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7964537A" w:rsidR="00EE70FA" w:rsidRPr="003160B6" w:rsidRDefault="00420C23" w:rsidP="00EE70FA">
      <w:pPr>
        <w:spacing w:line="240" w:lineRule="auto"/>
        <w:ind w:left="-1985" w:right="-1083"/>
        <w:jc w:val="center"/>
        <w:rPr>
          <w:rFonts w:eastAsia="Times New Roman"/>
        </w:rPr>
      </w:pPr>
      <w:r w:rsidRPr="003160B6">
        <w:rPr>
          <w:noProof/>
        </w:rPr>
        <mc:AlternateContent>
          <mc:Choice Requires="wps">
            <w:drawing>
              <wp:anchor distT="0" distB="0" distL="114300" distR="114300" simplePos="0" relativeHeight="251752448" behindDoc="0" locked="1" layoutInCell="1" allowOverlap="1" wp14:anchorId="038C7C86" wp14:editId="11D58D7E">
                <wp:simplePos x="0" y="0"/>
                <wp:positionH relativeFrom="column">
                  <wp:posOffset>2593975</wp:posOffset>
                </wp:positionH>
                <wp:positionV relativeFrom="paragraph">
                  <wp:posOffset>7092315</wp:posOffset>
                </wp:positionV>
                <wp:extent cx="2130425" cy="399415"/>
                <wp:effectExtent l="0" t="0" r="0" b="635"/>
                <wp:wrapNone/>
                <wp:docPr id="13724570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C7C86" id="_x0000_t202" coordsize="21600,21600" o:spt="202" path="m,l,21600r21600,l21600,xe">
                <v:stroke joinstyle="miter"/>
                <v:path gradientshapeok="t" o:connecttype="rect"/>
              </v:shapetype>
              <v:shape id="Text Box 38" o:spid="_x0000_s1026" type="#_x0000_t202" style="position:absolute;left:0;text-align:left;margin-left:204.25pt;margin-top:558.45pt;width:167.75pt;height:3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" filled="f" stroked="f">
                <v:textbo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v:textbox>
                <w10:anchorlock/>
              </v:shape>
            </w:pict>
          </mc:Fallback>
        </mc:AlternateContent>
      </w:r>
      <w:r w:rsidRPr="003160B6">
        <w:rPr>
          <w:noProof/>
        </w:rPr>
        <mc:AlternateContent>
          <mc:Choice Requires="wps">
            <w:drawing>
              <wp:anchor distT="0" distB="0" distL="114300" distR="114300" simplePos="0" relativeHeight="251751424" behindDoc="0" locked="1" layoutInCell="1" allowOverlap="1" wp14:anchorId="24704ED1" wp14:editId="2CF8C226">
                <wp:simplePos x="0" y="0"/>
                <wp:positionH relativeFrom="margin">
                  <wp:posOffset>-40005</wp:posOffset>
                </wp:positionH>
                <wp:positionV relativeFrom="paragraph">
                  <wp:posOffset>4805680</wp:posOffset>
                </wp:positionV>
                <wp:extent cx="5537200" cy="875030"/>
                <wp:effectExtent l="0" t="0" r="6350" b="1270"/>
                <wp:wrapNone/>
                <wp:docPr id="4580639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04ED1" id="Text Box 37" o:spid="_x0000_s1027" type="#_x0000_t202" style="position:absolute;left:0;text-align:left;margin-left:-3.15pt;margin-top:378.4pt;width:436pt;height:68.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" stroked="f">
                <v:textbo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v:textbox>
                <w10:wrap anchorx="margin"/>
                <w10:anchorlock/>
              </v:shape>
            </w:pict>
          </mc:Fallback>
        </mc:AlternateContent>
      </w:r>
      <w:r w:rsidRPr="003160B6">
        <w:rPr>
          <w:noProof/>
        </w:rPr>
        <mc:AlternateContent>
          <mc:Choice Requires="wps">
            <w:drawing>
              <wp:anchor distT="0" distB="0" distL="114300" distR="114300" simplePos="0" relativeHeight="251750400" behindDoc="0" locked="1" layoutInCell="1" allowOverlap="1" wp14:anchorId="39388684" wp14:editId="13D8B5AA">
                <wp:simplePos x="0" y="0"/>
                <wp:positionH relativeFrom="margin">
                  <wp:posOffset>730250</wp:posOffset>
                </wp:positionH>
                <wp:positionV relativeFrom="paragraph">
                  <wp:posOffset>3039110</wp:posOffset>
                </wp:positionV>
                <wp:extent cx="3844290" cy="438150"/>
                <wp:effectExtent l="0" t="0" r="3810" b="0"/>
                <wp:wrapNone/>
                <wp:docPr id="14841719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429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8684" id="Text Box 36" o:spid="_x0000_s1028" type="#_x0000_t202" style="position:absolute;left:0;text-align:left;margin-left:57.5pt;margin-top:239.3pt;width:302.7pt;height:34.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" stroked="f">
                <v:textbo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v:textbox>
                <w10:wrap anchorx="margin"/>
                <w10:anchorlock/>
              </v:shape>
            </w:pict>
          </mc:Fallback>
        </mc:AlternateContent>
      </w:r>
      <w:r w:rsidR="00BB40B7" w:rsidRPr="003160B6">
        <w:rPr>
          <w:noProof/>
        </w:rPr>
        <w:drawing>
          <wp:anchor distT="0" distB="0" distL="114300" distR="114300" simplePos="0" relativeHeight="251665408" behindDoc="1" locked="0" layoutInCell="1" allowOverlap="1" wp14:anchorId="6556252D" wp14:editId="60140C33">
            <wp:simplePos x="0" y="0"/>
            <wp:positionH relativeFrom="column">
              <wp:posOffset>-1260475</wp:posOffset>
            </wp:positionH>
            <wp:positionV relativeFrom="paragraph">
              <wp:posOffset>-1062129</wp:posOffset>
            </wp:positionV>
            <wp:extent cx="7801183" cy="10051891"/>
            <wp:effectExtent l="0" t="0" r="0"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801183" cy="10051891"/>
                    </a:xfrm>
                    <a:prstGeom prst="rect">
                      <a:avLst/>
                    </a:prstGeom>
                    <a:noFill/>
                    <a:ln>
                      <a:noFill/>
                    </a:ln>
                  </pic:spPr>
                </pic:pic>
              </a:graphicData>
            </a:graphic>
            <wp14:sizeRelH relativeFrom="page">
              <wp14:pctWidth>0</wp14:pctWidth>
            </wp14:sizeRelH>
            <wp14:sizeRelV relativeFrom="page">
              <wp14:pctHeight>0</wp14:pctHeight>
            </wp14:sizeRelV>
          </wp:anchor>
        </w:drawing>
      </w:r>
      <w:r w:rsidR="00C728B4" w:rsidRPr="003160B6">
        <w:rPr>
          <w:rFonts w:eastAsia="Times New Roman"/>
          <w:noProof/>
        </w:rPr>
        <mc:AlternateContent>
          <mc:Choice Requires="wps">
            <w:drawing>
              <wp:anchor distT="0" distB="0" distL="114300" distR="114300" simplePos="0" relativeHeight="251659264" behindDoc="0" locked="0" layoutInCell="1" allowOverlap="1" wp14:anchorId="58A045D0" wp14:editId="4929BED1">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160B6">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160B6">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160B6">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3160B6" w:rsidRDefault="003A4140" w:rsidP="00C728B4">
      <w:pPr>
        <w:spacing w:before="0" w:after="0" w:line="240" w:lineRule="auto"/>
        <w:ind w:left="-1985" w:right="-1083"/>
        <w:jc w:val="left"/>
        <w:rPr>
          <w:rFonts w:eastAsia="Times New Roman"/>
        </w:rPr>
      </w:pPr>
      <w:r w:rsidRPr="003160B6">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3160B6" w:rsidRDefault="00C728B4" w:rsidP="00C728B4">
      <w:pPr>
        <w:spacing w:before="0" w:after="0" w:line="240" w:lineRule="auto"/>
        <w:jc w:val="left"/>
      </w:pPr>
    </w:p>
    <w:p w14:paraId="69A59826" w14:textId="77777777" w:rsidR="00C728B4" w:rsidRPr="003160B6" w:rsidRDefault="00C728B4" w:rsidP="00C728B4">
      <w:pPr>
        <w:spacing w:before="0" w:after="0" w:line="240" w:lineRule="auto"/>
        <w:jc w:val="left"/>
      </w:pPr>
    </w:p>
    <w:p w14:paraId="4F8C4DEC" w14:textId="77777777" w:rsidR="00C728B4" w:rsidRPr="003160B6" w:rsidRDefault="00C728B4" w:rsidP="00C728B4">
      <w:pPr>
        <w:spacing w:before="0" w:after="0" w:line="240" w:lineRule="auto"/>
        <w:jc w:val="left"/>
      </w:pPr>
    </w:p>
    <w:p w14:paraId="7A7E9F7F" w14:textId="77777777" w:rsidR="00C728B4" w:rsidRPr="003160B6" w:rsidRDefault="00C728B4" w:rsidP="00C728B4">
      <w:pPr>
        <w:spacing w:before="0" w:after="0" w:line="240" w:lineRule="auto"/>
        <w:jc w:val="left"/>
      </w:pPr>
    </w:p>
    <w:p w14:paraId="72D6266F" w14:textId="733A6418" w:rsidR="00D834B9" w:rsidRPr="003160B6" w:rsidRDefault="00D834B9" w:rsidP="00C728B4">
      <w:pPr>
        <w:spacing w:before="0" w:after="0" w:line="240" w:lineRule="auto"/>
        <w:jc w:val="left"/>
      </w:pPr>
    </w:p>
    <w:p w14:paraId="76375E69" w14:textId="77777777" w:rsidR="00D834B9" w:rsidRPr="003160B6" w:rsidRDefault="00D834B9" w:rsidP="00C728B4">
      <w:pPr>
        <w:spacing w:before="0" w:after="0" w:line="240" w:lineRule="auto"/>
        <w:jc w:val="left"/>
      </w:pPr>
    </w:p>
    <w:p w14:paraId="0CE3DB90" w14:textId="4F3BBF81" w:rsidR="00D834B9" w:rsidRPr="003160B6" w:rsidRDefault="00D834B9" w:rsidP="00C728B4">
      <w:pPr>
        <w:spacing w:before="0" w:after="0" w:line="240" w:lineRule="auto"/>
        <w:jc w:val="left"/>
      </w:pPr>
    </w:p>
    <w:p w14:paraId="4903FD76" w14:textId="49CC1D6C" w:rsidR="00D834B9" w:rsidRPr="003160B6" w:rsidRDefault="00D834B9" w:rsidP="00C728B4">
      <w:pPr>
        <w:spacing w:before="0" w:after="0" w:line="240" w:lineRule="auto"/>
        <w:jc w:val="left"/>
      </w:pPr>
    </w:p>
    <w:p w14:paraId="062EE05F" w14:textId="0DC45EDC" w:rsidR="00D834B9" w:rsidRPr="003160B6" w:rsidRDefault="00D834B9" w:rsidP="00C728B4">
      <w:pPr>
        <w:spacing w:before="0" w:after="0" w:line="240" w:lineRule="auto"/>
        <w:jc w:val="left"/>
      </w:pPr>
    </w:p>
    <w:p w14:paraId="07562919" w14:textId="77777777" w:rsidR="00D834B9" w:rsidRPr="003160B6" w:rsidRDefault="00D834B9" w:rsidP="00C728B4">
      <w:pPr>
        <w:spacing w:before="0" w:after="0" w:line="240" w:lineRule="auto"/>
        <w:jc w:val="left"/>
      </w:pPr>
    </w:p>
    <w:p w14:paraId="570139F9" w14:textId="77777777" w:rsidR="00D834B9" w:rsidRPr="003160B6" w:rsidRDefault="00D834B9" w:rsidP="00C728B4">
      <w:pPr>
        <w:spacing w:before="0" w:after="0" w:line="240" w:lineRule="auto"/>
        <w:jc w:val="left"/>
      </w:pPr>
    </w:p>
    <w:p w14:paraId="2F303A69" w14:textId="5D20FDF4" w:rsidR="00D834B9" w:rsidRPr="003160B6" w:rsidRDefault="00D834B9" w:rsidP="00C728B4">
      <w:pPr>
        <w:spacing w:before="0" w:after="0" w:line="240" w:lineRule="auto"/>
        <w:jc w:val="left"/>
      </w:pPr>
    </w:p>
    <w:p w14:paraId="1BA256ED" w14:textId="77777777" w:rsidR="00D834B9" w:rsidRPr="003160B6" w:rsidRDefault="00D834B9" w:rsidP="00C728B4">
      <w:pPr>
        <w:spacing w:before="0" w:after="0" w:line="240" w:lineRule="auto"/>
        <w:jc w:val="left"/>
      </w:pPr>
    </w:p>
    <w:p w14:paraId="5C39DDC0" w14:textId="77777777" w:rsidR="00D834B9" w:rsidRPr="003160B6" w:rsidRDefault="00D834B9" w:rsidP="00C728B4">
      <w:pPr>
        <w:spacing w:before="0" w:after="0" w:line="240" w:lineRule="auto"/>
        <w:jc w:val="left"/>
      </w:pPr>
    </w:p>
    <w:p w14:paraId="2E1CFBE1" w14:textId="498AC007" w:rsidR="00D834B9" w:rsidRPr="003160B6" w:rsidRDefault="00D834B9" w:rsidP="00C728B4">
      <w:pPr>
        <w:spacing w:before="0" w:after="0" w:line="240" w:lineRule="auto"/>
        <w:jc w:val="left"/>
      </w:pPr>
    </w:p>
    <w:p w14:paraId="40EEFE9B" w14:textId="77777777" w:rsidR="00D834B9" w:rsidRPr="003160B6" w:rsidRDefault="00D834B9" w:rsidP="00C728B4">
      <w:pPr>
        <w:spacing w:before="0" w:after="0" w:line="240" w:lineRule="auto"/>
        <w:jc w:val="left"/>
      </w:pPr>
    </w:p>
    <w:p w14:paraId="409C1DA0" w14:textId="2DB4019F" w:rsidR="00D834B9" w:rsidRPr="003160B6" w:rsidRDefault="00D834B9" w:rsidP="00C728B4">
      <w:pPr>
        <w:spacing w:before="0" w:after="0" w:line="240" w:lineRule="auto"/>
        <w:jc w:val="left"/>
      </w:pPr>
    </w:p>
    <w:p w14:paraId="0C78F192" w14:textId="77777777" w:rsidR="00D834B9" w:rsidRPr="003160B6" w:rsidRDefault="00D834B9" w:rsidP="00C728B4">
      <w:pPr>
        <w:spacing w:before="0" w:after="0" w:line="240" w:lineRule="auto"/>
        <w:jc w:val="left"/>
      </w:pPr>
    </w:p>
    <w:p w14:paraId="0C88FB3C" w14:textId="643CDB2F" w:rsidR="00D834B9" w:rsidRPr="003160B6" w:rsidRDefault="00076043" w:rsidP="00C728B4">
      <w:pPr>
        <w:spacing w:before="0" w:after="0" w:line="240" w:lineRule="auto"/>
        <w:jc w:val="left"/>
      </w:pPr>
      <w:r w:rsidRPr="003160B6">
        <w:rPr>
          <w:rFonts w:eastAsia="Times New Roman"/>
          <w:noProof/>
        </w:rPr>
        <mc:AlternateContent>
          <mc:Choice Requires="wps">
            <w:drawing>
              <wp:anchor distT="0" distB="0" distL="114300" distR="114300" simplePos="0" relativeHeight="251657216" behindDoc="0" locked="0" layoutInCell="1" allowOverlap="1" wp14:anchorId="01B1FDF0" wp14:editId="249031AA">
                <wp:simplePos x="0" y="0"/>
                <wp:positionH relativeFrom="column">
                  <wp:posOffset>-661023</wp:posOffset>
                </wp:positionH>
                <wp:positionV relativeFrom="paragraph">
                  <wp:posOffset>2390608</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52.05pt;margin-top:188.2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" fillcolor="white [3201]" strokecolor="white [3212]" strokeweight=".5pt">
                <v:textbo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3160B6" w:rsidRDefault="00BB40B7" w:rsidP="00C728B4">
      <w:pPr>
        <w:spacing w:before="0" w:after="0" w:line="240" w:lineRule="auto"/>
        <w:jc w:val="left"/>
        <w:sectPr w:rsidR="00BB40B7" w:rsidRPr="003160B6" w:rsidSect="005C241A">
          <w:footerReference w:type="default" r:id="rId9"/>
          <w:pgSz w:w="12242" w:h="15842" w:code="1"/>
          <w:pgMar w:top="1701" w:right="1134" w:bottom="1418" w:left="1985" w:header="709" w:footer="709" w:gutter="0"/>
          <w:cols w:space="708"/>
          <w:docGrid w:linePitch="360"/>
        </w:sectPr>
      </w:pPr>
    </w:p>
    <w:p w14:paraId="13CC78A5" w14:textId="1461A3FA" w:rsidR="00BB40B7" w:rsidRPr="003160B6" w:rsidRDefault="009C264B" w:rsidP="00C728B4">
      <w:pPr>
        <w:spacing w:before="0" w:after="0" w:line="240" w:lineRule="auto"/>
        <w:jc w:val="left"/>
        <w:sectPr w:rsidR="00BB40B7" w:rsidRPr="003160B6" w:rsidSect="005C241A">
          <w:pgSz w:w="12242" w:h="15842" w:code="1"/>
          <w:pgMar w:top="1701" w:right="1134" w:bottom="1418" w:left="1985" w:header="709" w:footer="709" w:gutter="0"/>
          <w:cols w:space="708"/>
          <w:docGrid w:linePitch="360"/>
        </w:sectPr>
      </w:pPr>
      <w:r w:rsidRPr="003160B6">
        <w:rPr>
          <w:noProof/>
        </w:rPr>
        <w:lastRenderedPageBreak/>
        <w:drawing>
          <wp:anchor distT="0" distB="0" distL="114300" distR="114300" simplePos="0" relativeHeight="251757568" behindDoc="1" locked="0" layoutInCell="1" allowOverlap="1" wp14:anchorId="2E9429E1" wp14:editId="1933899E">
            <wp:simplePos x="0" y="0"/>
            <wp:positionH relativeFrom="column">
              <wp:posOffset>-1262380</wp:posOffset>
            </wp:positionH>
            <wp:positionV relativeFrom="paragraph">
              <wp:posOffset>-1070610</wp:posOffset>
            </wp:positionV>
            <wp:extent cx="7767320" cy="10051415"/>
            <wp:effectExtent l="0" t="0" r="5080" b="6985"/>
            <wp:wrapNone/>
            <wp:docPr id="317007067" name="Picture 31700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07067" name="Picture 31700706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67320" cy="1005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60B6" w:rsidRPr="003160B6">
        <w:rPr>
          <w:noProof/>
        </w:rPr>
        <mc:AlternateContent>
          <mc:Choice Requires="wps">
            <w:drawing>
              <wp:anchor distT="0" distB="0" distL="114300" distR="114300" simplePos="0" relativeHeight="251769856" behindDoc="0" locked="1" layoutInCell="1" allowOverlap="1" wp14:anchorId="18C87BF1" wp14:editId="1A5E70A8">
                <wp:simplePos x="0" y="0"/>
                <wp:positionH relativeFrom="column">
                  <wp:posOffset>2551430</wp:posOffset>
                </wp:positionH>
                <wp:positionV relativeFrom="paragraph">
                  <wp:posOffset>7097395</wp:posOffset>
                </wp:positionV>
                <wp:extent cx="2130425" cy="399415"/>
                <wp:effectExtent l="0" t="0" r="0" b="635"/>
                <wp:wrapNone/>
                <wp:docPr id="138214961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87BF1" id="_x0000_s1035" type="#_x0000_t202" style="position:absolute;margin-left:200.9pt;margin-top:558.85pt;width:167.75pt;height:31.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" filled="f" stroked="f">
                <v:textbo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v:textbox>
                <w10:anchorlock/>
              </v:shape>
            </w:pict>
          </mc:Fallback>
        </mc:AlternateContent>
      </w:r>
      <w:r w:rsidR="00B01DB2" w:rsidRPr="003160B6">
        <w:rPr>
          <w:noProof/>
        </w:rPr>
        <mc:AlternateContent>
          <mc:Choice Requires="wps">
            <w:drawing>
              <wp:anchor distT="0" distB="0" distL="114300" distR="114300" simplePos="0" relativeHeight="251759616" behindDoc="0" locked="1" layoutInCell="1" allowOverlap="1" wp14:anchorId="561958C7" wp14:editId="5EC1035F">
                <wp:simplePos x="0" y="0"/>
                <wp:positionH relativeFrom="margin">
                  <wp:posOffset>-130810</wp:posOffset>
                </wp:positionH>
                <wp:positionV relativeFrom="paragraph">
                  <wp:posOffset>4759325</wp:posOffset>
                </wp:positionV>
                <wp:extent cx="5537200" cy="875030"/>
                <wp:effectExtent l="0" t="0" r="6350" b="1270"/>
                <wp:wrapNone/>
                <wp:docPr id="148240399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958C7" id="_x0000_s1036" type="#_x0000_t202" style="position:absolute;margin-left:-10.3pt;margin-top:374.75pt;width:436pt;height:68.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" stroked="f">
                <v:textbo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v:textbox>
                <w10:wrap anchorx="margin"/>
                <w10:anchorlock/>
              </v:shape>
            </w:pict>
          </mc:Fallback>
        </mc:AlternateContent>
      </w:r>
      <w:r w:rsidR="00B01DB2" w:rsidRPr="003160B6">
        <w:rPr>
          <w:rFonts w:eastAsia="Times New Roman"/>
          <w:noProof/>
        </w:rPr>
        <mc:AlternateContent>
          <mc:Choice Requires="wps">
            <w:drawing>
              <wp:anchor distT="0" distB="0" distL="114300" distR="114300" simplePos="0" relativeHeight="251756544" behindDoc="0" locked="0" layoutInCell="1" allowOverlap="1" wp14:anchorId="76126335" wp14:editId="00DC6DD0">
                <wp:simplePos x="0" y="0"/>
                <wp:positionH relativeFrom="column">
                  <wp:posOffset>-677653</wp:posOffset>
                </wp:positionH>
                <wp:positionV relativeFrom="paragraph">
                  <wp:posOffset>5961751</wp:posOffset>
                </wp:positionV>
                <wp:extent cx="3683000" cy="1071245"/>
                <wp:effectExtent l="0" t="0" r="12700" b="14605"/>
                <wp:wrapNone/>
                <wp:docPr id="445698202" name="Text Box 445698202"/>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26335" id="Text Box 445698202" o:spid="_x0000_s1037" type="#_x0000_t202" style="position:absolute;margin-left:-53.35pt;margin-top:469.45pt;width:290pt;height:84.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" fillcolor="white [3201]" strokecolor="white [3212]" strokeweight=".5pt">
                <v:textbo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v:textbox>
              </v:shape>
            </w:pict>
          </mc:Fallback>
        </mc:AlternateContent>
      </w:r>
      <w:r w:rsidR="00B01DB2" w:rsidRPr="003160B6">
        <w:rPr>
          <w:noProof/>
        </w:rPr>
        <mc:AlternateContent>
          <mc:Choice Requires="wps">
            <w:drawing>
              <wp:anchor distT="0" distB="0" distL="114300" distR="114300" simplePos="0" relativeHeight="251754496" behindDoc="0" locked="1" layoutInCell="1" allowOverlap="1" wp14:anchorId="0300B503" wp14:editId="61AA1322">
                <wp:simplePos x="0" y="0"/>
                <wp:positionH relativeFrom="margin">
                  <wp:posOffset>515620</wp:posOffset>
                </wp:positionH>
                <wp:positionV relativeFrom="paragraph">
                  <wp:posOffset>3102610</wp:posOffset>
                </wp:positionV>
                <wp:extent cx="4476750" cy="438150"/>
                <wp:effectExtent l="0" t="0" r="0" b="0"/>
                <wp:wrapNone/>
                <wp:docPr id="10168280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B503" id="_x0000_s1038" type="#_x0000_t202" style="position:absolute;margin-left:40.6pt;margin-top:244.3pt;width:352.5pt;height:34.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" stroked="f">
                <v:textbo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v:textbox>
                <w10:wrap anchorx="margin"/>
                <w10:anchorlock/>
              </v:shape>
            </w:pict>
          </mc:Fallback>
        </mc:AlternateContent>
      </w:r>
      <w:r w:rsidR="00B01DB2" w:rsidRPr="003160B6">
        <w:rPr>
          <w:noProof/>
        </w:rPr>
        <w:drawing>
          <wp:anchor distT="0" distB="0" distL="114300" distR="114300" simplePos="0" relativeHeight="251666432" behindDoc="1" locked="0" layoutInCell="1" allowOverlap="1" wp14:anchorId="7761CE30" wp14:editId="430CBAE2">
            <wp:simplePos x="0" y="0"/>
            <wp:positionH relativeFrom="column">
              <wp:posOffset>-1277620</wp:posOffset>
            </wp:positionH>
            <wp:positionV relativeFrom="paragraph">
              <wp:posOffset>-1071880</wp:posOffset>
            </wp:positionV>
            <wp:extent cx="7791450" cy="100831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91450" cy="1008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160B6" w:rsidRDefault="00D325C9" w:rsidP="009035CF">
      <w:pPr>
        <w:spacing w:before="0" w:after="0" w:line="240" w:lineRule="auto"/>
        <w:rPr>
          <w:rFonts w:eastAsia="Times New Roman"/>
        </w:rPr>
      </w:pPr>
      <w:r w:rsidRPr="003160B6">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160B6" w:rsidRDefault="00D325C9" w:rsidP="00D325C9">
      <w:pPr>
        <w:spacing w:after="0"/>
      </w:pPr>
      <w:r w:rsidRPr="003160B6">
        <w:t>Se autoriza su utilización bajo la licencia siguiente:</w:t>
      </w:r>
    </w:p>
    <w:p w14:paraId="6539DF0B" w14:textId="1348EBDC" w:rsidR="00D325C9" w:rsidRPr="003160B6" w:rsidRDefault="00D325C9" w:rsidP="00D325C9">
      <w:pPr>
        <w:spacing w:before="0" w:after="0" w:line="240" w:lineRule="auto"/>
        <w:jc w:val="left"/>
        <w:rPr>
          <w:rFonts w:eastAsia="Times New Roman"/>
          <w:b/>
        </w:rPr>
      </w:pPr>
      <w:r w:rsidRPr="003160B6">
        <w:rPr>
          <w:rFonts w:eastAsia="Times New Roman"/>
          <w:b/>
        </w:rPr>
        <w:t xml:space="preserve">Atribución- No Comercial- Compartir Igual </w:t>
      </w:r>
    </w:p>
    <w:p w14:paraId="782E9A36" w14:textId="77777777" w:rsidR="00D325C9" w:rsidRPr="003160B6" w:rsidRDefault="00D325C9" w:rsidP="00D325C9">
      <w:pPr>
        <w:spacing w:before="0" w:after="0" w:line="240" w:lineRule="auto"/>
        <w:jc w:val="left"/>
        <w:rPr>
          <w:rFonts w:eastAsia="Times New Roman"/>
        </w:rPr>
      </w:pPr>
      <w:r w:rsidRPr="003160B6">
        <w:rPr>
          <w:rFonts w:eastAsia="Times New Roman"/>
        </w:rPr>
        <w:t xml:space="preserve"> </w:t>
      </w:r>
    </w:p>
    <w:p w14:paraId="2EDEF511" w14:textId="701D8210" w:rsidR="00D325C9" w:rsidRPr="003160B6" w:rsidRDefault="00D325C9" w:rsidP="00D325C9">
      <w:pPr>
        <w:spacing w:before="0" w:after="0" w:line="240" w:lineRule="auto"/>
        <w:jc w:val="left"/>
        <w:rPr>
          <w:rFonts w:eastAsia="Times New Roman"/>
        </w:rPr>
      </w:pPr>
      <w:r w:rsidRPr="003160B6">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160B6" w:rsidRDefault="00D325C9" w:rsidP="00D325C9">
      <w:pPr>
        <w:spacing w:before="0" w:after="0" w:line="240" w:lineRule="auto"/>
        <w:jc w:val="left"/>
        <w:rPr>
          <w:rFonts w:eastAsia="Times New Roman"/>
        </w:rPr>
      </w:pPr>
    </w:p>
    <w:p w14:paraId="68B678C8" w14:textId="4E7C2791" w:rsidR="00D325C9" w:rsidRPr="003160B6" w:rsidRDefault="00D325C9" w:rsidP="00D325C9">
      <w:pPr>
        <w:spacing w:before="0" w:after="0" w:line="240" w:lineRule="auto"/>
        <w:jc w:val="left"/>
        <w:rPr>
          <w:rFonts w:eastAsia="Times New Roman"/>
        </w:rPr>
      </w:pPr>
    </w:p>
    <w:p w14:paraId="3B448851" w14:textId="59EDCC31" w:rsidR="00D325C9" w:rsidRPr="003160B6" w:rsidRDefault="00D325C9" w:rsidP="00D325C9">
      <w:pPr>
        <w:spacing w:before="0" w:after="0" w:line="240" w:lineRule="auto"/>
        <w:jc w:val="left"/>
        <w:rPr>
          <w:rFonts w:eastAsia="Times New Roman"/>
        </w:rPr>
      </w:pPr>
    </w:p>
    <w:p w14:paraId="4F2E6856" w14:textId="0D669E21" w:rsidR="00D325C9" w:rsidRPr="003160B6" w:rsidRDefault="00D325C9" w:rsidP="00D325C9">
      <w:pPr>
        <w:spacing w:before="0" w:after="0" w:line="240" w:lineRule="auto"/>
        <w:jc w:val="left"/>
        <w:rPr>
          <w:rFonts w:eastAsia="Times New Roman"/>
        </w:rPr>
      </w:pPr>
    </w:p>
    <w:p w14:paraId="42658E13" w14:textId="77777777" w:rsidR="00D325C9" w:rsidRPr="003160B6" w:rsidRDefault="00D325C9" w:rsidP="00D325C9">
      <w:pPr>
        <w:spacing w:before="0" w:after="0"/>
      </w:pPr>
      <w:r w:rsidRPr="003160B6">
        <w:t>Para cualquier información contacte con:</w:t>
      </w:r>
    </w:p>
    <w:p w14:paraId="4D0838C8" w14:textId="77777777" w:rsidR="00D325C9" w:rsidRPr="003160B6" w:rsidRDefault="00D325C9" w:rsidP="00411563">
      <w:pPr>
        <w:spacing w:before="0" w:after="0"/>
        <w:jc w:val="left"/>
      </w:pPr>
      <w:r w:rsidRPr="003160B6">
        <w:t>Dirección de Información Científico Técnica. Universidad Central “Marta Abreu” de Las Villas. Carretera a Camajuaní. Km 5½. Santa Clara. Villa Clara. Cuba. CP. 54 830</w:t>
      </w:r>
    </w:p>
    <w:p w14:paraId="4F772E3E" w14:textId="77777777" w:rsidR="00D325C9" w:rsidRPr="003160B6" w:rsidRDefault="00D325C9" w:rsidP="00D325C9">
      <w:pPr>
        <w:spacing w:before="0" w:after="0"/>
      </w:pPr>
      <w:r w:rsidRPr="003160B6">
        <w:t>Teléfonos.: +53 01 42281503-14190</w:t>
      </w:r>
    </w:p>
    <w:p w14:paraId="22BE6792" w14:textId="77777777" w:rsidR="00411563" w:rsidRPr="003160B6" w:rsidRDefault="00411563" w:rsidP="00D325C9">
      <w:pPr>
        <w:spacing w:before="0" w:after="0"/>
      </w:pPr>
    </w:p>
    <w:p w14:paraId="5C3E1DE9" w14:textId="77777777" w:rsidR="007D4B82" w:rsidRPr="003160B6" w:rsidRDefault="007D4B82" w:rsidP="00D325C9">
      <w:pPr>
        <w:spacing w:before="0" w:after="0"/>
      </w:pPr>
    </w:p>
    <w:p w14:paraId="7D9FC123" w14:textId="77777777" w:rsidR="007D4B82" w:rsidRPr="003160B6" w:rsidRDefault="007D4B82" w:rsidP="00D325C9">
      <w:pPr>
        <w:spacing w:before="0" w:after="0"/>
      </w:pPr>
    </w:p>
    <w:p w14:paraId="39EA2CF1" w14:textId="77777777" w:rsidR="007D4B82" w:rsidRPr="003160B6" w:rsidRDefault="007D4B82" w:rsidP="00D325C9">
      <w:pPr>
        <w:spacing w:before="0" w:after="0"/>
      </w:pPr>
    </w:p>
    <w:p w14:paraId="6FF3947B" w14:textId="77777777" w:rsidR="007D4B82" w:rsidRPr="003160B6" w:rsidRDefault="007D4B82" w:rsidP="00D325C9">
      <w:pPr>
        <w:spacing w:before="0" w:after="0"/>
      </w:pPr>
    </w:p>
    <w:p w14:paraId="43E75D70" w14:textId="77777777" w:rsidR="007D4B82" w:rsidRPr="003160B6" w:rsidRDefault="007D4B82" w:rsidP="00D325C9">
      <w:pPr>
        <w:spacing w:before="0" w:after="0"/>
      </w:pPr>
    </w:p>
    <w:p w14:paraId="60D70DF8" w14:textId="77777777" w:rsidR="007D4B82" w:rsidRPr="003160B6" w:rsidRDefault="007D4B82" w:rsidP="00D325C9">
      <w:pPr>
        <w:spacing w:before="0" w:after="0"/>
      </w:pPr>
    </w:p>
    <w:p w14:paraId="4D9F20B1" w14:textId="222AE005" w:rsidR="00411563" w:rsidRPr="003160B6" w:rsidRDefault="00411563" w:rsidP="00411563">
      <w:pPr>
        <w:spacing w:before="0" w:after="0"/>
        <w:jc w:val="center"/>
      </w:pPr>
      <w:r w:rsidRPr="003160B6">
        <w:t>2024.</w:t>
      </w:r>
    </w:p>
    <w:p w14:paraId="703E3A61" w14:textId="37951DEA" w:rsidR="00186D9C" w:rsidRPr="003160B6" w:rsidRDefault="00D325C9" w:rsidP="00112571">
      <w:pPr>
        <w:spacing w:before="0" w:after="0" w:line="240" w:lineRule="auto"/>
        <w:jc w:val="left"/>
      </w:pPr>
      <w:r w:rsidRPr="003160B6">
        <w:br w:type="page"/>
      </w:r>
    </w:p>
    <w:p w14:paraId="619AF5CD" w14:textId="77777777" w:rsidR="00186D9C" w:rsidRPr="003160B6" w:rsidRDefault="00186D9C" w:rsidP="00186D9C">
      <w:pPr>
        <w:spacing w:before="0" w:after="0"/>
        <w:jc w:val="center"/>
      </w:pPr>
    </w:p>
    <w:p w14:paraId="4C5FD5F6" w14:textId="1E5297EC" w:rsidR="00186D9C" w:rsidRPr="003160B6" w:rsidRDefault="00186D9C" w:rsidP="00186D9C">
      <w:pPr>
        <w:spacing w:before="0" w:after="0"/>
        <w:jc w:val="center"/>
      </w:pPr>
      <w:r w:rsidRPr="003160B6">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160B6" w:rsidRDefault="00286536" w:rsidP="00286536">
      <w:pPr>
        <w:spacing w:before="0" w:after="0"/>
      </w:pPr>
    </w:p>
    <w:p w14:paraId="358129FB" w14:textId="77777777" w:rsidR="003903A1" w:rsidRPr="003160B6" w:rsidRDefault="003903A1" w:rsidP="00286536">
      <w:pPr>
        <w:spacing w:before="0" w:after="0"/>
      </w:pPr>
    </w:p>
    <w:p w14:paraId="373461A5" w14:textId="77777777" w:rsidR="00286536" w:rsidRPr="003160B6" w:rsidRDefault="00286536" w:rsidP="00723FA0">
      <w:pPr>
        <w:pStyle w:val="Figuras"/>
      </w:pPr>
      <w:r w:rsidRPr="003160B6">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3160B6" w:rsidRDefault="00186D9C" w:rsidP="00286536">
      <w:pPr>
        <w:spacing w:before="0" w:after="0"/>
        <w:jc w:val="center"/>
      </w:pPr>
    </w:p>
    <w:p w14:paraId="6F92BA26" w14:textId="10D494BD" w:rsidR="00286536" w:rsidRPr="003160B6" w:rsidRDefault="00286536" w:rsidP="00286536">
      <w:pPr>
        <w:spacing w:before="0" w:after="0"/>
        <w:jc w:val="center"/>
      </w:pPr>
      <w:r w:rsidRPr="003160B6">
        <w:t>_____________</w:t>
      </w:r>
    </w:p>
    <w:p w14:paraId="6AFC4162" w14:textId="77777777" w:rsidR="00286536" w:rsidRPr="003160B6" w:rsidRDefault="00286536" w:rsidP="00286536">
      <w:pPr>
        <w:spacing w:before="0" w:after="0"/>
        <w:jc w:val="center"/>
      </w:pPr>
      <w:r w:rsidRPr="003160B6">
        <w:t>Firma del autor</w:t>
      </w:r>
    </w:p>
    <w:p w14:paraId="6A6536EC" w14:textId="77777777" w:rsidR="00286536" w:rsidRPr="003160B6" w:rsidRDefault="00286536" w:rsidP="00286536">
      <w:pPr>
        <w:spacing w:before="0" w:after="0"/>
        <w:jc w:val="center"/>
      </w:pPr>
    </w:p>
    <w:p w14:paraId="47F8F258" w14:textId="77777777" w:rsidR="00286536" w:rsidRPr="003160B6" w:rsidRDefault="00286536" w:rsidP="00286536">
      <w:pPr>
        <w:spacing w:before="0" w:after="0"/>
      </w:pPr>
      <w:r w:rsidRPr="003160B6">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160B6" w:rsidRDefault="00286536" w:rsidP="00286536">
      <w:pPr>
        <w:spacing w:before="0" w:after="0"/>
        <w:jc w:val="center"/>
      </w:pPr>
    </w:p>
    <w:p w14:paraId="2F2D9A4F" w14:textId="77777777" w:rsidR="00286536" w:rsidRPr="003160B6" w:rsidRDefault="00286536" w:rsidP="00286536">
      <w:pPr>
        <w:spacing w:before="0" w:after="0"/>
        <w:jc w:val="center"/>
      </w:pPr>
    </w:p>
    <w:p w14:paraId="340EBAC3" w14:textId="77777777" w:rsidR="00FA52A7" w:rsidRPr="003160B6" w:rsidRDefault="00286536" w:rsidP="00286536">
      <w:pPr>
        <w:spacing w:before="0" w:after="0"/>
        <w:jc w:val="center"/>
      </w:pPr>
      <w:r w:rsidRPr="003160B6">
        <w:t>_____________         _____________</w:t>
      </w:r>
      <w:r w:rsidRPr="003160B6">
        <w:tab/>
        <w:t xml:space="preserve">        ____________________                       </w:t>
      </w:r>
    </w:p>
    <w:p w14:paraId="03858D56" w14:textId="57E62B0F" w:rsidR="00286536" w:rsidRPr="003160B6" w:rsidRDefault="00286536" w:rsidP="00286536">
      <w:pPr>
        <w:spacing w:before="0" w:after="0"/>
        <w:jc w:val="center"/>
      </w:pPr>
      <w:r w:rsidRPr="003160B6">
        <w:t>Firma del tutor             Firma del tutor                    Firma del jefe del Dpto</w:t>
      </w:r>
    </w:p>
    <w:p w14:paraId="36FA96B7" w14:textId="7A229194" w:rsidR="00A81528" w:rsidRPr="003160B6" w:rsidRDefault="003903A1" w:rsidP="004073A0">
      <w:pPr>
        <w:pStyle w:val="Heading1"/>
      </w:pPr>
      <w:r w:rsidRPr="003160B6">
        <w:br w:type="page"/>
      </w:r>
      <w:bookmarkStart w:id="0" w:name="_Toc179463262"/>
      <w:bookmarkStart w:id="1" w:name="_Toc179463490"/>
      <w:bookmarkStart w:id="2" w:name="_Toc180049904"/>
      <w:bookmarkStart w:id="3" w:name="_Toc180074801"/>
      <w:r w:rsidR="002B498D" w:rsidRPr="003160B6">
        <w:lastRenderedPageBreak/>
        <w:t>AGRADECIMIENTOS</w:t>
      </w:r>
      <w:bookmarkEnd w:id="0"/>
      <w:bookmarkEnd w:id="1"/>
      <w:bookmarkEnd w:id="2"/>
      <w:bookmarkEnd w:id="3"/>
    </w:p>
    <w:p w14:paraId="4A481D49" w14:textId="77777777" w:rsidR="002B498D" w:rsidRPr="003160B6" w:rsidRDefault="002B498D" w:rsidP="00FE2561">
      <w:pPr>
        <w:spacing w:before="0" w:after="0" w:line="240" w:lineRule="auto"/>
        <w:jc w:val="left"/>
      </w:pPr>
    </w:p>
    <w:p w14:paraId="3F897C88" w14:textId="77777777" w:rsidR="00C97ADA" w:rsidRPr="003160B6" w:rsidRDefault="00C97ADA" w:rsidP="00FE2561">
      <w:pPr>
        <w:spacing w:before="0" w:after="0" w:line="240" w:lineRule="auto"/>
        <w:jc w:val="left"/>
        <w:sectPr w:rsidR="00C97ADA" w:rsidRPr="003160B6" w:rsidSect="005C241A">
          <w:pgSz w:w="12242" w:h="15842" w:code="1"/>
          <w:pgMar w:top="1701" w:right="1134" w:bottom="1418" w:left="1985" w:header="709" w:footer="709" w:gutter="0"/>
          <w:cols w:space="708"/>
          <w:docGrid w:linePitch="360"/>
        </w:sectPr>
      </w:pPr>
    </w:p>
    <w:p w14:paraId="166AEEE2" w14:textId="151C07C3" w:rsidR="00C97ADA" w:rsidRPr="003160B6" w:rsidRDefault="00C97ADA" w:rsidP="004073A0">
      <w:pPr>
        <w:pStyle w:val="Heading1"/>
      </w:pPr>
      <w:bookmarkStart w:id="4" w:name="_Toc179463263"/>
      <w:bookmarkStart w:id="5" w:name="_Toc179463491"/>
      <w:bookmarkStart w:id="6" w:name="_Toc180049905"/>
      <w:bookmarkStart w:id="7" w:name="_Toc180074802"/>
      <w:r w:rsidRPr="003160B6">
        <w:lastRenderedPageBreak/>
        <w:t>resumen</w:t>
      </w:r>
      <w:bookmarkEnd w:id="4"/>
      <w:bookmarkEnd w:id="5"/>
      <w:bookmarkEnd w:id="6"/>
      <w:bookmarkEnd w:id="7"/>
    </w:p>
    <w:p w14:paraId="72C8B15A" w14:textId="34899FE9" w:rsidR="00A2167F" w:rsidRPr="003160B6" w:rsidRDefault="00A2167F" w:rsidP="00C97ADA">
      <w:bookmarkStart w:id="8" w:name="_Hlk175671615"/>
      <w:r w:rsidRPr="003160B6">
        <w:t xml:space="preserve">La Facultad de Ciencias Agropecuarias de la Universidad Central de Las Villas “Marta Abreu” requiere de un sistema que apoye la investigación </w:t>
      </w:r>
      <w:r w:rsidR="00C43B63" w:rsidRPr="003160B6">
        <w:t>sobre</w:t>
      </w:r>
      <w:r w:rsidRPr="003160B6">
        <w:t xml:space="preserve"> la incidencia de la enfermedad fúngica mancha de asfalto (</w:t>
      </w:r>
      <w:r w:rsidRPr="003160B6">
        <w:rPr>
          <w:i/>
          <w:iCs/>
        </w:rPr>
        <w:t>Phyllachora maydis</w:t>
      </w:r>
      <w:r w:rsidRPr="003160B6">
        <w:t>) en el cultivo del maíz (</w:t>
      </w:r>
      <w:r w:rsidRPr="003160B6">
        <w:rPr>
          <w:i/>
          <w:iCs/>
        </w:rPr>
        <w:t>Zea mays</w:t>
      </w:r>
      <w:r w:rsidRPr="003160B6">
        <w:t xml:space="preserve">) mediante el registro y análisis de </w:t>
      </w:r>
      <w:r w:rsidR="00246A3A" w:rsidRPr="003160B6">
        <w:t xml:space="preserve">observaciones meteorológicas y el pronóstico de la afectación basado en dichas mediciones. Para ello se propone e implementa una aplicación web construida con los </w:t>
      </w:r>
      <w:r w:rsidR="00771015" w:rsidRPr="003160B6">
        <w:t>marcos de trabajo</w:t>
      </w:r>
      <w:r w:rsidR="00246A3A" w:rsidRPr="003160B6">
        <w:t xml:space="preserve"> Next.js (que se sustenta en</w:t>
      </w:r>
      <w:r w:rsidR="004C0C10" w:rsidRPr="003160B6">
        <w:t xml:space="preserve"> React, una biblioteca</w:t>
      </w:r>
      <w:r w:rsidR="00246A3A" w:rsidRPr="003160B6">
        <w:t xml:space="preserve"> de Java</w:t>
      </w:r>
      <w:r w:rsidR="004C0C10" w:rsidRPr="003160B6">
        <w:t>S</w:t>
      </w:r>
      <w:r w:rsidR="00246A3A" w:rsidRPr="003160B6">
        <w:t>cript) para el contenido y la funcionalidad</w:t>
      </w:r>
      <w:r w:rsidR="00426A7E" w:rsidRPr="003160B6">
        <w:t>,</w:t>
      </w:r>
      <w:r w:rsidR="00246A3A" w:rsidRPr="003160B6">
        <w:t xml:space="preserve"> y Tailwind</w:t>
      </w:r>
      <w:r w:rsidR="00426A7E" w:rsidRPr="003160B6">
        <w:t xml:space="preserve"> (basado en el lenguaje CSS) para la estilización</w:t>
      </w:r>
      <w:r w:rsidR="00246A3A" w:rsidRPr="003160B6">
        <w:t xml:space="preserve"> en el </w:t>
      </w:r>
      <w:r w:rsidR="00771015" w:rsidRPr="003160B6">
        <w:t>lado del cliente</w:t>
      </w:r>
      <w:r w:rsidR="00426A7E" w:rsidRPr="003160B6">
        <w:t xml:space="preserve">, y con Django y Django REST Framework (que usan el lenguaje de programación Python) en el </w:t>
      </w:r>
      <w:r w:rsidR="00771015" w:rsidRPr="003160B6">
        <w:t>lado del servidor</w:t>
      </w:r>
      <w:r w:rsidR="00426A7E" w:rsidRPr="003160B6">
        <w:t>, así como un servidor PostgreSQL para la gestión de la base de datos. Se implementó además un sistema de credenciales para la autenticación de los usuarios autorizados a modificar la</w:t>
      </w:r>
      <w:r w:rsidR="00D37CF6" w:rsidRPr="003160B6">
        <w:t xml:space="preserve"> </w:t>
      </w:r>
      <w:r w:rsidR="00426A7E" w:rsidRPr="003160B6">
        <w:t xml:space="preserve">información </w:t>
      </w:r>
      <w:r w:rsidR="00A71EA1" w:rsidRPr="003160B6">
        <w:t>manejada</w:t>
      </w:r>
      <w:r w:rsidR="00426A7E" w:rsidRPr="003160B6">
        <w:t>. La aplicación web</w:t>
      </w:r>
      <w:r w:rsidR="00FC364E" w:rsidRPr="003160B6">
        <w:t xml:space="preserve"> resultante</w:t>
      </w:r>
      <w:r w:rsidR="00426A7E" w:rsidRPr="003160B6">
        <w:t xml:space="preserve"> permite </w:t>
      </w:r>
      <w:r w:rsidR="00A71EA1" w:rsidRPr="003160B6">
        <w:t>la introducción, recuperación y eliminación de datos sobre las observaciones, las estaciones meteorológicas y las unidades de cultivo del maíz</w:t>
      </w:r>
      <w:r w:rsidR="00B21544" w:rsidRPr="003160B6">
        <w:t>.</w:t>
      </w:r>
      <w:r w:rsidR="00A71EA1" w:rsidRPr="003160B6">
        <w:t xml:space="preserve"> </w:t>
      </w:r>
      <w:r w:rsidR="00B21544" w:rsidRPr="003160B6">
        <w:t>Posibilita</w:t>
      </w:r>
      <w:r w:rsidR="00A71EA1" w:rsidRPr="003160B6">
        <w:t xml:space="preserve"> la emisión automática de pronósticos de advertencia cuando</w:t>
      </w:r>
      <w:r w:rsidR="003A07A8" w:rsidRPr="003160B6">
        <w:t xml:space="preserve"> </w:t>
      </w:r>
      <w:r w:rsidR="00A71EA1" w:rsidRPr="003160B6">
        <w:t>el riesgo de aparición y desarrollo de la enfermedad en los sembrados monitoreados lo haga necesario.</w:t>
      </w:r>
    </w:p>
    <w:p w14:paraId="0E6B2905" w14:textId="77777777" w:rsidR="00BA4E6E" w:rsidRPr="003160B6" w:rsidRDefault="00BA4E6E" w:rsidP="00C97ADA"/>
    <w:p w14:paraId="1A12F4D9" w14:textId="57266880" w:rsidR="00BA4E6E" w:rsidRPr="003160B6" w:rsidRDefault="00BA4E6E" w:rsidP="00C97ADA">
      <w:r w:rsidRPr="003160B6">
        <w:rPr>
          <w:b/>
          <w:bCs/>
        </w:rPr>
        <w:t xml:space="preserve">Palabras clave: </w:t>
      </w:r>
      <w:r w:rsidRPr="003160B6">
        <w:t xml:space="preserve">maíz, </w:t>
      </w:r>
      <w:r w:rsidRPr="003160B6">
        <w:rPr>
          <w:i/>
          <w:iCs/>
        </w:rPr>
        <w:t>Phyllachora maydis</w:t>
      </w:r>
      <w:r w:rsidRPr="003160B6">
        <w:t xml:space="preserve">, </w:t>
      </w:r>
      <w:r w:rsidR="00D91EC2" w:rsidRPr="003160B6">
        <w:t xml:space="preserve">aplicación </w:t>
      </w:r>
      <w:r w:rsidRPr="003160B6">
        <w:t>web, Django, Next.js</w:t>
      </w:r>
    </w:p>
    <w:bookmarkEnd w:id="8"/>
    <w:p w14:paraId="39656619" w14:textId="77777777" w:rsidR="00A2167F" w:rsidRPr="003160B6" w:rsidRDefault="00A2167F" w:rsidP="00C97ADA"/>
    <w:p w14:paraId="01D67FA4" w14:textId="4F3D9BBE" w:rsidR="00A2167F" w:rsidRPr="003160B6" w:rsidRDefault="00A2167F" w:rsidP="00C97ADA">
      <w:pPr>
        <w:sectPr w:rsidR="00A2167F" w:rsidRPr="003160B6" w:rsidSect="005C241A">
          <w:pgSz w:w="12242" w:h="15842" w:code="1"/>
          <w:pgMar w:top="1701" w:right="1134" w:bottom="1418" w:left="1985" w:header="709" w:footer="709" w:gutter="0"/>
          <w:cols w:space="708"/>
          <w:docGrid w:linePitch="360"/>
        </w:sectPr>
      </w:pPr>
    </w:p>
    <w:p w14:paraId="727B5E1D" w14:textId="2DDE06E8" w:rsidR="00C97ADA" w:rsidRPr="003160B6" w:rsidRDefault="00723FA0" w:rsidP="004073A0">
      <w:pPr>
        <w:pStyle w:val="Heading1"/>
        <w:rPr>
          <w:lang w:val="en-US"/>
        </w:rPr>
      </w:pPr>
      <w:bookmarkStart w:id="9" w:name="_Toc179463264"/>
      <w:bookmarkStart w:id="10" w:name="_Toc179463492"/>
      <w:bookmarkStart w:id="11" w:name="_Toc180049906"/>
      <w:bookmarkStart w:id="12" w:name="_Toc180074803"/>
      <w:r w:rsidRPr="003160B6">
        <w:rPr>
          <w:lang w:val="en-US"/>
        </w:rPr>
        <w:lastRenderedPageBreak/>
        <w:t>abstract</w:t>
      </w:r>
      <w:bookmarkEnd w:id="9"/>
      <w:bookmarkEnd w:id="10"/>
      <w:bookmarkEnd w:id="11"/>
      <w:bookmarkEnd w:id="12"/>
    </w:p>
    <w:p w14:paraId="2E20F1C6" w14:textId="24169323" w:rsidR="00D37CF6" w:rsidRPr="003160B6" w:rsidRDefault="00EA7E50" w:rsidP="00D37CF6">
      <w:pPr>
        <w:rPr>
          <w:lang w:val="en-US"/>
        </w:rPr>
      </w:pPr>
      <w:r w:rsidRPr="003160B6">
        <w:rPr>
          <w:lang w:val="en-US"/>
        </w:rPr>
        <w:t xml:space="preserve">The Faculty of Agropecuary </w:t>
      </w:r>
      <w:r w:rsidR="0036543C" w:rsidRPr="003160B6">
        <w:rPr>
          <w:lang w:val="en-US"/>
        </w:rPr>
        <w:t>Sciences</w:t>
      </w:r>
      <w:r w:rsidR="00D37CF6" w:rsidRPr="003160B6">
        <w:rPr>
          <w:lang w:val="en-US"/>
        </w:rPr>
        <w:t xml:space="preserve"> </w:t>
      </w:r>
      <w:r w:rsidR="0036543C" w:rsidRPr="003160B6">
        <w:rPr>
          <w:lang w:val="en-US"/>
        </w:rPr>
        <w:t>of the Central University of Las Villas</w:t>
      </w:r>
      <w:r w:rsidR="00D37CF6" w:rsidRPr="003160B6">
        <w:rPr>
          <w:lang w:val="en-US"/>
        </w:rPr>
        <w:t xml:space="preserve"> “Marta Abreu” </w:t>
      </w:r>
      <w:r w:rsidR="0036543C" w:rsidRPr="003160B6">
        <w:rPr>
          <w:lang w:val="en-US"/>
        </w:rPr>
        <w:t>needs a system to support the investigation of the incidence of the tar spot fungal disease (</w:t>
      </w:r>
      <w:r w:rsidR="0036543C" w:rsidRPr="003160B6">
        <w:rPr>
          <w:i/>
          <w:iCs/>
          <w:lang w:val="en-US"/>
        </w:rPr>
        <w:t>Phyllachora maydis</w:t>
      </w:r>
      <w:r w:rsidR="0036543C" w:rsidRPr="003160B6">
        <w:rPr>
          <w:lang w:val="en-US"/>
        </w:rPr>
        <w:t xml:space="preserve">) in the growing of corn </w:t>
      </w:r>
      <w:r w:rsidR="00D37CF6" w:rsidRPr="003160B6">
        <w:rPr>
          <w:lang w:val="en-US"/>
        </w:rPr>
        <w:t>(</w:t>
      </w:r>
      <w:r w:rsidR="00D37CF6" w:rsidRPr="003160B6">
        <w:rPr>
          <w:i/>
          <w:iCs/>
          <w:lang w:val="en-US"/>
        </w:rPr>
        <w:t>Zea mays</w:t>
      </w:r>
      <w:r w:rsidR="00D37CF6" w:rsidRPr="003160B6">
        <w:rPr>
          <w:lang w:val="en-US"/>
        </w:rPr>
        <w:t xml:space="preserve">) </w:t>
      </w:r>
      <w:r w:rsidR="0036543C" w:rsidRPr="003160B6">
        <w:rPr>
          <w:lang w:val="en-US"/>
        </w:rPr>
        <w:t>through the recording and analysis</w:t>
      </w:r>
      <w:r w:rsidR="00D37CF6" w:rsidRPr="003160B6">
        <w:rPr>
          <w:lang w:val="en-US"/>
        </w:rPr>
        <w:t xml:space="preserve"> </w:t>
      </w:r>
      <w:r w:rsidR="0036543C" w:rsidRPr="003160B6">
        <w:rPr>
          <w:lang w:val="en-US"/>
        </w:rPr>
        <w:t>of weather observations</w:t>
      </w:r>
      <w:r w:rsidR="00D37CF6" w:rsidRPr="003160B6">
        <w:rPr>
          <w:lang w:val="en-US"/>
        </w:rPr>
        <w:t xml:space="preserve"> </w:t>
      </w:r>
      <w:r w:rsidR="0036543C" w:rsidRPr="003160B6">
        <w:rPr>
          <w:lang w:val="en-US"/>
        </w:rPr>
        <w:t xml:space="preserve">and the </w:t>
      </w:r>
      <w:r w:rsidR="00B01DB2" w:rsidRPr="003160B6">
        <w:rPr>
          <w:lang w:val="en-US"/>
        </w:rPr>
        <w:t>forecast</w:t>
      </w:r>
      <w:r w:rsidR="0036543C" w:rsidRPr="003160B6">
        <w:rPr>
          <w:lang w:val="en-US"/>
        </w:rPr>
        <w:t xml:space="preserve"> of possible affectations</w:t>
      </w:r>
      <w:r w:rsidR="00D37CF6" w:rsidRPr="003160B6">
        <w:rPr>
          <w:lang w:val="en-US"/>
        </w:rPr>
        <w:t xml:space="preserve"> </w:t>
      </w:r>
      <w:r w:rsidR="0036543C" w:rsidRPr="003160B6">
        <w:rPr>
          <w:lang w:val="en-US"/>
        </w:rPr>
        <w:t>on the basis of those records</w:t>
      </w:r>
      <w:r w:rsidR="00D37CF6" w:rsidRPr="003160B6">
        <w:rPr>
          <w:lang w:val="en-US"/>
        </w:rPr>
        <w:t xml:space="preserve">. </w:t>
      </w:r>
      <w:r w:rsidR="0036543C" w:rsidRPr="003160B6">
        <w:rPr>
          <w:lang w:val="en-US"/>
        </w:rPr>
        <w:t>To that effect, the author</w:t>
      </w:r>
      <w:r w:rsidR="00D37CF6" w:rsidRPr="003160B6">
        <w:rPr>
          <w:lang w:val="en-US"/>
        </w:rPr>
        <w:t xml:space="preserve"> </w:t>
      </w:r>
      <w:r w:rsidR="0036543C" w:rsidRPr="003160B6">
        <w:rPr>
          <w:lang w:val="en-US"/>
        </w:rPr>
        <w:t>implements and proposes</w:t>
      </w:r>
      <w:r w:rsidR="00D37CF6" w:rsidRPr="003160B6">
        <w:rPr>
          <w:lang w:val="en-US"/>
        </w:rPr>
        <w:t xml:space="preserve"> </w:t>
      </w:r>
      <w:r w:rsidR="0036543C" w:rsidRPr="003160B6">
        <w:rPr>
          <w:lang w:val="en-US"/>
        </w:rPr>
        <w:t>a web application</w:t>
      </w:r>
      <w:r w:rsidR="00D37CF6" w:rsidRPr="003160B6">
        <w:rPr>
          <w:lang w:val="en-US"/>
        </w:rPr>
        <w:t xml:space="preserve"> </w:t>
      </w:r>
      <w:r w:rsidR="0036543C" w:rsidRPr="003160B6">
        <w:rPr>
          <w:lang w:val="en-US"/>
        </w:rPr>
        <w:t>built with the</w:t>
      </w:r>
      <w:r w:rsidR="00D37CF6" w:rsidRPr="003160B6">
        <w:rPr>
          <w:lang w:val="en-US"/>
        </w:rPr>
        <w:t xml:space="preserve"> framewoks Next.js (</w:t>
      </w:r>
      <w:r w:rsidR="0036543C" w:rsidRPr="003160B6">
        <w:rPr>
          <w:lang w:val="en-US"/>
        </w:rPr>
        <w:t>which is built on the</w:t>
      </w:r>
      <w:r w:rsidR="00D37CF6" w:rsidRPr="003160B6">
        <w:rPr>
          <w:lang w:val="en-US"/>
        </w:rPr>
        <w:t xml:space="preserve"> Java</w:t>
      </w:r>
      <w:r w:rsidR="004C0C10" w:rsidRPr="003160B6">
        <w:rPr>
          <w:lang w:val="en-US"/>
        </w:rPr>
        <w:t>S</w:t>
      </w:r>
      <w:r w:rsidR="00D37CF6" w:rsidRPr="003160B6">
        <w:rPr>
          <w:lang w:val="en-US"/>
        </w:rPr>
        <w:t>cript</w:t>
      </w:r>
      <w:r w:rsidR="0036543C" w:rsidRPr="003160B6">
        <w:rPr>
          <w:lang w:val="en-US"/>
        </w:rPr>
        <w:t xml:space="preserve"> library</w:t>
      </w:r>
      <w:r w:rsidR="00D37CF6" w:rsidRPr="003160B6">
        <w:rPr>
          <w:lang w:val="en-US"/>
        </w:rPr>
        <w:t xml:space="preserve"> React) </w:t>
      </w:r>
      <w:r w:rsidR="0036543C" w:rsidRPr="003160B6">
        <w:rPr>
          <w:lang w:val="en-US"/>
        </w:rPr>
        <w:t>for content and functionality</w:t>
      </w:r>
      <w:r w:rsidR="00D37CF6" w:rsidRPr="003160B6">
        <w:rPr>
          <w:lang w:val="en-US"/>
        </w:rPr>
        <w:t xml:space="preserve">, </w:t>
      </w:r>
      <w:r w:rsidR="0036543C" w:rsidRPr="003160B6">
        <w:rPr>
          <w:lang w:val="en-US"/>
        </w:rPr>
        <w:t>and</w:t>
      </w:r>
      <w:r w:rsidR="00D37CF6" w:rsidRPr="003160B6">
        <w:rPr>
          <w:lang w:val="en-US"/>
        </w:rPr>
        <w:t xml:space="preserve"> Tailwind (</w:t>
      </w:r>
      <w:r w:rsidR="0036543C" w:rsidRPr="003160B6">
        <w:rPr>
          <w:lang w:val="en-US"/>
        </w:rPr>
        <w:t>based on the</w:t>
      </w:r>
      <w:r w:rsidR="00D37CF6" w:rsidRPr="003160B6">
        <w:rPr>
          <w:lang w:val="en-US"/>
        </w:rPr>
        <w:t xml:space="preserve"> CSS</w:t>
      </w:r>
      <w:r w:rsidR="0036543C" w:rsidRPr="003160B6">
        <w:rPr>
          <w:lang w:val="en-US"/>
        </w:rPr>
        <w:t xml:space="preserve"> language</w:t>
      </w:r>
      <w:r w:rsidR="00D37CF6" w:rsidRPr="003160B6">
        <w:rPr>
          <w:lang w:val="en-US"/>
        </w:rPr>
        <w:t xml:space="preserve">) </w:t>
      </w:r>
      <w:r w:rsidR="00FC364E" w:rsidRPr="003160B6">
        <w:rPr>
          <w:lang w:val="en-US"/>
        </w:rPr>
        <w:t>for styling in the</w:t>
      </w:r>
      <w:r w:rsidR="00D37CF6" w:rsidRPr="003160B6">
        <w:rPr>
          <w:lang w:val="en-US"/>
        </w:rPr>
        <w:t xml:space="preserve"> front-end, </w:t>
      </w:r>
      <w:r w:rsidR="00FC364E" w:rsidRPr="003160B6">
        <w:rPr>
          <w:lang w:val="en-US"/>
        </w:rPr>
        <w:t>and with Django</w:t>
      </w:r>
      <w:r w:rsidR="00D37CF6" w:rsidRPr="003160B6">
        <w:rPr>
          <w:lang w:val="en-US"/>
        </w:rPr>
        <w:t xml:space="preserve"> </w:t>
      </w:r>
      <w:r w:rsidR="00FC364E" w:rsidRPr="003160B6">
        <w:rPr>
          <w:lang w:val="en-US"/>
        </w:rPr>
        <w:t>and Django REST Framework</w:t>
      </w:r>
      <w:r w:rsidR="00D37CF6" w:rsidRPr="003160B6">
        <w:rPr>
          <w:lang w:val="en-US"/>
        </w:rPr>
        <w:t xml:space="preserve"> (</w:t>
      </w:r>
      <w:r w:rsidR="00FC364E" w:rsidRPr="003160B6">
        <w:rPr>
          <w:lang w:val="en-US"/>
        </w:rPr>
        <w:t>which use programming language Python</w:t>
      </w:r>
      <w:r w:rsidR="00D37CF6" w:rsidRPr="003160B6">
        <w:rPr>
          <w:lang w:val="en-US"/>
        </w:rPr>
        <w:t xml:space="preserve">) </w:t>
      </w:r>
      <w:r w:rsidR="00FC364E" w:rsidRPr="003160B6">
        <w:rPr>
          <w:lang w:val="en-US"/>
        </w:rPr>
        <w:t>in the</w:t>
      </w:r>
      <w:r w:rsidR="00D37CF6" w:rsidRPr="003160B6">
        <w:rPr>
          <w:lang w:val="en-US"/>
        </w:rPr>
        <w:t xml:space="preserve"> back-end</w:t>
      </w:r>
      <w:r w:rsidR="00FC364E" w:rsidRPr="003160B6">
        <w:rPr>
          <w:lang w:val="en-US"/>
        </w:rPr>
        <w:t>.</w:t>
      </w:r>
      <w:r w:rsidR="00D37CF6" w:rsidRPr="003160B6">
        <w:rPr>
          <w:lang w:val="en-US"/>
        </w:rPr>
        <w:t xml:space="preserve"> </w:t>
      </w:r>
      <w:r w:rsidR="00FC364E" w:rsidRPr="003160B6">
        <w:rPr>
          <w:lang w:val="en-US"/>
        </w:rPr>
        <w:t xml:space="preserve">Furthermore, a </w:t>
      </w:r>
      <w:r w:rsidR="00D37CF6" w:rsidRPr="003160B6">
        <w:rPr>
          <w:lang w:val="en-US"/>
        </w:rPr>
        <w:t>PostgreSQL</w:t>
      </w:r>
      <w:r w:rsidR="00FC364E" w:rsidRPr="003160B6">
        <w:rPr>
          <w:lang w:val="en-US"/>
        </w:rPr>
        <w:t xml:space="preserve"> server was used</w:t>
      </w:r>
      <w:r w:rsidR="00D37CF6" w:rsidRPr="003160B6">
        <w:rPr>
          <w:lang w:val="en-US"/>
        </w:rPr>
        <w:t xml:space="preserve"> </w:t>
      </w:r>
      <w:r w:rsidR="00FC364E" w:rsidRPr="003160B6">
        <w:rPr>
          <w:lang w:val="en-US"/>
        </w:rPr>
        <w:t>for database management and</w:t>
      </w:r>
      <w:r w:rsidR="00D37CF6" w:rsidRPr="003160B6">
        <w:rPr>
          <w:lang w:val="en-US"/>
        </w:rPr>
        <w:t xml:space="preserve"> </w:t>
      </w:r>
      <w:r w:rsidR="00FC364E" w:rsidRPr="003160B6">
        <w:rPr>
          <w:lang w:val="en-US"/>
        </w:rPr>
        <w:t xml:space="preserve">a </w:t>
      </w:r>
      <w:r w:rsidR="00B80EE6" w:rsidRPr="003160B6">
        <w:rPr>
          <w:lang w:val="en-US"/>
        </w:rPr>
        <w:t>system of credentials</w:t>
      </w:r>
      <w:r w:rsidR="00FC364E" w:rsidRPr="003160B6">
        <w:rPr>
          <w:lang w:val="en-US"/>
        </w:rPr>
        <w:t xml:space="preserve"> was implemented</w:t>
      </w:r>
      <w:r w:rsidR="00D37CF6" w:rsidRPr="003160B6">
        <w:rPr>
          <w:lang w:val="en-US"/>
        </w:rPr>
        <w:t xml:space="preserve"> </w:t>
      </w:r>
      <w:r w:rsidR="00FC364E" w:rsidRPr="003160B6">
        <w:rPr>
          <w:lang w:val="en-US"/>
        </w:rPr>
        <w:t>for the authentication</w:t>
      </w:r>
      <w:r w:rsidR="00D37CF6" w:rsidRPr="003160B6">
        <w:rPr>
          <w:lang w:val="en-US"/>
        </w:rPr>
        <w:t xml:space="preserve"> </w:t>
      </w:r>
      <w:r w:rsidR="00FC364E" w:rsidRPr="003160B6">
        <w:rPr>
          <w:lang w:val="en-US"/>
        </w:rPr>
        <w:t>of the users that are</w:t>
      </w:r>
      <w:r w:rsidR="00D37CF6" w:rsidRPr="003160B6">
        <w:rPr>
          <w:lang w:val="en-US"/>
        </w:rPr>
        <w:t xml:space="preserve"> </w:t>
      </w:r>
      <w:r w:rsidR="00FC364E" w:rsidRPr="003160B6">
        <w:rPr>
          <w:lang w:val="en-US"/>
        </w:rPr>
        <w:t xml:space="preserve">allowed to make changes to the information </w:t>
      </w:r>
      <w:r w:rsidR="00B80EE6" w:rsidRPr="003160B6">
        <w:rPr>
          <w:lang w:val="en-US"/>
        </w:rPr>
        <w:t xml:space="preserve">in </w:t>
      </w:r>
      <w:r w:rsidR="00FC364E" w:rsidRPr="003160B6">
        <w:rPr>
          <w:lang w:val="en-US"/>
        </w:rPr>
        <w:t>the system</w:t>
      </w:r>
      <w:r w:rsidR="00D37CF6" w:rsidRPr="003160B6">
        <w:rPr>
          <w:lang w:val="en-US"/>
        </w:rPr>
        <w:t xml:space="preserve">. </w:t>
      </w:r>
      <w:r w:rsidR="00FC364E" w:rsidRPr="003160B6">
        <w:rPr>
          <w:lang w:val="en-US"/>
        </w:rPr>
        <w:t>The resulting</w:t>
      </w:r>
      <w:r w:rsidR="00D37CF6" w:rsidRPr="003160B6">
        <w:rPr>
          <w:lang w:val="en-US"/>
        </w:rPr>
        <w:t xml:space="preserve"> </w:t>
      </w:r>
      <w:r w:rsidR="00FC364E" w:rsidRPr="003160B6">
        <w:rPr>
          <w:lang w:val="en-US"/>
        </w:rPr>
        <w:t>web application makes it possible to input</w:t>
      </w:r>
      <w:r w:rsidR="00D37CF6" w:rsidRPr="003160B6">
        <w:rPr>
          <w:lang w:val="en-US"/>
        </w:rPr>
        <w:t xml:space="preserve">, </w:t>
      </w:r>
      <w:r w:rsidR="00FC364E" w:rsidRPr="003160B6">
        <w:rPr>
          <w:lang w:val="en-US"/>
        </w:rPr>
        <w:t>retrieve</w:t>
      </w:r>
      <w:r w:rsidR="00D37CF6" w:rsidRPr="003160B6">
        <w:rPr>
          <w:lang w:val="en-US"/>
        </w:rPr>
        <w:t xml:space="preserve"> </w:t>
      </w:r>
      <w:r w:rsidR="00FC364E" w:rsidRPr="003160B6">
        <w:rPr>
          <w:lang w:val="en-US"/>
        </w:rPr>
        <w:t>and delete data corresponding to weather observations</w:t>
      </w:r>
      <w:r w:rsidR="00D37CF6" w:rsidRPr="003160B6">
        <w:rPr>
          <w:lang w:val="en-US"/>
        </w:rPr>
        <w:t xml:space="preserve">, </w:t>
      </w:r>
      <w:r w:rsidR="00FC364E" w:rsidRPr="003160B6">
        <w:rPr>
          <w:lang w:val="en-US"/>
        </w:rPr>
        <w:t>meteorological stations</w:t>
      </w:r>
      <w:r w:rsidR="00D37CF6" w:rsidRPr="003160B6">
        <w:rPr>
          <w:lang w:val="en-US"/>
        </w:rPr>
        <w:t xml:space="preserve"> </w:t>
      </w:r>
      <w:r w:rsidR="00FC364E" w:rsidRPr="003160B6">
        <w:rPr>
          <w:lang w:val="en-US"/>
        </w:rPr>
        <w:t>and corn-growing units</w:t>
      </w:r>
      <w:r w:rsidR="00D71C93" w:rsidRPr="003160B6">
        <w:rPr>
          <w:lang w:val="en-US"/>
        </w:rPr>
        <w:t>. It is</w:t>
      </w:r>
      <w:r w:rsidR="00FC364E" w:rsidRPr="003160B6">
        <w:rPr>
          <w:lang w:val="en-US"/>
        </w:rPr>
        <w:t xml:space="preserve"> </w:t>
      </w:r>
      <w:r w:rsidR="00D71C93" w:rsidRPr="003160B6">
        <w:rPr>
          <w:lang w:val="en-US"/>
        </w:rPr>
        <w:t>able to</w:t>
      </w:r>
      <w:r w:rsidR="00FC364E" w:rsidRPr="003160B6">
        <w:rPr>
          <w:lang w:val="en-US"/>
        </w:rPr>
        <w:t xml:space="preserve"> issue</w:t>
      </w:r>
      <w:r w:rsidR="00D37CF6" w:rsidRPr="003160B6">
        <w:rPr>
          <w:lang w:val="en-US"/>
        </w:rPr>
        <w:t xml:space="preserve"> </w:t>
      </w:r>
      <w:r w:rsidR="00FC364E" w:rsidRPr="003160B6">
        <w:rPr>
          <w:lang w:val="en-US"/>
        </w:rPr>
        <w:t>warnings</w:t>
      </w:r>
      <w:r w:rsidR="00D37CF6" w:rsidRPr="003160B6">
        <w:rPr>
          <w:lang w:val="en-US"/>
        </w:rPr>
        <w:t xml:space="preserve"> </w:t>
      </w:r>
      <w:r w:rsidR="00FC364E" w:rsidRPr="003160B6">
        <w:rPr>
          <w:lang w:val="en-US"/>
        </w:rPr>
        <w:t xml:space="preserve">when the </w:t>
      </w:r>
      <w:r w:rsidR="006E4504" w:rsidRPr="003160B6">
        <w:rPr>
          <w:lang w:val="en-US"/>
        </w:rPr>
        <w:t xml:space="preserve">estimated </w:t>
      </w:r>
      <w:r w:rsidR="00FC364E" w:rsidRPr="003160B6">
        <w:rPr>
          <w:lang w:val="en-US"/>
        </w:rPr>
        <w:t>risk of presence</w:t>
      </w:r>
      <w:r w:rsidR="00D37CF6" w:rsidRPr="003160B6">
        <w:rPr>
          <w:lang w:val="en-US"/>
        </w:rPr>
        <w:t xml:space="preserve"> </w:t>
      </w:r>
      <w:r w:rsidR="00FC364E" w:rsidRPr="003160B6">
        <w:rPr>
          <w:lang w:val="en-US"/>
        </w:rPr>
        <w:t>and development of the fungal disease</w:t>
      </w:r>
      <w:r w:rsidR="00D37CF6" w:rsidRPr="003160B6">
        <w:rPr>
          <w:lang w:val="en-US"/>
        </w:rPr>
        <w:t xml:space="preserve"> </w:t>
      </w:r>
      <w:r w:rsidR="00FC364E" w:rsidRPr="003160B6">
        <w:rPr>
          <w:lang w:val="en-US"/>
        </w:rPr>
        <w:t>in the investigated corn fields becomes high.</w:t>
      </w:r>
    </w:p>
    <w:p w14:paraId="130F6EF4" w14:textId="77777777" w:rsidR="00BA4E6E" w:rsidRPr="003160B6" w:rsidRDefault="00BA4E6E" w:rsidP="00D37CF6">
      <w:pPr>
        <w:rPr>
          <w:lang w:val="en-US"/>
        </w:rPr>
      </w:pPr>
    </w:p>
    <w:p w14:paraId="3AE3913E" w14:textId="60479B46" w:rsidR="00BA4E6E" w:rsidRPr="003160B6" w:rsidRDefault="00BA4E6E" w:rsidP="00D37CF6">
      <w:pPr>
        <w:rPr>
          <w:lang w:val="en-US"/>
        </w:rPr>
      </w:pPr>
      <w:r w:rsidRPr="003160B6">
        <w:rPr>
          <w:b/>
          <w:bCs/>
          <w:lang w:val="en-US"/>
        </w:rPr>
        <w:t>Key words:</w:t>
      </w:r>
      <w:r w:rsidRPr="003160B6">
        <w:rPr>
          <w:lang w:val="en-US"/>
        </w:rPr>
        <w:t xml:space="preserve"> corn, </w:t>
      </w:r>
      <w:r w:rsidRPr="003160B6">
        <w:rPr>
          <w:i/>
          <w:iCs/>
          <w:lang w:val="en-US"/>
        </w:rPr>
        <w:t>Phyllachora maydis</w:t>
      </w:r>
      <w:r w:rsidRPr="003160B6">
        <w:rPr>
          <w:lang w:val="en-US"/>
        </w:rPr>
        <w:t>, web</w:t>
      </w:r>
      <w:r w:rsidR="004A6614" w:rsidRPr="003160B6">
        <w:rPr>
          <w:lang w:val="en-US"/>
        </w:rPr>
        <w:t xml:space="preserve"> application</w:t>
      </w:r>
      <w:r w:rsidRPr="003160B6">
        <w:rPr>
          <w:lang w:val="en-US"/>
        </w:rPr>
        <w:t>, Django, Next.js</w:t>
      </w:r>
    </w:p>
    <w:p w14:paraId="7325835B" w14:textId="77777777" w:rsidR="00723FA0" w:rsidRPr="003160B6" w:rsidRDefault="00723FA0" w:rsidP="00723FA0">
      <w:pPr>
        <w:rPr>
          <w:lang w:val="en-US"/>
        </w:rPr>
      </w:pPr>
    </w:p>
    <w:p w14:paraId="3D01A69B" w14:textId="77777777" w:rsidR="00723FA0" w:rsidRPr="003160B6" w:rsidRDefault="00723FA0" w:rsidP="00723FA0">
      <w:pPr>
        <w:rPr>
          <w:lang w:val="en-US"/>
        </w:rPr>
      </w:pPr>
    </w:p>
    <w:p w14:paraId="1E234047" w14:textId="77777777" w:rsidR="00723FA0" w:rsidRPr="003160B6" w:rsidRDefault="00723FA0" w:rsidP="00723FA0">
      <w:pPr>
        <w:rPr>
          <w:lang w:val="en-US"/>
        </w:rPr>
        <w:sectPr w:rsidR="00723FA0" w:rsidRPr="003160B6" w:rsidSect="005C241A">
          <w:pgSz w:w="12242" w:h="15842" w:code="1"/>
          <w:pgMar w:top="1701" w:right="1134" w:bottom="1418" w:left="1985" w:header="709" w:footer="709" w:gutter="0"/>
          <w:cols w:space="708"/>
          <w:docGrid w:linePitch="360"/>
        </w:sectPr>
      </w:pPr>
    </w:p>
    <w:p w14:paraId="64767377" w14:textId="3BB68F1E" w:rsidR="00723FA0" w:rsidRPr="003160B6" w:rsidRDefault="00723FA0" w:rsidP="003160B6">
      <w:pPr>
        <w:pStyle w:val="Heading1"/>
      </w:pPr>
      <w:bookmarkStart w:id="13" w:name="_Toc179463265"/>
      <w:bookmarkStart w:id="14" w:name="_Toc179463493"/>
      <w:bookmarkStart w:id="15" w:name="_Toc180049907"/>
      <w:bookmarkStart w:id="16" w:name="_Toc180074804"/>
      <w:r w:rsidRPr="003160B6">
        <w:lastRenderedPageBreak/>
        <w:t>contenidos</w:t>
      </w:r>
      <w:bookmarkEnd w:id="13"/>
      <w:bookmarkEnd w:id="14"/>
      <w:bookmarkEnd w:id="15"/>
      <w:bookmarkEnd w:id="16"/>
    </w:p>
    <w:sdt>
      <w:sdtPr>
        <w:rPr>
          <w:rFonts w:cs="Times New Roman"/>
          <w:b w:val="0"/>
          <w:bCs w:val="0"/>
          <w:caps w:val="0"/>
          <w:sz w:val="24"/>
          <w:szCs w:val="24"/>
        </w:rPr>
        <w:id w:val="-1635245430"/>
        <w:docPartObj>
          <w:docPartGallery w:val="Table of Contents"/>
          <w:docPartUnique/>
        </w:docPartObj>
      </w:sdtPr>
      <w:sdtEndPr>
        <w:rPr>
          <w:noProof/>
        </w:rPr>
      </w:sdtEndPr>
      <w:sdtContent>
        <w:p w14:paraId="4963C167" w14:textId="09E23D9C" w:rsidR="009D05EB" w:rsidRDefault="003160B6">
          <w:pPr>
            <w:pStyle w:val="TOC1"/>
            <w:rPr>
              <w:rFonts w:asciiTheme="minorHAnsi" w:eastAsiaTheme="minorEastAsia" w:hAnsiTheme="minorHAnsi" w:cstheme="minorBidi"/>
              <w:b w:val="0"/>
              <w:bCs w:val="0"/>
              <w:caps w:val="0"/>
              <w:noProof/>
              <w:kern w:val="2"/>
              <w:sz w:val="24"/>
              <w:szCs w:val="24"/>
              <w14:ligatures w14:val="standardContextual"/>
            </w:rPr>
          </w:pPr>
          <w:r w:rsidRPr="003160B6">
            <w:rPr>
              <w:rFonts w:cs="Times New Roman"/>
              <w:sz w:val="24"/>
              <w:szCs w:val="24"/>
            </w:rPr>
            <w:fldChar w:fldCharType="begin"/>
          </w:r>
          <w:r w:rsidRPr="003160B6">
            <w:rPr>
              <w:rFonts w:cs="Times New Roman"/>
              <w:sz w:val="24"/>
              <w:szCs w:val="24"/>
            </w:rPr>
            <w:instrText xml:space="preserve"> TOC \o "1-3" \h \z \u </w:instrText>
          </w:r>
          <w:r w:rsidRPr="003160B6">
            <w:rPr>
              <w:rFonts w:cs="Times New Roman"/>
              <w:sz w:val="24"/>
              <w:szCs w:val="24"/>
            </w:rPr>
            <w:fldChar w:fldCharType="separate"/>
          </w:r>
          <w:hyperlink w:anchor="_Toc180074806" w:history="1">
            <w:r w:rsidR="009D05EB" w:rsidRPr="00D30868">
              <w:rPr>
                <w:rStyle w:val="Hyperlink"/>
                <w:noProof/>
              </w:rPr>
              <w:t>introducción</w:t>
            </w:r>
            <w:r w:rsidR="009D05EB">
              <w:rPr>
                <w:noProof/>
                <w:webHidden/>
              </w:rPr>
              <w:tab/>
            </w:r>
            <w:r w:rsidR="009D05EB">
              <w:rPr>
                <w:noProof/>
                <w:webHidden/>
              </w:rPr>
              <w:fldChar w:fldCharType="begin"/>
            </w:r>
            <w:r w:rsidR="009D05EB">
              <w:rPr>
                <w:noProof/>
                <w:webHidden/>
              </w:rPr>
              <w:instrText xml:space="preserve"> PAGEREF _Toc180074806 \h </w:instrText>
            </w:r>
            <w:r w:rsidR="009D05EB">
              <w:rPr>
                <w:noProof/>
                <w:webHidden/>
              </w:rPr>
            </w:r>
            <w:r w:rsidR="009D05EB">
              <w:rPr>
                <w:noProof/>
                <w:webHidden/>
              </w:rPr>
              <w:fldChar w:fldCharType="separate"/>
            </w:r>
            <w:r w:rsidR="009D05EB">
              <w:rPr>
                <w:noProof/>
                <w:webHidden/>
              </w:rPr>
              <w:t>1</w:t>
            </w:r>
            <w:r w:rsidR="009D05EB">
              <w:rPr>
                <w:noProof/>
                <w:webHidden/>
              </w:rPr>
              <w:fldChar w:fldCharType="end"/>
            </w:r>
          </w:hyperlink>
        </w:p>
        <w:p w14:paraId="12FF6EA7" w14:textId="47698B96"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07" w:history="1">
            <w:r w:rsidRPr="00D30868">
              <w:rPr>
                <w:rStyle w:val="Hyperlink"/>
                <w:noProof/>
              </w:rPr>
              <w:t>capítulo 1. marco teórico y conceptual</w:t>
            </w:r>
            <w:r>
              <w:rPr>
                <w:noProof/>
                <w:webHidden/>
              </w:rPr>
              <w:tab/>
            </w:r>
            <w:r>
              <w:rPr>
                <w:noProof/>
                <w:webHidden/>
              </w:rPr>
              <w:fldChar w:fldCharType="begin"/>
            </w:r>
            <w:r>
              <w:rPr>
                <w:noProof/>
                <w:webHidden/>
              </w:rPr>
              <w:instrText xml:space="preserve"> PAGEREF _Toc180074807 \h </w:instrText>
            </w:r>
            <w:r>
              <w:rPr>
                <w:noProof/>
                <w:webHidden/>
              </w:rPr>
            </w:r>
            <w:r>
              <w:rPr>
                <w:noProof/>
                <w:webHidden/>
              </w:rPr>
              <w:fldChar w:fldCharType="separate"/>
            </w:r>
            <w:r>
              <w:rPr>
                <w:noProof/>
                <w:webHidden/>
              </w:rPr>
              <w:t>5</w:t>
            </w:r>
            <w:r>
              <w:rPr>
                <w:noProof/>
                <w:webHidden/>
              </w:rPr>
              <w:fldChar w:fldCharType="end"/>
            </w:r>
          </w:hyperlink>
        </w:p>
        <w:p w14:paraId="6C44B529" w14:textId="1FB1325B"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08" w:history="1">
            <w:r w:rsidRPr="00D30868">
              <w:rPr>
                <w:rStyle w:val="Hyperlink"/>
                <w:noProof/>
              </w:rPr>
              <w:t>1.1</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Aspectos técnicos del negocio y requisitos de la aplicación web</w:t>
            </w:r>
            <w:r>
              <w:rPr>
                <w:noProof/>
                <w:webHidden/>
              </w:rPr>
              <w:tab/>
            </w:r>
            <w:r>
              <w:rPr>
                <w:noProof/>
                <w:webHidden/>
              </w:rPr>
              <w:fldChar w:fldCharType="begin"/>
            </w:r>
            <w:r>
              <w:rPr>
                <w:noProof/>
                <w:webHidden/>
              </w:rPr>
              <w:instrText xml:space="preserve"> PAGEREF _Toc180074808 \h </w:instrText>
            </w:r>
            <w:r>
              <w:rPr>
                <w:noProof/>
                <w:webHidden/>
              </w:rPr>
            </w:r>
            <w:r>
              <w:rPr>
                <w:noProof/>
                <w:webHidden/>
              </w:rPr>
              <w:fldChar w:fldCharType="separate"/>
            </w:r>
            <w:r>
              <w:rPr>
                <w:noProof/>
                <w:webHidden/>
              </w:rPr>
              <w:t>5</w:t>
            </w:r>
            <w:r>
              <w:rPr>
                <w:noProof/>
                <w:webHidden/>
              </w:rPr>
              <w:fldChar w:fldCharType="end"/>
            </w:r>
          </w:hyperlink>
        </w:p>
        <w:p w14:paraId="22E6E473" w14:textId="73EDAA3A"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09" w:history="1">
            <w:r w:rsidRPr="00D30868">
              <w:rPr>
                <w:rStyle w:val="Hyperlink"/>
                <w:noProof/>
              </w:rPr>
              <w:t>1.2</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Aplicaciones web</w:t>
            </w:r>
            <w:r>
              <w:rPr>
                <w:noProof/>
                <w:webHidden/>
              </w:rPr>
              <w:tab/>
            </w:r>
            <w:r>
              <w:rPr>
                <w:noProof/>
                <w:webHidden/>
              </w:rPr>
              <w:fldChar w:fldCharType="begin"/>
            </w:r>
            <w:r>
              <w:rPr>
                <w:noProof/>
                <w:webHidden/>
              </w:rPr>
              <w:instrText xml:space="preserve"> PAGEREF _Toc180074809 \h </w:instrText>
            </w:r>
            <w:r>
              <w:rPr>
                <w:noProof/>
                <w:webHidden/>
              </w:rPr>
            </w:r>
            <w:r>
              <w:rPr>
                <w:noProof/>
                <w:webHidden/>
              </w:rPr>
              <w:fldChar w:fldCharType="separate"/>
            </w:r>
            <w:r>
              <w:rPr>
                <w:noProof/>
                <w:webHidden/>
              </w:rPr>
              <w:t>6</w:t>
            </w:r>
            <w:r>
              <w:rPr>
                <w:noProof/>
                <w:webHidden/>
              </w:rPr>
              <w:fldChar w:fldCharType="end"/>
            </w:r>
          </w:hyperlink>
        </w:p>
        <w:p w14:paraId="0ED6E1AD" w14:textId="64DFBEF3"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0" w:history="1">
            <w:r w:rsidRPr="00D30868">
              <w:rPr>
                <w:rStyle w:val="Hyperlink"/>
                <w:noProof/>
                <w14:scene3d>
                  <w14:camera w14:prst="orthographicFront"/>
                  <w14:lightRig w14:rig="threePt" w14:dir="t">
                    <w14:rot w14:lat="0" w14:lon="0" w14:rev="0"/>
                  </w14:lightRig>
                </w14:scene3d>
                <w14:ligatures w14:val="none"/>
              </w:rPr>
              <w:t>1.2.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Ventajas y clasificación</w:t>
            </w:r>
            <w:r>
              <w:rPr>
                <w:noProof/>
                <w:webHidden/>
              </w:rPr>
              <w:tab/>
            </w:r>
            <w:r>
              <w:rPr>
                <w:noProof/>
                <w:webHidden/>
              </w:rPr>
              <w:fldChar w:fldCharType="begin"/>
            </w:r>
            <w:r>
              <w:rPr>
                <w:noProof/>
                <w:webHidden/>
              </w:rPr>
              <w:instrText xml:space="preserve"> PAGEREF _Toc180074810 \h </w:instrText>
            </w:r>
            <w:r>
              <w:rPr>
                <w:noProof/>
                <w:webHidden/>
              </w:rPr>
            </w:r>
            <w:r>
              <w:rPr>
                <w:noProof/>
                <w:webHidden/>
              </w:rPr>
              <w:fldChar w:fldCharType="separate"/>
            </w:r>
            <w:r>
              <w:rPr>
                <w:noProof/>
                <w:webHidden/>
              </w:rPr>
              <w:t>6</w:t>
            </w:r>
            <w:r>
              <w:rPr>
                <w:noProof/>
                <w:webHidden/>
              </w:rPr>
              <w:fldChar w:fldCharType="end"/>
            </w:r>
          </w:hyperlink>
        </w:p>
        <w:p w14:paraId="649C71C7" w14:textId="221C74C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1" w:history="1">
            <w:r w:rsidRPr="00D30868">
              <w:rPr>
                <w:rStyle w:val="Hyperlink"/>
                <w:noProof/>
                <w14:scene3d>
                  <w14:camera w14:prst="orthographicFront"/>
                  <w14:lightRig w14:rig="threePt" w14:dir="t">
                    <w14:rot w14:lat="0" w14:lon="0" w14:rev="0"/>
                  </w14:lightRig>
                </w14:scene3d>
                <w14:ligatures w14:val="none"/>
              </w:rPr>
              <w:t>1.2.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Arquitectura cliente-servidor</w:t>
            </w:r>
            <w:r>
              <w:rPr>
                <w:noProof/>
                <w:webHidden/>
              </w:rPr>
              <w:tab/>
            </w:r>
            <w:r>
              <w:rPr>
                <w:noProof/>
                <w:webHidden/>
              </w:rPr>
              <w:fldChar w:fldCharType="begin"/>
            </w:r>
            <w:r>
              <w:rPr>
                <w:noProof/>
                <w:webHidden/>
              </w:rPr>
              <w:instrText xml:space="preserve"> PAGEREF _Toc180074811 \h </w:instrText>
            </w:r>
            <w:r>
              <w:rPr>
                <w:noProof/>
                <w:webHidden/>
              </w:rPr>
            </w:r>
            <w:r>
              <w:rPr>
                <w:noProof/>
                <w:webHidden/>
              </w:rPr>
              <w:fldChar w:fldCharType="separate"/>
            </w:r>
            <w:r>
              <w:rPr>
                <w:noProof/>
                <w:webHidden/>
              </w:rPr>
              <w:t>8</w:t>
            </w:r>
            <w:r>
              <w:rPr>
                <w:noProof/>
                <w:webHidden/>
              </w:rPr>
              <w:fldChar w:fldCharType="end"/>
            </w:r>
          </w:hyperlink>
        </w:p>
        <w:p w14:paraId="60C5C784" w14:textId="62E1C704"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2" w:history="1">
            <w:r w:rsidRPr="00D30868">
              <w:rPr>
                <w:rStyle w:val="Hyperlink"/>
                <w:noProof/>
                <w14:scene3d>
                  <w14:camera w14:prst="orthographicFront"/>
                  <w14:lightRig w14:rig="threePt" w14:dir="t">
                    <w14:rot w14:lat="0" w14:lon="0" w14:rev="0"/>
                  </w14:lightRig>
                </w14:scene3d>
                <w14:ligatures w14:val="none"/>
              </w:rPr>
              <w:t>1.2.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API y API REST</w:t>
            </w:r>
            <w:r>
              <w:rPr>
                <w:noProof/>
                <w:webHidden/>
              </w:rPr>
              <w:tab/>
            </w:r>
            <w:r>
              <w:rPr>
                <w:noProof/>
                <w:webHidden/>
              </w:rPr>
              <w:fldChar w:fldCharType="begin"/>
            </w:r>
            <w:r>
              <w:rPr>
                <w:noProof/>
                <w:webHidden/>
              </w:rPr>
              <w:instrText xml:space="preserve"> PAGEREF _Toc180074812 \h </w:instrText>
            </w:r>
            <w:r>
              <w:rPr>
                <w:noProof/>
                <w:webHidden/>
              </w:rPr>
            </w:r>
            <w:r>
              <w:rPr>
                <w:noProof/>
                <w:webHidden/>
              </w:rPr>
              <w:fldChar w:fldCharType="separate"/>
            </w:r>
            <w:r>
              <w:rPr>
                <w:noProof/>
                <w:webHidden/>
              </w:rPr>
              <w:t>8</w:t>
            </w:r>
            <w:r>
              <w:rPr>
                <w:noProof/>
                <w:webHidden/>
              </w:rPr>
              <w:fldChar w:fldCharType="end"/>
            </w:r>
          </w:hyperlink>
        </w:p>
        <w:p w14:paraId="1E840632" w14:textId="10A432EB"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3" w:history="1">
            <w:r w:rsidRPr="00D30868">
              <w:rPr>
                <w:rStyle w:val="Hyperlink"/>
                <w:noProof/>
              </w:rPr>
              <w:t>1.3</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eptos de lenguaje de programación y marco de trabajo</w:t>
            </w:r>
            <w:r>
              <w:rPr>
                <w:noProof/>
                <w:webHidden/>
              </w:rPr>
              <w:tab/>
            </w:r>
            <w:r>
              <w:rPr>
                <w:noProof/>
                <w:webHidden/>
              </w:rPr>
              <w:fldChar w:fldCharType="begin"/>
            </w:r>
            <w:r>
              <w:rPr>
                <w:noProof/>
                <w:webHidden/>
              </w:rPr>
              <w:instrText xml:space="preserve"> PAGEREF _Toc180074813 \h </w:instrText>
            </w:r>
            <w:r>
              <w:rPr>
                <w:noProof/>
                <w:webHidden/>
              </w:rPr>
            </w:r>
            <w:r>
              <w:rPr>
                <w:noProof/>
                <w:webHidden/>
              </w:rPr>
              <w:fldChar w:fldCharType="separate"/>
            </w:r>
            <w:r>
              <w:rPr>
                <w:noProof/>
                <w:webHidden/>
              </w:rPr>
              <w:t>9</w:t>
            </w:r>
            <w:r>
              <w:rPr>
                <w:noProof/>
                <w:webHidden/>
              </w:rPr>
              <w:fldChar w:fldCharType="end"/>
            </w:r>
          </w:hyperlink>
        </w:p>
        <w:p w14:paraId="49EE6D94" w14:textId="166001EC"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4" w:history="1">
            <w:r w:rsidRPr="00D30868">
              <w:rPr>
                <w:rStyle w:val="Hyperlink"/>
                <w:noProof/>
              </w:rPr>
              <w:t>1.4</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Tecnologías de desarrollo del lado del cliente</w:t>
            </w:r>
            <w:r>
              <w:rPr>
                <w:noProof/>
                <w:webHidden/>
              </w:rPr>
              <w:tab/>
            </w:r>
            <w:r>
              <w:rPr>
                <w:noProof/>
                <w:webHidden/>
              </w:rPr>
              <w:fldChar w:fldCharType="begin"/>
            </w:r>
            <w:r>
              <w:rPr>
                <w:noProof/>
                <w:webHidden/>
              </w:rPr>
              <w:instrText xml:space="preserve"> PAGEREF _Toc180074814 \h </w:instrText>
            </w:r>
            <w:r>
              <w:rPr>
                <w:noProof/>
                <w:webHidden/>
              </w:rPr>
            </w:r>
            <w:r>
              <w:rPr>
                <w:noProof/>
                <w:webHidden/>
              </w:rPr>
              <w:fldChar w:fldCharType="separate"/>
            </w:r>
            <w:r>
              <w:rPr>
                <w:noProof/>
                <w:webHidden/>
              </w:rPr>
              <w:t>10</w:t>
            </w:r>
            <w:r>
              <w:rPr>
                <w:noProof/>
                <w:webHidden/>
              </w:rPr>
              <w:fldChar w:fldCharType="end"/>
            </w:r>
          </w:hyperlink>
        </w:p>
        <w:p w14:paraId="5AEE9032" w14:textId="41C4AE99"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5" w:history="1">
            <w:r w:rsidRPr="00D30868">
              <w:rPr>
                <w:rStyle w:val="Hyperlink"/>
                <w:noProof/>
                <w14:scene3d>
                  <w14:camera w14:prst="orthographicFront"/>
                  <w14:lightRig w14:rig="threePt" w14:dir="t">
                    <w14:rot w14:lat="0" w14:lon="0" w14:rev="0"/>
                  </w14:lightRig>
                </w14:scene3d>
                <w14:ligatures w14:val="none"/>
              </w:rPr>
              <w:t>1.4.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HTML, CSS y JavaScript</w:t>
            </w:r>
            <w:r>
              <w:rPr>
                <w:noProof/>
                <w:webHidden/>
              </w:rPr>
              <w:tab/>
            </w:r>
            <w:r>
              <w:rPr>
                <w:noProof/>
                <w:webHidden/>
              </w:rPr>
              <w:fldChar w:fldCharType="begin"/>
            </w:r>
            <w:r>
              <w:rPr>
                <w:noProof/>
                <w:webHidden/>
              </w:rPr>
              <w:instrText xml:space="preserve"> PAGEREF _Toc180074815 \h </w:instrText>
            </w:r>
            <w:r>
              <w:rPr>
                <w:noProof/>
                <w:webHidden/>
              </w:rPr>
            </w:r>
            <w:r>
              <w:rPr>
                <w:noProof/>
                <w:webHidden/>
              </w:rPr>
              <w:fldChar w:fldCharType="separate"/>
            </w:r>
            <w:r>
              <w:rPr>
                <w:noProof/>
                <w:webHidden/>
              </w:rPr>
              <w:t>10</w:t>
            </w:r>
            <w:r>
              <w:rPr>
                <w:noProof/>
                <w:webHidden/>
              </w:rPr>
              <w:fldChar w:fldCharType="end"/>
            </w:r>
          </w:hyperlink>
        </w:p>
        <w:p w14:paraId="0D1EA84E" w14:textId="0AE0259F"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6" w:history="1">
            <w:r w:rsidRPr="00D30868">
              <w:rPr>
                <w:rStyle w:val="Hyperlink"/>
                <w:noProof/>
                <w14:scene3d>
                  <w14:camera w14:prst="orthographicFront"/>
                  <w14:lightRig w14:rig="threePt" w14:dir="t">
                    <w14:rot w14:lat="0" w14:lon="0" w14:rev="0"/>
                  </w14:lightRig>
                </w14:scene3d>
                <w14:ligatures w14:val="none"/>
              </w:rPr>
              <w:t>1.4.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JSON</w:t>
            </w:r>
            <w:r>
              <w:rPr>
                <w:noProof/>
                <w:webHidden/>
              </w:rPr>
              <w:tab/>
            </w:r>
            <w:r>
              <w:rPr>
                <w:noProof/>
                <w:webHidden/>
              </w:rPr>
              <w:fldChar w:fldCharType="begin"/>
            </w:r>
            <w:r>
              <w:rPr>
                <w:noProof/>
                <w:webHidden/>
              </w:rPr>
              <w:instrText xml:space="preserve"> PAGEREF _Toc180074816 \h </w:instrText>
            </w:r>
            <w:r>
              <w:rPr>
                <w:noProof/>
                <w:webHidden/>
              </w:rPr>
            </w:r>
            <w:r>
              <w:rPr>
                <w:noProof/>
                <w:webHidden/>
              </w:rPr>
              <w:fldChar w:fldCharType="separate"/>
            </w:r>
            <w:r>
              <w:rPr>
                <w:noProof/>
                <w:webHidden/>
              </w:rPr>
              <w:t>11</w:t>
            </w:r>
            <w:r>
              <w:rPr>
                <w:noProof/>
                <w:webHidden/>
              </w:rPr>
              <w:fldChar w:fldCharType="end"/>
            </w:r>
          </w:hyperlink>
        </w:p>
        <w:p w14:paraId="6C2B7F84" w14:textId="618E3345"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7" w:history="1">
            <w:r w:rsidRPr="00D30868">
              <w:rPr>
                <w:rStyle w:val="Hyperlink"/>
                <w:noProof/>
                <w14:scene3d>
                  <w14:camera w14:prst="orthographicFront"/>
                  <w14:lightRig w14:rig="threePt" w14:dir="t">
                    <w14:rot w14:lat="0" w14:lon="0" w14:rev="0"/>
                  </w14:lightRig>
                </w14:scene3d>
                <w14:ligatures w14:val="none"/>
              </w:rPr>
              <w:t>1.4.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React y Next.js</w:t>
            </w:r>
            <w:r>
              <w:rPr>
                <w:noProof/>
                <w:webHidden/>
              </w:rPr>
              <w:tab/>
            </w:r>
            <w:r>
              <w:rPr>
                <w:noProof/>
                <w:webHidden/>
              </w:rPr>
              <w:fldChar w:fldCharType="begin"/>
            </w:r>
            <w:r>
              <w:rPr>
                <w:noProof/>
                <w:webHidden/>
              </w:rPr>
              <w:instrText xml:space="preserve"> PAGEREF _Toc180074817 \h </w:instrText>
            </w:r>
            <w:r>
              <w:rPr>
                <w:noProof/>
                <w:webHidden/>
              </w:rPr>
            </w:r>
            <w:r>
              <w:rPr>
                <w:noProof/>
                <w:webHidden/>
              </w:rPr>
              <w:fldChar w:fldCharType="separate"/>
            </w:r>
            <w:r>
              <w:rPr>
                <w:noProof/>
                <w:webHidden/>
              </w:rPr>
              <w:t>11</w:t>
            </w:r>
            <w:r>
              <w:rPr>
                <w:noProof/>
                <w:webHidden/>
              </w:rPr>
              <w:fldChar w:fldCharType="end"/>
            </w:r>
          </w:hyperlink>
        </w:p>
        <w:p w14:paraId="5BC7DA38" w14:textId="4740A87F"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8" w:history="1">
            <w:r w:rsidRPr="00D30868">
              <w:rPr>
                <w:rStyle w:val="Hyperlink"/>
                <w:noProof/>
                <w14:scene3d>
                  <w14:camera w14:prst="orthographicFront"/>
                  <w14:lightRig w14:rig="threePt" w14:dir="t">
                    <w14:rot w14:lat="0" w14:lon="0" w14:rev="0"/>
                  </w14:lightRig>
                </w14:scene3d>
                <w14:ligatures w14:val="none"/>
              </w:rPr>
              <w:t>1.4.4</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Tailwind</w:t>
            </w:r>
            <w:r>
              <w:rPr>
                <w:noProof/>
                <w:webHidden/>
              </w:rPr>
              <w:tab/>
            </w:r>
            <w:r>
              <w:rPr>
                <w:noProof/>
                <w:webHidden/>
              </w:rPr>
              <w:fldChar w:fldCharType="begin"/>
            </w:r>
            <w:r>
              <w:rPr>
                <w:noProof/>
                <w:webHidden/>
              </w:rPr>
              <w:instrText xml:space="preserve"> PAGEREF _Toc180074818 \h </w:instrText>
            </w:r>
            <w:r>
              <w:rPr>
                <w:noProof/>
                <w:webHidden/>
              </w:rPr>
            </w:r>
            <w:r>
              <w:rPr>
                <w:noProof/>
                <w:webHidden/>
              </w:rPr>
              <w:fldChar w:fldCharType="separate"/>
            </w:r>
            <w:r>
              <w:rPr>
                <w:noProof/>
                <w:webHidden/>
              </w:rPr>
              <w:t>12</w:t>
            </w:r>
            <w:r>
              <w:rPr>
                <w:noProof/>
                <w:webHidden/>
              </w:rPr>
              <w:fldChar w:fldCharType="end"/>
            </w:r>
          </w:hyperlink>
        </w:p>
        <w:p w14:paraId="1D0B8C82" w14:textId="1894876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9" w:history="1">
            <w:r w:rsidRPr="00D30868">
              <w:rPr>
                <w:rStyle w:val="Hyperlink"/>
                <w:noProof/>
              </w:rPr>
              <w:t>1.5</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Tecnologías de desarrollo del lado del servidor</w:t>
            </w:r>
            <w:r>
              <w:rPr>
                <w:noProof/>
                <w:webHidden/>
              </w:rPr>
              <w:tab/>
            </w:r>
            <w:r>
              <w:rPr>
                <w:noProof/>
                <w:webHidden/>
              </w:rPr>
              <w:fldChar w:fldCharType="begin"/>
            </w:r>
            <w:r>
              <w:rPr>
                <w:noProof/>
                <w:webHidden/>
              </w:rPr>
              <w:instrText xml:space="preserve"> PAGEREF _Toc180074819 \h </w:instrText>
            </w:r>
            <w:r>
              <w:rPr>
                <w:noProof/>
                <w:webHidden/>
              </w:rPr>
            </w:r>
            <w:r>
              <w:rPr>
                <w:noProof/>
                <w:webHidden/>
              </w:rPr>
              <w:fldChar w:fldCharType="separate"/>
            </w:r>
            <w:r>
              <w:rPr>
                <w:noProof/>
                <w:webHidden/>
              </w:rPr>
              <w:t>12</w:t>
            </w:r>
            <w:r>
              <w:rPr>
                <w:noProof/>
                <w:webHidden/>
              </w:rPr>
              <w:fldChar w:fldCharType="end"/>
            </w:r>
          </w:hyperlink>
        </w:p>
        <w:p w14:paraId="5F1A1BDC" w14:textId="1132E9A1"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0" w:history="1">
            <w:r w:rsidRPr="00D30868">
              <w:rPr>
                <w:rStyle w:val="Hyperlink"/>
                <w:noProof/>
                <w14:scene3d>
                  <w14:camera w14:prst="orthographicFront"/>
                  <w14:lightRig w14:rig="threePt" w14:dir="t">
                    <w14:rot w14:lat="0" w14:lon="0" w14:rev="0"/>
                  </w14:lightRig>
                </w14:scene3d>
                <w14:ligatures w14:val="none"/>
              </w:rPr>
              <w:t>1.5.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Python</w:t>
            </w:r>
            <w:r>
              <w:rPr>
                <w:noProof/>
                <w:webHidden/>
              </w:rPr>
              <w:tab/>
            </w:r>
            <w:r>
              <w:rPr>
                <w:noProof/>
                <w:webHidden/>
              </w:rPr>
              <w:fldChar w:fldCharType="begin"/>
            </w:r>
            <w:r>
              <w:rPr>
                <w:noProof/>
                <w:webHidden/>
              </w:rPr>
              <w:instrText xml:space="preserve"> PAGEREF _Toc180074820 \h </w:instrText>
            </w:r>
            <w:r>
              <w:rPr>
                <w:noProof/>
                <w:webHidden/>
              </w:rPr>
            </w:r>
            <w:r>
              <w:rPr>
                <w:noProof/>
                <w:webHidden/>
              </w:rPr>
              <w:fldChar w:fldCharType="separate"/>
            </w:r>
            <w:r>
              <w:rPr>
                <w:noProof/>
                <w:webHidden/>
              </w:rPr>
              <w:t>12</w:t>
            </w:r>
            <w:r>
              <w:rPr>
                <w:noProof/>
                <w:webHidden/>
              </w:rPr>
              <w:fldChar w:fldCharType="end"/>
            </w:r>
          </w:hyperlink>
        </w:p>
        <w:p w14:paraId="07ABAF73" w14:textId="580B9BFE"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1" w:history="1">
            <w:r w:rsidRPr="00D30868">
              <w:rPr>
                <w:rStyle w:val="Hyperlink"/>
                <w:noProof/>
                <w14:scene3d>
                  <w14:camera w14:prst="orthographicFront"/>
                  <w14:lightRig w14:rig="threePt" w14:dir="t">
                    <w14:rot w14:lat="0" w14:lon="0" w14:rev="0"/>
                  </w14:lightRig>
                </w14:scene3d>
                <w14:ligatures w14:val="none"/>
              </w:rPr>
              <w:t>1.5.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jango</w:t>
            </w:r>
            <w:r>
              <w:rPr>
                <w:noProof/>
                <w:webHidden/>
              </w:rPr>
              <w:tab/>
            </w:r>
            <w:r>
              <w:rPr>
                <w:noProof/>
                <w:webHidden/>
              </w:rPr>
              <w:fldChar w:fldCharType="begin"/>
            </w:r>
            <w:r>
              <w:rPr>
                <w:noProof/>
                <w:webHidden/>
              </w:rPr>
              <w:instrText xml:space="preserve"> PAGEREF _Toc180074821 \h </w:instrText>
            </w:r>
            <w:r>
              <w:rPr>
                <w:noProof/>
                <w:webHidden/>
              </w:rPr>
            </w:r>
            <w:r>
              <w:rPr>
                <w:noProof/>
                <w:webHidden/>
              </w:rPr>
              <w:fldChar w:fldCharType="separate"/>
            </w:r>
            <w:r>
              <w:rPr>
                <w:noProof/>
                <w:webHidden/>
              </w:rPr>
              <w:t>12</w:t>
            </w:r>
            <w:r>
              <w:rPr>
                <w:noProof/>
                <w:webHidden/>
              </w:rPr>
              <w:fldChar w:fldCharType="end"/>
            </w:r>
          </w:hyperlink>
        </w:p>
        <w:p w14:paraId="6076912A" w14:textId="434B1B8B"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2" w:history="1">
            <w:r w:rsidRPr="00D30868">
              <w:rPr>
                <w:rStyle w:val="Hyperlink"/>
                <w:noProof/>
                <w14:scene3d>
                  <w14:camera w14:prst="orthographicFront"/>
                  <w14:lightRig w14:rig="threePt" w14:dir="t">
                    <w14:rot w14:lat="0" w14:lon="0" w14:rev="0"/>
                  </w14:lightRig>
                </w14:scene3d>
                <w14:ligatures w14:val="none"/>
              </w:rPr>
              <w:t>1.5.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jango REST Framework</w:t>
            </w:r>
            <w:r>
              <w:rPr>
                <w:noProof/>
                <w:webHidden/>
              </w:rPr>
              <w:tab/>
            </w:r>
            <w:r>
              <w:rPr>
                <w:noProof/>
                <w:webHidden/>
              </w:rPr>
              <w:fldChar w:fldCharType="begin"/>
            </w:r>
            <w:r>
              <w:rPr>
                <w:noProof/>
                <w:webHidden/>
              </w:rPr>
              <w:instrText xml:space="preserve"> PAGEREF _Toc180074822 \h </w:instrText>
            </w:r>
            <w:r>
              <w:rPr>
                <w:noProof/>
                <w:webHidden/>
              </w:rPr>
            </w:r>
            <w:r>
              <w:rPr>
                <w:noProof/>
                <w:webHidden/>
              </w:rPr>
              <w:fldChar w:fldCharType="separate"/>
            </w:r>
            <w:r>
              <w:rPr>
                <w:noProof/>
                <w:webHidden/>
              </w:rPr>
              <w:t>13</w:t>
            </w:r>
            <w:r>
              <w:rPr>
                <w:noProof/>
                <w:webHidden/>
              </w:rPr>
              <w:fldChar w:fldCharType="end"/>
            </w:r>
          </w:hyperlink>
        </w:p>
        <w:p w14:paraId="3FABCF8D" w14:textId="28DD4BCF"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3" w:history="1">
            <w:r w:rsidRPr="00D30868">
              <w:rPr>
                <w:rStyle w:val="Hyperlink"/>
                <w:noProof/>
                <w:lang w:val="es-NI"/>
              </w:rPr>
              <w:t>1.6</w:t>
            </w:r>
            <w:r>
              <w:rPr>
                <w:rFonts w:asciiTheme="minorHAnsi" w:eastAsiaTheme="minorEastAsia" w:hAnsiTheme="minorHAnsi" w:cstheme="minorBidi"/>
                <w:i w:val="0"/>
                <w:noProof/>
                <w:kern w:val="2"/>
                <w:sz w:val="24"/>
                <w:szCs w:val="24"/>
                <w14:ligatures w14:val="standardContextual"/>
              </w:rPr>
              <w:tab/>
            </w:r>
            <w:r w:rsidRPr="00D30868">
              <w:rPr>
                <w:rStyle w:val="Hyperlink"/>
                <w:noProof/>
                <w:lang w:val="es-NI"/>
              </w:rPr>
              <w:t>Bases de datos</w:t>
            </w:r>
            <w:r>
              <w:rPr>
                <w:noProof/>
                <w:webHidden/>
              </w:rPr>
              <w:tab/>
            </w:r>
            <w:r>
              <w:rPr>
                <w:noProof/>
                <w:webHidden/>
              </w:rPr>
              <w:fldChar w:fldCharType="begin"/>
            </w:r>
            <w:r>
              <w:rPr>
                <w:noProof/>
                <w:webHidden/>
              </w:rPr>
              <w:instrText xml:space="preserve"> PAGEREF _Toc180074823 \h </w:instrText>
            </w:r>
            <w:r>
              <w:rPr>
                <w:noProof/>
                <w:webHidden/>
              </w:rPr>
            </w:r>
            <w:r>
              <w:rPr>
                <w:noProof/>
                <w:webHidden/>
              </w:rPr>
              <w:fldChar w:fldCharType="separate"/>
            </w:r>
            <w:r>
              <w:rPr>
                <w:noProof/>
                <w:webHidden/>
              </w:rPr>
              <w:t>13</w:t>
            </w:r>
            <w:r>
              <w:rPr>
                <w:noProof/>
                <w:webHidden/>
              </w:rPr>
              <w:fldChar w:fldCharType="end"/>
            </w:r>
          </w:hyperlink>
        </w:p>
        <w:p w14:paraId="3D461F27" w14:textId="25A2D9B5"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4" w:history="1">
            <w:r w:rsidRPr="00D30868">
              <w:rPr>
                <w:rStyle w:val="Hyperlink"/>
                <w:noProof/>
                <w14:scene3d>
                  <w14:camera w14:prst="orthographicFront"/>
                  <w14:lightRig w14:rig="threePt" w14:dir="t">
                    <w14:rot w14:lat="0" w14:lon="0" w14:rev="0"/>
                  </w14:lightRig>
                </w14:scene3d>
                <w14:ligatures w14:val="none"/>
              </w:rPr>
              <w:t>1.6.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Sistema gestor de bases de datos</w:t>
            </w:r>
            <w:r>
              <w:rPr>
                <w:noProof/>
                <w:webHidden/>
              </w:rPr>
              <w:tab/>
            </w:r>
            <w:r>
              <w:rPr>
                <w:noProof/>
                <w:webHidden/>
              </w:rPr>
              <w:fldChar w:fldCharType="begin"/>
            </w:r>
            <w:r>
              <w:rPr>
                <w:noProof/>
                <w:webHidden/>
              </w:rPr>
              <w:instrText xml:space="preserve"> PAGEREF _Toc180074824 \h </w:instrText>
            </w:r>
            <w:r>
              <w:rPr>
                <w:noProof/>
                <w:webHidden/>
              </w:rPr>
            </w:r>
            <w:r>
              <w:rPr>
                <w:noProof/>
                <w:webHidden/>
              </w:rPr>
              <w:fldChar w:fldCharType="separate"/>
            </w:r>
            <w:r>
              <w:rPr>
                <w:noProof/>
                <w:webHidden/>
              </w:rPr>
              <w:t>14</w:t>
            </w:r>
            <w:r>
              <w:rPr>
                <w:noProof/>
                <w:webHidden/>
              </w:rPr>
              <w:fldChar w:fldCharType="end"/>
            </w:r>
          </w:hyperlink>
        </w:p>
        <w:p w14:paraId="4625E738" w14:textId="62634E3A"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5" w:history="1">
            <w:r w:rsidRPr="00D30868">
              <w:rPr>
                <w:rStyle w:val="Hyperlink"/>
                <w:noProof/>
                <w14:scene3d>
                  <w14:camera w14:prst="orthographicFront"/>
                  <w14:lightRig w14:rig="threePt" w14:dir="t">
                    <w14:rot w14:lat="0" w14:lon="0" w14:rev="0"/>
                  </w14:lightRig>
                </w14:scene3d>
                <w14:ligatures w14:val="none"/>
              </w:rPr>
              <w:t>1.6.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PostgreSQL</w:t>
            </w:r>
            <w:r>
              <w:rPr>
                <w:noProof/>
                <w:webHidden/>
              </w:rPr>
              <w:tab/>
            </w:r>
            <w:r>
              <w:rPr>
                <w:noProof/>
                <w:webHidden/>
              </w:rPr>
              <w:fldChar w:fldCharType="begin"/>
            </w:r>
            <w:r>
              <w:rPr>
                <w:noProof/>
                <w:webHidden/>
              </w:rPr>
              <w:instrText xml:space="preserve"> PAGEREF _Toc180074825 \h </w:instrText>
            </w:r>
            <w:r>
              <w:rPr>
                <w:noProof/>
                <w:webHidden/>
              </w:rPr>
            </w:r>
            <w:r>
              <w:rPr>
                <w:noProof/>
                <w:webHidden/>
              </w:rPr>
              <w:fldChar w:fldCharType="separate"/>
            </w:r>
            <w:r>
              <w:rPr>
                <w:noProof/>
                <w:webHidden/>
              </w:rPr>
              <w:t>14</w:t>
            </w:r>
            <w:r>
              <w:rPr>
                <w:noProof/>
                <w:webHidden/>
              </w:rPr>
              <w:fldChar w:fldCharType="end"/>
            </w:r>
          </w:hyperlink>
        </w:p>
        <w:p w14:paraId="37243732" w14:textId="17C3BED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6" w:history="1">
            <w:r w:rsidRPr="00D30868">
              <w:rPr>
                <w:rStyle w:val="Hyperlink"/>
                <w:noProof/>
                <w:lang w:val="es-NI"/>
              </w:rPr>
              <w:t>1.7</w:t>
            </w:r>
            <w:r>
              <w:rPr>
                <w:rFonts w:asciiTheme="minorHAnsi" w:eastAsiaTheme="minorEastAsia" w:hAnsiTheme="minorHAnsi" w:cstheme="minorBidi"/>
                <w:i w:val="0"/>
                <w:noProof/>
                <w:kern w:val="2"/>
                <w:sz w:val="24"/>
                <w:szCs w:val="24"/>
                <w14:ligatures w14:val="standardContextual"/>
              </w:rPr>
              <w:tab/>
            </w:r>
            <w:r w:rsidRPr="00D30868">
              <w:rPr>
                <w:rStyle w:val="Hyperlink"/>
                <w:noProof/>
                <w:lang w:val="es-NI"/>
              </w:rPr>
              <w:t>Autenticación y autorización</w:t>
            </w:r>
            <w:r>
              <w:rPr>
                <w:noProof/>
                <w:webHidden/>
              </w:rPr>
              <w:tab/>
            </w:r>
            <w:r>
              <w:rPr>
                <w:noProof/>
                <w:webHidden/>
              </w:rPr>
              <w:fldChar w:fldCharType="begin"/>
            </w:r>
            <w:r>
              <w:rPr>
                <w:noProof/>
                <w:webHidden/>
              </w:rPr>
              <w:instrText xml:space="preserve"> PAGEREF _Toc180074826 \h </w:instrText>
            </w:r>
            <w:r>
              <w:rPr>
                <w:noProof/>
                <w:webHidden/>
              </w:rPr>
            </w:r>
            <w:r>
              <w:rPr>
                <w:noProof/>
                <w:webHidden/>
              </w:rPr>
              <w:fldChar w:fldCharType="separate"/>
            </w:r>
            <w:r>
              <w:rPr>
                <w:noProof/>
                <w:webHidden/>
              </w:rPr>
              <w:t>14</w:t>
            </w:r>
            <w:r>
              <w:rPr>
                <w:noProof/>
                <w:webHidden/>
              </w:rPr>
              <w:fldChar w:fldCharType="end"/>
            </w:r>
          </w:hyperlink>
        </w:p>
        <w:p w14:paraId="03664991" w14:textId="4E1E04A3"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7" w:history="1">
            <w:r w:rsidRPr="00D30868">
              <w:rPr>
                <w:rStyle w:val="Hyperlink"/>
                <w:noProof/>
                <w:lang w:val="en-US"/>
                <w14:scene3d>
                  <w14:camera w14:prst="orthographicFront"/>
                  <w14:lightRig w14:rig="threePt" w14:dir="t">
                    <w14:rot w14:lat="0" w14:lon="0" w14:rev="0"/>
                  </w14:lightRig>
                </w14:scene3d>
                <w14:ligatures w14:val="none"/>
              </w:rPr>
              <w:t>1.7.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lang w:val="en-US"/>
              </w:rPr>
              <w:t>NextAuth y Django REST Framework</w:t>
            </w:r>
            <w:r>
              <w:rPr>
                <w:noProof/>
                <w:webHidden/>
              </w:rPr>
              <w:tab/>
            </w:r>
            <w:r>
              <w:rPr>
                <w:noProof/>
                <w:webHidden/>
              </w:rPr>
              <w:fldChar w:fldCharType="begin"/>
            </w:r>
            <w:r>
              <w:rPr>
                <w:noProof/>
                <w:webHidden/>
              </w:rPr>
              <w:instrText xml:space="preserve"> PAGEREF _Toc180074827 \h </w:instrText>
            </w:r>
            <w:r>
              <w:rPr>
                <w:noProof/>
                <w:webHidden/>
              </w:rPr>
            </w:r>
            <w:r>
              <w:rPr>
                <w:noProof/>
                <w:webHidden/>
              </w:rPr>
              <w:fldChar w:fldCharType="separate"/>
            </w:r>
            <w:r>
              <w:rPr>
                <w:noProof/>
                <w:webHidden/>
              </w:rPr>
              <w:t>15</w:t>
            </w:r>
            <w:r>
              <w:rPr>
                <w:noProof/>
                <w:webHidden/>
              </w:rPr>
              <w:fldChar w:fldCharType="end"/>
            </w:r>
          </w:hyperlink>
        </w:p>
        <w:p w14:paraId="0620EF56" w14:textId="362E4A19"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8" w:history="1">
            <w:r w:rsidRPr="00D30868">
              <w:rPr>
                <w:rStyle w:val="Hyperlink"/>
                <w:noProof/>
              </w:rPr>
              <w:t>1.8</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lusiones parciales del capítulo</w:t>
            </w:r>
            <w:r>
              <w:rPr>
                <w:noProof/>
                <w:webHidden/>
              </w:rPr>
              <w:tab/>
            </w:r>
            <w:r>
              <w:rPr>
                <w:noProof/>
                <w:webHidden/>
              </w:rPr>
              <w:fldChar w:fldCharType="begin"/>
            </w:r>
            <w:r>
              <w:rPr>
                <w:noProof/>
                <w:webHidden/>
              </w:rPr>
              <w:instrText xml:space="preserve"> PAGEREF _Toc180074828 \h </w:instrText>
            </w:r>
            <w:r>
              <w:rPr>
                <w:noProof/>
                <w:webHidden/>
              </w:rPr>
            </w:r>
            <w:r>
              <w:rPr>
                <w:noProof/>
                <w:webHidden/>
              </w:rPr>
              <w:fldChar w:fldCharType="separate"/>
            </w:r>
            <w:r>
              <w:rPr>
                <w:noProof/>
                <w:webHidden/>
              </w:rPr>
              <w:t>16</w:t>
            </w:r>
            <w:r>
              <w:rPr>
                <w:noProof/>
                <w:webHidden/>
              </w:rPr>
              <w:fldChar w:fldCharType="end"/>
            </w:r>
          </w:hyperlink>
        </w:p>
        <w:p w14:paraId="388A5770" w14:textId="2E0CEF1B"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29" w:history="1">
            <w:r w:rsidRPr="00D30868">
              <w:rPr>
                <w:rStyle w:val="Hyperlink"/>
                <w:noProof/>
              </w:rPr>
              <w:t>capítulo 2. descripción de la propuesta técnica implementada</w:t>
            </w:r>
            <w:r>
              <w:rPr>
                <w:noProof/>
                <w:webHidden/>
              </w:rPr>
              <w:tab/>
            </w:r>
            <w:r>
              <w:rPr>
                <w:noProof/>
                <w:webHidden/>
              </w:rPr>
              <w:fldChar w:fldCharType="begin"/>
            </w:r>
            <w:r>
              <w:rPr>
                <w:noProof/>
                <w:webHidden/>
              </w:rPr>
              <w:instrText xml:space="preserve"> PAGEREF _Toc180074829 \h </w:instrText>
            </w:r>
            <w:r>
              <w:rPr>
                <w:noProof/>
                <w:webHidden/>
              </w:rPr>
            </w:r>
            <w:r>
              <w:rPr>
                <w:noProof/>
                <w:webHidden/>
              </w:rPr>
              <w:fldChar w:fldCharType="separate"/>
            </w:r>
            <w:r>
              <w:rPr>
                <w:noProof/>
                <w:webHidden/>
              </w:rPr>
              <w:t>17</w:t>
            </w:r>
            <w:r>
              <w:rPr>
                <w:noProof/>
                <w:webHidden/>
              </w:rPr>
              <w:fldChar w:fldCharType="end"/>
            </w:r>
          </w:hyperlink>
        </w:p>
        <w:p w14:paraId="2E492913" w14:textId="0921EED9"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1" w:history="1">
            <w:r w:rsidRPr="00D30868">
              <w:rPr>
                <w:rStyle w:val="Hyperlink"/>
                <w:noProof/>
              </w:rPr>
              <w:t>2.1</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Modelación UML de aspectos generales de la aplicación web</w:t>
            </w:r>
            <w:r>
              <w:rPr>
                <w:noProof/>
                <w:webHidden/>
              </w:rPr>
              <w:tab/>
            </w:r>
            <w:r>
              <w:rPr>
                <w:noProof/>
                <w:webHidden/>
              </w:rPr>
              <w:fldChar w:fldCharType="begin"/>
            </w:r>
            <w:r>
              <w:rPr>
                <w:noProof/>
                <w:webHidden/>
              </w:rPr>
              <w:instrText xml:space="preserve"> PAGEREF _Toc180074831 \h </w:instrText>
            </w:r>
            <w:r>
              <w:rPr>
                <w:noProof/>
                <w:webHidden/>
              </w:rPr>
            </w:r>
            <w:r>
              <w:rPr>
                <w:noProof/>
                <w:webHidden/>
              </w:rPr>
              <w:fldChar w:fldCharType="separate"/>
            </w:r>
            <w:r>
              <w:rPr>
                <w:noProof/>
                <w:webHidden/>
              </w:rPr>
              <w:t>17</w:t>
            </w:r>
            <w:r>
              <w:rPr>
                <w:noProof/>
                <w:webHidden/>
              </w:rPr>
              <w:fldChar w:fldCharType="end"/>
            </w:r>
          </w:hyperlink>
        </w:p>
        <w:p w14:paraId="47B97905" w14:textId="295B42FF"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2" w:history="1">
            <w:r w:rsidRPr="00D30868">
              <w:rPr>
                <w:rStyle w:val="Hyperlink"/>
                <w:noProof/>
              </w:rPr>
              <w:t>2.2</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Estructura e implementación del lado del servidor</w:t>
            </w:r>
            <w:r>
              <w:rPr>
                <w:noProof/>
                <w:webHidden/>
              </w:rPr>
              <w:tab/>
            </w:r>
            <w:r>
              <w:rPr>
                <w:noProof/>
                <w:webHidden/>
              </w:rPr>
              <w:fldChar w:fldCharType="begin"/>
            </w:r>
            <w:r>
              <w:rPr>
                <w:noProof/>
                <w:webHidden/>
              </w:rPr>
              <w:instrText xml:space="preserve"> PAGEREF _Toc180074832 \h </w:instrText>
            </w:r>
            <w:r>
              <w:rPr>
                <w:noProof/>
                <w:webHidden/>
              </w:rPr>
            </w:r>
            <w:r>
              <w:rPr>
                <w:noProof/>
                <w:webHidden/>
              </w:rPr>
              <w:fldChar w:fldCharType="separate"/>
            </w:r>
            <w:r>
              <w:rPr>
                <w:noProof/>
                <w:webHidden/>
              </w:rPr>
              <w:t>20</w:t>
            </w:r>
            <w:r>
              <w:rPr>
                <w:noProof/>
                <w:webHidden/>
              </w:rPr>
              <w:fldChar w:fldCharType="end"/>
            </w:r>
          </w:hyperlink>
        </w:p>
        <w:p w14:paraId="31649AB8" w14:textId="3F2527D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3" w:history="1">
            <w:r w:rsidRPr="00D30868">
              <w:rPr>
                <w:rStyle w:val="Hyperlink"/>
                <w:noProof/>
                <w14:scene3d>
                  <w14:camera w14:prst="orthographicFront"/>
                  <w14:lightRig w14:rig="threePt" w14:dir="t">
                    <w14:rot w14:lat="0" w14:lon="0" w14:rev="0"/>
                  </w14:lightRig>
                </w14:scene3d>
                <w14:ligatures w14:val="none"/>
              </w:rPr>
              <w:t>2.2.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iseño de la base de datos, acoplamiento con Django e implementación en PostgreSQL</w:t>
            </w:r>
            <w:r>
              <w:rPr>
                <w:noProof/>
                <w:webHidden/>
              </w:rPr>
              <w:tab/>
            </w:r>
            <w:r>
              <w:rPr>
                <w:noProof/>
                <w:webHidden/>
              </w:rPr>
              <w:fldChar w:fldCharType="begin"/>
            </w:r>
            <w:r>
              <w:rPr>
                <w:noProof/>
                <w:webHidden/>
              </w:rPr>
              <w:instrText xml:space="preserve"> PAGEREF _Toc180074833 \h </w:instrText>
            </w:r>
            <w:r>
              <w:rPr>
                <w:noProof/>
                <w:webHidden/>
              </w:rPr>
            </w:r>
            <w:r>
              <w:rPr>
                <w:noProof/>
                <w:webHidden/>
              </w:rPr>
              <w:fldChar w:fldCharType="separate"/>
            </w:r>
            <w:r>
              <w:rPr>
                <w:noProof/>
                <w:webHidden/>
              </w:rPr>
              <w:t>20</w:t>
            </w:r>
            <w:r>
              <w:rPr>
                <w:noProof/>
                <w:webHidden/>
              </w:rPr>
              <w:fldChar w:fldCharType="end"/>
            </w:r>
          </w:hyperlink>
        </w:p>
        <w:p w14:paraId="7B905FE1" w14:textId="3D81D7C9"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4" w:history="1">
            <w:r w:rsidRPr="00D30868">
              <w:rPr>
                <w:rStyle w:val="Hyperlink"/>
                <w:noProof/>
                <w14:scene3d>
                  <w14:camera w14:prst="orthographicFront"/>
                  <w14:lightRig w14:rig="threePt" w14:dir="t">
                    <w14:rot w14:lat="0" w14:lon="0" w14:rev="0"/>
                  </w14:lightRig>
                </w14:scene3d>
                <w14:ligatures w14:val="none"/>
              </w:rPr>
              <w:t>2.2.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Implementación del servidor Django</w:t>
            </w:r>
            <w:r>
              <w:rPr>
                <w:noProof/>
                <w:webHidden/>
              </w:rPr>
              <w:tab/>
            </w:r>
            <w:r>
              <w:rPr>
                <w:noProof/>
                <w:webHidden/>
              </w:rPr>
              <w:fldChar w:fldCharType="begin"/>
            </w:r>
            <w:r>
              <w:rPr>
                <w:noProof/>
                <w:webHidden/>
              </w:rPr>
              <w:instrText xml:space="preserve"> PAGEREF _Toc180074834 \h </w:instrText>
            </w:r>
            <w:r>
              <w:rPr>
                <w:noProof/>
                <w:webHidden/>
              </w:rPr>
            </w:r>
            <w:r>
              <w:rPr>
                <w:noProof/>
                <w:webHidden/>
              </w:rPr>
              <w:fldChar w:fldCharType="separate"/>
            </w:r>
            <w:r>
              <w:rPr>
                <w:noProof/>
                <w:webHidden/>
              </w:rPr>
              <w:t>24</w:t>
            </w:r>
            <w:r>
              <w:rPr>
                <w:noProof/>
                <w:webHidden/>
              </w:rPr>
              <w:fldChar w:fldCharType="end"/>
            </w:r>
          </w:hyperlink>
        </w:p>
        <w:p w14:paraId="6CBB2F2D" w14:textId="2949FE03"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5" w:history="1">
            <w:r w:rsidRPr="00D30868">
              <w:rPr>
                <w:rStyle w:val="Hyperlink"/>
                <w:noProof/>
              </w:rPr>
              <w:t>2.3</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Estructura e implementación del lado del cliente</w:t>
            </w:r>
            <w:r>
              <w:rPr>
                <w:noProof/>
                <w:webHidden/>
              </w:rPr>
              <w:tab/>
            </w:r>
            <w:r>
              <w:rPr>
                <w:noProof/>
                <w:webHidden/>
              </w:rPr>
              <w:fldChar w:fldCharType="begin"/>
            </w:r>
            <w:r>
              <w:rPr>
                <w:noProof/>
                <w:webHidden/>
              </w:rPr>
              <w:instrText xml:space="preserve"> PAGEREF _Toc180074835 \h </w:instrText>
            </w:r>
            <w:r>
              <w:rPr>
                <w:noProof/>
                <w:webHidden/>
              </w:rPr>
            </w:r>
            <w:r>
              <w:rPr>
                <w:noProof/>
                <w:webHidden/>
              </w:rPr>
              <w:fldChar w:fldCharType="separate"/>
            </w:r>
            <w:r>
              <w:rPr>
                <w:noProof/>
                <w:webHidden/>
              </w:rPr>
              <w:t>28</w:t>
            </w:r>
            <w:r>
              <w:rPr>
                <w:noProof/>
                <w:webHidden/>
              </w:rPr>
              <w:fldChar w:fldCharType="end"/>
            </w:r>
          </w:hyperlink>
        </w:p>
        <w:p w14:paraId="640DB5AD" w14:textId="75716DB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6" w:history="1">
            <w:r w:rsidRPr="00D30868">
              <w:rPr>
                <w:rStyle w:val="Hyperlink"/>
                <w:noProof/>
                <w14:scene3d>
                  <w14:camera w14:prst="orthographicFront"/>
                  <w14:lightRig w14:rig="threePt" w14:dir="t">
                    <w14:rot w14:lat="0" w14:lon="0" w14:rev="0"/>
                  </w14:lightRig>
                </w14:scene3d>
                <w14:ligatures w14:val="none"/>
              </w:rPr>
              <w:t>2.3.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Rutas y páginas</w:t>
            </w:r>
            <w:r>
              <w:rPr>
                <w:noProof/>
                <w:webHidden/>
              </w:rPr>
              <w:tab/>
            </w:r>
            <w:r>
              <w:rPr>
                <w:noProof/>
                <w:webHidden/>
              </w:rPr>
              <w:fldChar w:fldCharType="begin"/>
            </w:r>
            <w:r>
              <w:rPr>
                <w:noProof/>
                <w:webHidden/>
              </w:rPr>
              <w:instrText xml:space="preserve"> PAGEREF _Toc180074836 \h </w:instrText>
            </w:r>
            <w:r>
              <w:rPr>
                <w:noProof/>
                <w:webHidden/>
              </w:rPr>
            </w:r>
            <w:r>
              <w:rPr>
                <w:noProof/>
                <w:webHidden/>
              </w:rPr>
              <w:fldChar w:fldCharType="separate"/>
            </w:r>
            <w:r>
              <w:rPr>
                <w:noProof/>
                <w:webHidden/>
              </w:rPr>
              <w:t>28</w:t>
            </w:r>
            <w:r>
              <w:rPr>
                <w:noProof/>
                <w:webHidden/>
              </w:rPr>
              <w:fldChar w:fldCharType="end"/>
            </w:r>
          </w:hyperlink>
        </w:p>
        <w:p w14:paraId="7CFF9013" w14:textId="5C628F0A"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7" w:history="1">
            <w:r w:rsidRPr="00D30868">
              <w:rPr>
                <w:rStyle w:val="Hyperlink"/>
                <w:noProof/>
                <w14:scene3d>
                  <w14:camera w14:prst="orthographicFront"/>
                  <w14:lightRig w14:rig="threePt" w14:dir="t">
                    <w14:rot w14:lat="0" w14:lon="0" w14:rev="0"/>
                  </w14:lightRig>
                </w14:scene3d>
                <w14:ligatures w14:val="none"/>
              </w:rPr>
              <w:t>2.3.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Componentes</w:t>
            </w:r>
            <w:r>
              <w:rPr>
                <w:noProof/>
                <w:webHidden/>
              </w:rPr>
              <w:tab/>
            </w:r>
            <w:r>
              <w:rPr>
                <w:noProof/>
                <w:webHidden/>
              </w:rPr>
              <w:fldChar w:fldCharType="begin"/>
            </w:r>
            <w:r>
              <w:rPr>
                <w:noProof/>
                <w:webHidden/>
              </w:rPr>
              <w:instrText xml:space="preserve"> PAGEREF _Toc180074837 \h </w:instrText>
            </w:r>
            <w:r>
              <w:rPr>
                <w:noProof/>
                <w:webHidden/>
              </w:rPr>
            </w:r>
            <w:r>
              <w:rPr>
                <w:noProof/>
                <w:webHidden/>
              </w:rPr>
              <w:fldChar w:fldCharType="separate"/>
            </w:r>
            <w:r>
              <w:rPr>
                <w:noProof/>
                <w:webHidden/>
              </w:rPr>
              <w:t>30</w:t>
            </w:r>
            <w:r>
              <w:rPr>
                <w:noProof/>
                <w:webHidden/>
              </w:rPr>
              <w:fldChar w:fldCharType="end"/>
            </w:r>
          </w:hyperlink>
        </w:p>
        <w:p w14:paraId="73472E1F" w14:textId="51234C3B"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8" w:history="1">
            <w:r w:rsidRPr="00D30868">
              <w:rPr>
                <w:rStyle w:val="Hyperlink"/>
                <w:noProof/>
                <w14:scene3d>
                  <w14:camera w14:prst="orthographicFront"/>
                  <w14:lightRig w14:rig="threePt" w14:dir="t">
                    <w14:rot w14:lat="0" w14:lon="0" w14:rev="0"/>
                  </w14:lightRig>
                </w14:scene3d>
                <w14:ligatures w14:val="none"/>
              </w:rPr>
              <w:t>2.3.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Implementación de la autenticación</w:t>
            </w:r>
            <w:r>
              <w:rPr>
                <w:noProof/>
                <w:webHidden/>
              </w:rPr>
              <w:tab/>
            </w:r>
            <w:r>
              <w:rPr>
                <w:noProof/>
                <w:webHidden/>
              </w:rPr>
              <w:fldChar w:fldCharType="begin"/>
            </w:r>
            <w:r>
              <w:rPr>
                <w:noProof/>
                <w:webHidden/>
              </w:rPr>
              <w:instrText xml:space="preserve"> PAGEREF _Toc180074838 \h </w:instrText>
            </w:r>
            <w:r>
              <w:rPr>
                <w:noProof/>
                <w:webHidden/>
              </w:rPr>
            </w:r>
            <w:r>
              <w:rPr>
                <w:noProof/>
                <w:webHidden/>
              </w:rPr>
              <w:fldChar w:fldCharType="separate"/>
            </w:r>
            <w:r>
              <w:rPr>
                <w:noProof/>
                <w:webHidden/>
              </w:rPr>
              <w:t>34</w:t>
            </w:r>
            <w:r>
              <w:rPr>
                <w:noProof/>
                <w:webHidden/>
              </w:rPr>
              <w:fldChar w:fldCharType="end"/>
            </w:r>
          </w:hyperlink>
        </w:p>
        <w:p w14:paraId="0CC159F8" w14:textId="7A10168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9" w:history="1">
            <w:r w:rsidRPr="00D30868">
              <w:rPr>
                <w:rStyle w:val="Hyperlink"/>
                <w:noProof/>
              </w:rPr>
              <w:t>2.4</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lusiones parciales del capítulo</w:t>
            </w:r>
            <w:r>
              <w:rPr>
                <w:noProof/>
                <w:webHidden/>
              </w:rPr>
              <w:tab/>
            </w:r>
            <w:r>
              <w:rPr>
                <w:noProof/>
                <w:webHidden/>
              </w:rPr>
              <w:fldChar w:fldCharType="begin"/>
            </w:r>
            <w:r>
              <w:rPr>
                <w:noProof/>
                <w:webHidden/>
              </w:rPr>
              <w:instrText xml:space="preserve"> PAGEREF _Toc180074839 \h </w:instrText>
            </w:r>
            <w:r>
              <w:rPr>
                <w:noProof/>
                <w:webHidden/>
              </w:rPr>
            </w:r>
            <w:r>
              <w:rPr>
                <w:noProof/>
                <w:webHidden/>
              </w:rPr>
              <w:fldChar w:fldCharType="separate"/>
            </w:r>
            <w:r>
              <w:rPr>
                <w:noProof/>
                <w:webHidden/>
              </w:rPr>
              <w:t>35</w:t>
            </w:r>
            <w:r>
              <w:rPr>
                <w:noProof/>
                <w:webHidden/>
              </w:rPr>
              <w:fldChar w:fldCharType="end"/>
            </w:r>
          </w:hyperlink>
        </w:p>
        <w:p w14:paraId="70A53890" w14:textId="44BE036C"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3" w:history="1">
            <w:r w:rsidRPr="00D30868">
              <w:rPr>
                <w:rStyle w:val="Hyperlink"/>
                <w:noProof/>
              </w:rPr>
              <w:t>capítulo 3. pruebas realizadas al software.</w:t>
            </w:r>
            <w:r>
              <w:rPr>
                <w:noProof/>
                <w:webHidden/>
              </w:rPr>
              <w:tab/>
            </w:r>
            <w:r>
              <w:rPr>
                <w:noProof/>
                <w:webHidden/>
              </w:rPr>
              <w:fldChar w:fldCharType="begin"/>
            </w:r>
            <w:r>
              <w:rPr>
                <w:noProof/>
                <w:webHidden/>
              </w:rPr>
              <w:instrText xml:space="preserve"> PAGEREF _Toc180074843 \h </w:instrText>
            </w:r>
            <w:r>
              <w:rPr>
                <w:noProof/>
                <w:webHidden/>
              </w:rPr>
            </w:r>
            <w:r>
              <w:rPr>
                <w:noProof/>
                <w:webHidden/>
              </w:rPr>
              <w:fldChar w:fldCharType="separate"/>
            </w:r>
            <w:r>
              <w:rPr>
                <w:noProof/>
                <w:webHidden/>
              </w:rPr>
              <w:t>36</w:t>
            </w:r>
            <w:r>
              <w:rPr>
                <w:noProof/>
                <w:webHidden/>
              </w:rPr>
              <w:fldChar w:fldCharType="end"/>
            </w:r>
          </w:hyperlink>
        </w:p>
        <w:p w14:paraId="0D77D25E" w14:textId="351EDC55"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4" w:history="1">
            <w:r w:rsidRPr="00D30868">
              <w:rPr>
                <w:rStyle w:val="Hyperlink"/>
                <w:noProof/>
              </w:rPr>
              <w:t>conclusiones</w:t>
            </w:r>
            <w:r>
              <w:rPr>
                <w:noProof/>
                <w:webHidden/>
              </w:rPr>
              <w:tab/>
            </w:r>
            <w:r>
              <w:rPr>
                <w:noProof/>
                <w:webHidden/>
              </w:rPr>
              <w:fldChar w:fldCharType="begin"/>
            </w:r>
            <w:r>
              <w:rPr>
                <w:noProof/>
                <w:webHidden/>
              </w:rPr>
              <w:instrText xml:space="preserve"> PAGEREF _Toc180074844 \h </w:instrText>
            </w:r>
            <w:r>
              <w:rPr>
                <w:noProof/>
                <w:webHidden/>
              </w:rPr>
            </w:r>
            <w:r>
              <w:rPr>
                <w:noProof/>
                <w:webHidden/>
              </w:rPr>
              <w:fldChar w:fldCharType="separate"/>
            </w:r>
            <w:r>
              <w:rPr>
                <w:noProof/>
                <w:webHidden/>
              </w:rPr>
              <w:t>37</w:t>
            </w:r>
            <w:r>
              <w:rPr>
                <w:noProof/>
                <w:webHidden/>
              </w:rPr>
              <w:fldChar w:fldCharType="end"/>
            </w:r>
          </w:hyperlink>
        </w:p>
        <w:p w14:paraId="48CE22E9" w14:textId="607ADA07"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5" w:history="1">
            <w:r w:rsidRPr="00D30868">
              <w:rPr>
                <w:rStyle w:val="Hyperlink"/>
                <w:noProof/>
              </w:rPr>
              <w:t>recomendaciones</w:t>
            </w:r>
            <w:r>
              <w:rPr>
                <w:noProof/>
                <w:webHidden/>
              </w:rPr>
              <w:tab/>
            </w:r>
            <w:r>
              <w:rPr>
                <w:noProof/>
                <w:webHidden/>
              </w:rPr>
              <w:fldChar w:fldCharType="begin"/>
            </w:r>
            <w:r>
              <w:rPr>
                <w:noProof/>
                <w:webHidden/>
              </w:rPr>
              <w:instrText xml:space="preserve"> PAGEREF _Toc180074845 \h </w:instrText>
            </w:r>
            <w:r>
              <w:rPr>
                <w:noProof/>
                <w:webHidden/>
              </w:rPr>
            </w:r>
            <w:r>
              <w:rPr>
                <w:noProof/>
                <w:webHidden/>
              </w:rPr>
              <w:fldChar w:fldCharType="separate"/>
            </w:r>
            <w:r>
              <w:rPr>
                <w:noProof/>
                <w:webHidden/>
              </w:rPr>
              <w:t>38</w:t>
            </w:r>
            <w:r>
              <w:rPr>
                <w:noProof/>
                <w:webHidden/>
              </w:rPr>
              <w:fldChar w:fldCharType="end"/>
            </w:r>
          </w:hyperlink>
        </w:p>
        <w:p w14:paraId="271E186B" w14:textId="3E3D83A7"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6" w:history="1">
            <w:r w:rsidRPr="00D30868">
              <w:rPr>
                <w:rStyle w:val="Hyperlink"/>
                <w:noProof/>
              </w:rPr>
              <w:t>referencias bibliográficas</w:t>
            </w:r>
            <w:r>
              <w:rPr>
                <w:noProof/>
                <w:webHidden/>
              </w:rPr>
              <w:tab/>
            </w:r>
            <w:r>
              <w:rPr>
                <w:noProof/>
                <w:webHidden/>
              </w:rPr>
              <w:fldChar w:fldCharType="begin"/>
            </w:r>
            <w:r>
              <w:rPr>
                <w:noProof/>
                <w:webHidden/>
              </w:rPr>
              <w:instrText xml:space="preserve"> PAGEREF _Toc180074846 \h </w:instrText>
            </w:r>
            <w:r>
              <w:rPr>
                <w:noProof/>
                <w:webHidden/>
              </w:rPr>
            </w:r>
            <w:r>
              <w:rPr>
                <w:noProof/>
                <w:webHidden/>
              </w:rPr>
              <w:fldChar w:fldCharType="separate"/>
            </w:r>
            <w:r>
              <w:rPr>
                <w:noProof/>
                <w:webHidden/>
              </w:rPr>
              <w:t>39</w:t>
            </w:r>
            <w:r>
              <w:rPr>
                <w:noProof/>
                <w:webHidden/>
              </w:rPr>
              <w:fldChar w:fldCharType="end"/>
            </w:r>
          </w:hyperlink>
        </w:p>
        <w:p w14:paraId="04C73F33" w14:textId="489B7732" w:rsidR="003160B6" w:rsidRPr="003160B6" w:rsidRDefault="003160B6">
          <w:r w:rsidRPr="003160B6">
            <w:rPr>
              <w:b/>
              <w:bCs/>
              <w:noProof/>
            </w:rPr>
            <w:fldChar w:fldCharType="end"/>
          </w:r>
        </w:p>
      </w:sdtContent>
    </w:sdt>
    <w:p w14:paraId="7DBDA116" w14:textId="77777777" w:rsidR="00723FA0" w:rsidRPr="003160B6" w:rsidRDefault="00723FA0" w:rsidP="00723FA0">
      <w:pPr>
        <w:sectPr w:rsidR="00723FA0" w:rsidRPr="003160B6" w:rsidSect="005C241A">
          <w:pgSz w:w="12242" w:h="15842" w:code="1"/>
          <w:pgMar w:top="1701" w:right="1134" w:bottom="1418" w:left="1985" w:header="709" w:footer="709" w:gutter="0"/>
          <w:cols w:space="708"/>
          <w:docGrid w:linePitch="360"/>
        </w:sectPr>
      </w:pPr>
    </w:p>
    <w:p w14:paraId="254FB41E" w14:textId="3A2B21D2" w:rsidR="00723FA0" w:rsidRDefault="00723FA0" w:rsidP="003160B6">
      <w:pPr>
        <w:pStyle w:val="Heading1"/>
      </w:pPr>
      <w:bookmarkStart w:id="17" w:name="_Toc179463494"/>
      <w:bookmarkStart w:id="18" w:name="_Toc180049908"/>
      <w:bookmarkStart w:id="19" w:name="_Toc180074805"/>
      <w:r w:rsidRPr="003160B6">
        <w:lastRenderedPageBreak/>
        <w:t>Lista de figuras</w:t>
      </w:r>
      <w:bookmarkEnd w:id="17"/>
      <w:bookmarkEnd w:id="18"/>
      <w:bookmarkEnd w:id="19"/>
    </w:p>
    <w:p w14:paraId="52A9A725" w14:textId="17632CEB"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fldChar w:fldCharType="begin"/>
      </w:r>
      <w:r>
        <w:instrText xml:space="preserve"> TOC \c "Figura" </w:instrText>
      </w:r>
      <w:r>
        <w:fldChar w:fldCharType="separate"/>
      </w:r>
      <w:r w:rsidRPr="00E84051">
        <w:rPr>
          <w:i/>
          <w:iCs/>
          <w:noProof/>
        </w:rPr>
        <w:t>Figura 1: Diagrama de caso de uso.</w:t>
      </w:r>
      <w:r>
        <w:rPr>
          <w:noProof/>
        </w:rPr>
        <w:tab/>
      </w:r>
      <w:r>
        <w:rPr>
          <w:noProof/>
        </w:rPr>
        <w:fldChar w:fldCharType="begin"/>
      </w:r>
      <w:r>
        <w:rPr>
          <w:noProof/>
        </w:rPr>
        <w:instrText xml:space="preserve"> PAGEREF _Toc180074868 \h </w:instrText>
      </w:r>
      <w:r>
        <w:rPr>
          <w:noProof/>
        </w:rPr>
      </w:r>
      <w:r>
        <w:rPr>
          <w:noProof/>
        </w:rPr>
        <w:fldChar w:fldCharType="separate"/>
      </w:r>
      <w:r>
        <w:rPr>
          <w:noProof/>
        </w:rPr>
        <w:t>18</w:t>
      </w:r>
      <w:r>
        <w:rPr>
          <w:noProof/>
        </w:rPr>
        <w:fldChar w:fldCharType="end"/>
      </w:r>
    </w:p>
    <w:p w14:paraId="517E1D8B" w14:textId="1CFD2D40"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2: Diagrama de actividad del caso de uso "agregar observación meteorológica" .</w:t>
      </w:r>
      <w:r>
        <w:rPr>
          <w:noProof/>
        </w:rPr>
        <w:tab/>
      </w:r>
      <w:r>
        <w:rPr>
          <w:noProof/>
        </w:rPr>
        <w:fldChar w:fldCharType="begin"/>
      </w:r>
      <w:r>
        <w:rPr>
          <w:noProof/>
        </w:rPr>
        <w:instrText xml:space="preserve"> PAGEREF _Toc180074869 \h </w:instrText>
      </w:r>
      <w:r>
        <w:rPr>
          <w:noProof/>
        </w:rPr>
      </w:r>
      <w:r>
        <w:rPr>
          <w:noProof/>
        </w:rPr>
        <w:fldChar w:fldCharType="separate"/>
      </w:r>
      <w:r>
        <w:rPr>
          <w:noProof/>
        </w:rPr>
        <w:t>18</w:t>
      </w:r>
      <w:r>
        <w:rPr>
          <w:noProof/>
        </w:rPr>
        <w:fldChar w:fldCharType="end"/>
      </w:r>
    </w:p>
    <w:p w14:paraId="6E4034EF" w14:textId="04C795CB"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3: Diagrama de despliegue de alto nivel de la aplicación web.</w:t>
      </w:r>
      <w:r>
        <w:rPr>
          <w:noProof/>
        </w:rPr>
        <w:tab/>
      </w:r>
      <w:r>
        <w:rPr>
          <w:noProof/>
        </w:rPr>
        <w:fldChar w:fldCharType="begin"/>
      </w:r>
      <w:r>
        <w:rPr>
          <w:noProof/>
        </w:rPr>
        <w:instrText xml:space="preserve"> PAGEREF _Toc180074870 \h </w:instrText>
      </w:r>
      <w:r>
        <w:rPr>
          <w:noProof/>
        </w:rPr>
      </w:r>
      <w:r>
        <w:rPr>
          <w:noProof/>
        </w:rPr>
        <w:fldChar w:fldCharType="separate"/>
      </w:r>
      <w:r>
        <w:rPr>
          <w:noProof/>
        </w:rPr>
        <w:t>19</w:t>
      </w:r>
      <w:r>
        <w:rPr>
          <w:noProof/>
        </w:rPr>
        <w:fldChar w:fldCharType="end"/>
      </w:r>
    </w:p>
    <w:p w14:paraId="303BB40E" w14:textId="1865DF6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4: Esquema entidad-interrelación de la base de datos implicada por las reglas del negocio.</w:t>
      </w:r>
      <w:r>
        <w:rPr>
          <w:noProof/>
        </w:rPr>
        <w:tab/>
      </w:r>
      <w:r>
        <w:rPr>
          <w:noProof/>
        </w:rPr>
        <w:fldChar w:fldCharType="begin"/>
      </w:r>
      <w:r>
        <w:rPr>
          <w:noProof/>
        </w:rPr>
        <w:instrText xml:space="preserve"> PAGEREF _Toc180074871 \h </w:instrText>
      </w:r>
      <w:r>
        <w:rPr>
          <w:noProof/>
        </w:rPr>
      </w:r>
      <w:r>
        <w:rPr>
          <w:noProof/>
        </w:rPr>
        <w:fldChar w:fldCharType="separate"/>
      </w:r>
      <w:r>
        <w:rPr>
          <w:noProof/>
        </w:rPr>
        <w:t>20</w:t>
      </w:r>
      <w:r>
        <w:rPr>
          <w:noProof/>
        </w:rPr>
        <w:fldChar w:fldCharType="end"/>
      </w:r>
    </w:p>
    <w:p w14:paraId="7D77410B" w14:textId="6BDA1EC4"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5: Configuración de conexión a la base de datos en Django .</w:t>
      </w:r>
      <w:r>
        <w:rPr>
          <w:noProof/>
        </w:rPr>
        <w:tab/>
      </w:r>
      <w:r>
        <w:rPr>
          <w:noProof/>
        </w:rPr>
        <w:fldChar w:fldCharType="begin"/>
      </w:r>
      <w:r>
        <w:rPr>
          <w:noProof/>
        </w:rPr>
        <w:instrText xml:space="preserve"> PAGEREF _Toc180074872 \h </w:instrText>
      </w:r>
      <w:r>
        <w:rPr>
          <w:noProof/>
        </w:rPr>
      </w:r>
      <w:r>
        <w:rPr>
          <w:noProof/>
        </w:rPr>
        <w:fldChar w:fldCharType="separate"/>
      </w:r>
      <w:r>
        <w:rPr>
          <w:noProof/>
        </w:rPr>
        <w:t>21</w:t>
      </w:r>
      <w:r>
        <w:rPr>
          <w:noProof/>
        </w:rPr>
        <w:fldChar w:fldCharType="end"/>
      </w:r>
    </w:p>
    <w:p w14:paraId="63073988" w14:textId="1D0976E7"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6: Diagrama de entidad-interrelación lógico de las relaciones creadas.</w:t>
      </w:r>
      <w:r>
        <w:rPr>
          <w:noProof/>
        </w:rPr>
        <w:tab/>
      </w:r>
      <w:r>
        <w:rPr>
          <w:noProof/>
        </w:rPr>
        <w:fldChar w:fldCharType="begin"/>
      </w:r>
      <w:r>
        <w:rPr>
          <w:noProof/>
        </w:rPr>
        <w:instrText xml:space="preserve"> PAGEREF _Toc180074873 \h </w:instrText>
      </w:r>
      <w:r>
        <w:rPr>
          <w:noProof/>
        </w:rPr>
      </w:r>
      <w:r>
        <w:rPr>
          <w:noProof/>
        </w:rPr>
        <w:fldChar w:fldCharType="separate"/>
      </w:r>
      <w:r>
        <w:rPr>
          <w:noProof/>
        </w:rPr>
        <w:t>22</w:t>
      </w:r>
      <w:r>
        <w:rPr>
          <w:noProof/>
        </w:rPr>
        <w:fldChar w:fldCharType="end"/>
      </w:r>
    </w:p>
    <w:p w14:paraId="2736FE09" w14:textId="32DC10A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7: Tablas creadas por las migraciones de Django en la base de datos PostgreSQL .</w:t>
      </w:r>
      <w:r>
        <w:rPr>
          <w:noProof/>
        </w:rPr>
        <w:tab/>
      </w:r>
      <w:r>
        <w:rPr>
          <w:noProof/>
        </w:rPr>
        <w:fldChar w:fldCharType="begin"/>
      </w:r>
      <w:r>
        <w:rPr>
          <w:noProof/>
        </w:rPr>
        <w:instrText xml:space="preserve"> PAGEREF _Toc180074874 \h </w:instrText>
      </w:r>
      <w:r>
        <w:rPr>
          <w:noProof/>
        </w:rPr>
      </w:r>
      <w:r>
        <w:rPr>
          <w:noProof/>
        </w:rPr>
        <w:fldChar w:fldCharType="separate"/>
      </w:r>
      <w:r>
        <w:rPr>
          <w:noProof/>
        </w:rPr>
        <w:t>23</w:t>
      </w:r>
      <w:r>
        <w:rPr>
          <w:noProof/>
        </w:rPr>
        <w:fldChar w:fldCharType="end"/>
      </w:r>
    </w:p>
    <w:p w14:paraId="03BC5AC4" w14:textId="3C1C1E3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8: Tablas adicionales requeridas para el funcionamiento de la autenticación, permisos, migraciones y administración.</w:t>
      </w:r>
      <w:r>
        <w:rPr>
          <w:noProof/>
        </w:rPr>
        <w:tab/>
      </w:r>
      <w:r>
        <w:rPr>
          <w:noProof/>
        </w:rPr>
        <w:fldChar w:fldCharType="begin"/>
      </w:r>
      <w:r>
        <w:rPr>
          <w:noProof/>
        </w:rPr>
        <w:instrText xml:space="preserve"> PAGEREF _Toc180074875 \h </w:instrText>
      </w:r>
      <w:r>
        <w:rPr>
          <w:noProof/>
        </w:rPr>
      </w:r>
      <w:r>
        <w:rPr>
          <w:noProof/>
        </w:rPr>
        <w:fldChar w:fldCharType="separate"/>
      </w:r>
      <w:r>
        <w:rPr>
          <w:noProof/>
        </w:rPr>
        <w:t>23</w:t>
      </w:r>
      <w:r>
        <w:rPr>
          <w:noProof/>
        </w:rPr>
        <w:fldChar w:fldCharType="end"/>
      </w:r>
    </w:p>
    <w:p w14:paraId="6BF2CD38" w14:textId="69282511"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9: Árbol de archivos de la implementación del servidor Django.</w:t>
      </w:r>
      <w:r>
        <w:rPr>
          <w:noProof/>
        </w:rPr>
        <w:tab/>
      </w:r>
      <w:r>
        <w:rPr>
          <w:noProof/>
        </w:rPr>
        <w:fldChar w:fldCharType="begin"/>
      </w:r>
      <w:r>
        <w:rPr>
          <w:noProof/>
        </w:rPr>
        <w:instrText xml:space="preserve"> PAGEREF _Toc180074876 \h </w:instrText>
      </w:r>
      <w:r>
        <w:rPr>
          <w:noProof/>
        </w:rPr>
      </w:r>
      <w:r>
        <w:rPr>
          <w:noProof/>
        </w:rPr>
        <w:fldChar w:fldCharType="separate"/>
      </w:r>
      <w:r>
        <w:rPr>
          <w:noProof/>
        </w:rPr>
        <w:t>24</w:t>
      </w:r>
      <w:r>
        <w:rPr>
          <w:noProof/>
        </w:rPr>
        <w:fldChar w:fldCharType="end"/>
      </w:r>
    </w:p>
    <w:p w14:paraId="5CB7CA23" w14:textId="3C85E0E4"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0: Diagrama de clases de los modelos de Django de </w:t>
      </w:r>
      <w:r w:rsidRPr="00E84051">
        <w:rPr>
          <w:rFonts w:ascii="Courier New" w:hAnsi="Courier New" w:cs="Courier New"/>
          <w:noProof/>
        </w:rPr>
        <w:t>datosmaiz</w:t>
      </w:r>
      <w:r w:rsidRPr="00E84051">
        <w:rPr>
          <w:i/>
          <w:iCs/>
          <w:noProof/>
        </w:rPr>
        <w:t>.</w:t>
      </w:r>
      <w:r>
        <w:rPr>
          <w:noProof/>
        </w:rPr>
        <w:tab/>
      </w:r>
      <w:r>
        <w:rPr>
          <w:noProof/>
        </w:rPr>
        <w:fldChar w:fldCharType="begin"/>
      </w:r>
      <w:r>
        <w:rPr>
          <w:noProof/>
        </w:rPr>
        <w:instrText xml:space="preserve"> PAGEREF _Toc180074877 \h </w:instrText>
      </w:r>
      <w:r>
        <w:rPr>
          <w:noProof/>
        </w:rPr>
      </w:r>
      <w:r>
        <w:rPr>
          <w:noProof/>
        </w:rPr>
        <w:fldChar w:fldCharType="separate"/>
      </w:r>
      <w:r>
        <w:rPr>
          <w:noProof/>
        </w:rPr>
        <w:t>25</w:t>
      </w:r>
      <w:r>
        <w:rPr>
          <w:noProof/>
        </w:rPr>
        <w:fldChar w:fldCharType="end"/>
      </w:r>
    </w:p>
    <w:p w14:paraId="11D29708" w14:textId="3FB7E55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1: Implementación del modelo </w:t>
      </w:r>
      <w:r w:rsidRPr="00E84051">
        <w:rPr>
          <w:rFonts w:ascii="Courier New" w:hAnsi="Courier New" w:cs="Courier New"/>
          <w:noProof/>
        </w:rPr>
        <w:t>Pronostico</w:t>
      </w:r>
      <w:r w:rsidRPr="00E84051">
        <w:rPr>
          <w:i/>
          <w:iCs/>
          <w:noProof/>
        </w:rPr>
        <w:t xml:space="preserve"> en </w:t>
      </w:r>
      <w:r w:rsidRPr="00E84051">
        <w:rPr>
          <w:rFonts w:ascii="Courier New" w:hAnsi="Courier New" w:cs="Courier New"/>
          <w:noProof/>
        </w:rPr>
        <w:t>models.py</w:t>
      </w:r>
      <w:r w:rsidRPr="00E84051">
        <w:rPr>
          <w:i/>
          <w:iCs/>
          <w:noProof/>
        </w:rPr>
        <w:t xml:space="preserve"> .</w:t>
      </w:r>
      <w:r>
        <w:rPr>
          <w:noProof/>
        </w:rPr>
        <w:tab/>
      </w:r>
      <w:r>
        <w:rPr>
          <w:noProof/>
        </w:rPr>
        <w:fldChar w:fldCharType="begin"/>
      </w:r>
      <w:r>
        <w:rPr>
          <w:noProof/>
        </w:rPr>
        <w:instrText xml:space="preserve"> PAGEREF _Toc180074878 \h </w:instrText>
      </w:r>
      <w:r>
        <w:rPr>
          <w:noProof/>
        </w:rPr>
      </w:r>
      <w:r>
        <w:rPr>
          <w:noProof/>
        </w:rPr>
        <w:fldChar w:fldCharType="separate"/>
      </w:r>
      <w:r>
        <w:rPr>
          <w:noProof/>
        </w:rPr>
        <w:t>26</w:t>
      </w:r>
      <w:r>
        <w:rPr>
          <w:noProof/>
        </w:rPr>
        <w:fldChar w:fldCharType="end"/>
      </w:r>
    </w:p>
    <w:p w14:paraId="56F8BA1D" w14:textId="4422DC4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2: Implementación de la función </w:t>
      </w:r>
      <w:r w:rsidRPr="00E84051">
        <w:rPr>
          <w:rFonts w:ascii="Courier New" w:hAnsi="Courier New" w:cs="Courier New"/>
          <w:noProof/>
        </w:rPr>
        <w:t>emitir_pronosticos()</w:t>
      </w:r>
      <w:r w:rsidRPr="00E84051">
        <w:rPr>
          <w:i/>
          <w:iCs/>
          <w:noProof/>
        </w:rPr>
        <w:t>.</w:t>
      </w:r>
      <w:r>
        <w:rPr>
          <w:noProof/>
        </w:rPr>
        <w:tab/>
      </w:r>
      <w:r>
        <w:rPr>
          <w:noProof/>
        </w:rPr>
        <w:fldChar w:fldCharType="begin"/>
      </w:r>
      <w:r>
        <w:rPr>
          <w:noProof/>
        </w:rPr>
        <w:instrText xml:space="preserve"> PAGEREF _Toc180074879 \h </w:instrText>
      </w:r>
      <w:r>
        <w:rPr>
          <w:noProof/>
        </w:rPr>
      </w:r>
      <w:r>
        <w:rPr>
          <w:noProof/>
        </w:rPr>
        <w:fldChar w:fldCharType="separate"/>
      </w:r>
      <w:r>
        <w:rPr>
          <w:noProof/>
        </w:rPr>
        <w:t>27</w:t>
      </w:r>
      <w:r>
        <w:rPr>
          <w:noProof/>
        </w:rPr>
        <w:fldChar w:fldCharType="end"/>
      </w:r>
    </w:p>
    <w:p w14:paraId="1F08CAD2" w14:textId="0868BD1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4: Captura de la página inicial.</w:t>
      </w:r>
      <w:r>
        <w:rPr>
          <w:noProof/>
        </w:rPr>
        <w:tab/>
      </w:r>
      <w:r>
        <w:rPr>
          <w:noProof/>
        </w:rPr>
        <w:fldChar w:fldCharType="begin"/>
      </w:r>
      <w:r>
        <w:rPr>
          <w:noProof/>
        </w:rPr>
        <w:instrText xml:space="preserve"> PAGEREF _Toc180074880 \h </w:instrText>
      </w:r>
      <w:r>
        <w:rPr>
          <w:noProof/>
        </w:rPr>
      </w:r>
      <w:r>
        <w:rPr>
          <w:noProof/>
        </w:rPr>
        <w:fldChar w:fldCharType="separate"/>
      </w:r>
      <w:r>
        <w:rPr>
          <w:noProof/>
        </w:rPr>
        <w:t>29</w:t>
      </w:r>
      <w:r>
        <w:rPr>
          <w:noProof/>
        </w:rPr>
        <w:fldChar w:fldCharType="end"/>
      </w:r>
    </w:p>
    <w:p w14:paraId="2F599D6D" w14:textId="0AA338B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3: Árbol de rutas de páginas de la aplicación web propuesta .</w:t>
      </w:r>
      <w:r>
        <w:rPr>
          <w:noProof/>
        </w:rPr>
        <w:tab/>
      </w:r>
      <w:r>
        <w:rPr>
          <w:noProof/>
        </w:rPr>
        <w:fldChar w:fldCharType="begin"/>
      </w:r>
      <w:r>
        <w:rPr>
          <w:noProof/>
        </w:rPr>
        <w:instrText xml:space="preserve"> PAGEREF _Toc180074881 \h </w:instrText>
      </w:r>
      <w:r>
        <w:rPr>
          <w:noProof/>
        </w:rPr>
      </w:r>
      <w:r>
        <w:rPr>
          <w:noProof/>
        </w:rPr>
        <w:fldChar w:fldCharType="separate"/>
      </w:r>
      <w:r>
        <w:rPr>
          <w:noProof/>
        </w:rPr>
        <w:t>29</w:t>
      </w:r>
      <w:r>
        <w:rPr>
          <w:noProof/>
        </w:rPr>
        <w:fldChar w:fldCharType="end"/>
      </w:r>
    </w:p>
    <w:p w14:paraId="1BF92ED9" w14:textId="1A63D3AC"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5: Captura de la página de registros.</w:t>
      </w:r>
      <w:r>
        <w:rPr>
          <w:noProof/>
        </w:rPr>
        <w:tab/>
      </w:r>
      <w:r>
        <w:rPr>
          <w:noProof/>
        </w:rPr>
        <w:fldChar w:fldCharType="begin"/>
      </w:r>
      <w:r>
        <w:rPr>
          <w:noProof/>
        </w:rPr>
        <w:instrText xml:space="preserve"> PAGEREF _Toc180074882 \h </w:instrText>
      </w:r>
      <w:r>
        <w:rPr>
          <w:noProof/>
        </w:rPr>
      </w:r>
      <w:r>
        <w:rPr>
          <w:noProof/>
        </w:rPr>
        <w:fldChar w:fldCharType="separate"/>
      </w:r>
      <w:r>
        <w:rPr>
          <w:noProof/>
        </w:rPr>
        <w:t>30</w:t>
      </w:r>
      <w:r>
        <w:rPr>
          <w:noProof/>
        </w:rPr>
        <w:fldChar w:fldCharType="end"/>
      </w:r>
    </w:p>
    <w:p w14:paraId="418702EA" w14:textId="142A2EEF"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6: Árbol de archivos de la carpeta </w:t>
      </w:r>
      <w:r w:rsidRPr="00E84051">
        <w:rPr>
          <w:rFonts w:ascii="Courier New" w:hAnsi="Courier New" w:cs="Courier New"/>
          <w:noProof/>
        </w:rPr>
        <w:t>components</w:t>
      </w:r>
      <w:r w:rsidRPr="00E84051">
        <w:rPr>
          <w:i/>
          <w:iCs/>
          <w:noProof/>
        </w:rPr>
        <w:t xml:space="preserve"> .</w:t>
      </w:r>
      <w:r>
        <w:rPr>
          <w:noProof/>
        </w:rPr>
        <w:tab/>
      </w:r>
      <w:r>
        <w:rPr>
          <w:noProof/>
        </w:rPr>
        <w:fldChar w:fldCharType="begin"/>
      </w:r>
      <w:r>
        <w:rPr>
          <w:noProof/>
        </w:rPr>
        <w:instrText xml:space="preserve"> PAGEREF _Toc180074883 \h </w:instrText>
      </w:r>
      <w:r>
        <w:rPr>
          <w:noProof/>
        </w:rPr>
      </w:r>
      <w:r>
        <w:rPr>
          <w:noProof/>
        </w:rPr>
        <w:fldChar w:fldCharType="separate"/>
      </w:r>
      <w:r>
        <w:rPr>
          <w:noProof/>
        </w:rPr>
        <w:t>30</w:t>
      </w:r>
      <w:r>
        <w:rPr>
          <w:noProof/>
        </w:rPr>
        <w:fldChar w:fldCharType="end"/>
      </w:r>
    </w:p>
    <w:p w14:paraId="73879ACE" w14:textId="6F9648F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7: Fragmento de código del componente </w:t>
      </w:r>
      <w:r w:rsidRPr="00E84051">
        <w:rPr>
          <w:rFonts w:ascii="Courier New" w:hAnsi="Courier New" w:cs="Courier New"/>
          <w:noProof/>
        </w:rPr>
        <w:t>&lt;Table/&gt;</w:t>
      </w:r>
      <w:r w:rsidRPr="00E84051">
        <w:rPr>
          <w:i/>
          <w:iCs/>
          <w:noProof/>
        </w:rPr>
        <w:t xml:space="preserve"> .</w:t>
      </w:r>
      <w:r>
        <w:rPr>
          <w:noProof/>
        </w:rPr>
        <w:tab/>
      </w:r>
      <w:r>
        <w:rPr>
          <w:noProof/>
        </w:rPr>
        <w:fldChar w:fldCharType="begin"/>
      </w:r>
      <w:r>
        <w:rPr>
          <w:noProof/>
        </w:rPr>
        <w:instrText xml:space="preserve"> PAGEREF _Toc180074884 \h </w:instrText>
      </w:r>
      <w:r>
        <w:rPr>
          <w:noProof/>
        </w:rPr>
      </w:r>
      <w:r>
        <w:rPr>
          <w:noProof/>
        </w:rPr>
        <w:fldChar w:fldCharType="separate"/>
      </w:r>
      <w:r>
        <w:rPr>
          <w:noProof/>
        </w:rPr>
        <w:t>31</w:t>
      </w:r>
      <w:r>
        <w:rPr>
          <w:noProof/>
        </w:rPr>
        <w:fldChar w:fldCharType="end"/>
      </w:r>
    </w:p>
    <w:p w14:paraId="344ABBD6" w14:textId="56E1ACD7"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8: Fragmento de código del componente </w:t>
      </w:r>
      <w:r w:rsidRPr="00E84051">
        <w:rPr>
          <w:rFonts w:ascii="Courier New" w:hAnsi="Courier New" w:cs="Courier New"/>
          <w:noProof/>
        </w:rPr>
        <w:t>&lt;TableSelector/&gt;</w:t>
      </w:r>
      <w:r w:rsidRPr="00E84051">
        <w:rPr>
          <w:i/>
          <w:iCs/>
          <w:noProof/>
        </w:rPr>
        <w:t xml:space="preserve"> .</w:t>
      </w:r>
      <w:r>
        <w:rPr>
          <w:noProof/>
        </w:rPr>
        <w:tab/>
      </w:r>
      <w:r>
        <w:rPr>
          <w:noProof/>
        </w:rPr>
        <w:fldChar w:fldCharType="begin"/>
      </w:r>
      <w:r>
        <w:rPr>
          <w:noProof/>
        </w:rPr>
        <w:instrText xml:space="preserve"> PAGEREF _Toc180074885 \h </w:instrText>
      </w:r>
      <w:r>
        <w:rPr>
          <w:noProof/>
        </w:rPr>
      </w:r>
      <w:r>
        <w:rPr>
          <w:noProof/>
        </w:rPr>
        <w:fldChar w:fldCharType="separate"/>
      </w:r>
      <w:r>
        <w:rPr>
          <w:noProof/>
        </w:rPr>
        <w:t>31</w:t>
      </w:r>
      <w:r>
        <w:rPr>
          <w:noProof/>
        </w:rPr>
        <w:fldChar w:fldCharType="end"/>
      </w:r>
    </w:p>
    <w:p w14:paraId="3214C2E8" w14:textId="352A475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9: Fragmento de código del componente </w:t>
      </w:r>
      <w:r w:rsidRPr="00E84051">
        <w:rPr>
          <w:rFonts w:ascii="Courier New" w:hAnsi="Courier New" w:cs="Courier New"/>
          <w:noProof/>
        </w:rPr>
        <w:t>&lt;InputForm/&gt;</w:t>
      </w:r>
      <w:r w:rsidRPr="00E84051">
        <w:rPr>
          <w:i/>
          <w:iCs/>
          <w:noProof/>
        </w:rPr>
        <w:t>.</w:t>
      </w:r>
      <w:r>
        <w:rPr>
          <w:noProof/>
        </w:rPr>
        <w:tab/>
      </w:r>
      <w:r>
        <w:rPr>
          <w:noProof/>
        </w:rPr>
        <w:fldChar w:fldCharType="begin"/>
      </w:r>
      <w:r>
        <w:rPr>
          <w:noProof/>
        </w:rPr>
        <w:instrText xml:space="preserve"> PAGEREF _Toc180074886 \h </w:instrText>
      </w:r>
      <w:r>
        <w:rPr>
          <w:noProof/>
        </w:rPr>
      </w:r>
      <w:r>
        <w:rPr>
          <w:noProof/>
        </w:rPr>
        <w:fldChar w:fldCharType="separate"/>
      </w:r>
      <w:r>
        <w:rPr>
          <w:noProof/>
        </w:rPr>
        <w:t>32</w:t>
      </w:r>
      <w:r>
        <w:rPr>
          <w:noProof/>
        </w:rPr>
        <w:fldChar w:fldCharType="end"/>
      </w:r>
    </w:p>
    <w:p w14:paraId="618600AA" w14:textId="00C16AA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0: Vista del formulario generado por el componente </w:t>
      </w:r>
      <w:r w:rsidRPr="00E84051">
        <w:rPr>
          <w:rFonts w:ascii="Courier New" w:hAnsi="Courier New" w:cs="Courier New"/>
          <w:noProof/>
        </w:rPr>
        <w:t>&lt;InputForm/&gt;</w:t>
      </w:r>
      <w:r w:rsidRPr="00E84051">
        <w:rPr>
          <w:i/>
          <w:iCs/>
          <w:noProof/>
        </w:rPr>
        <w:t xml:space="preserve"> en la interfaz gráfica.</w:t>
      </w:r>
      <w:r>
        <w:rPr>
          <w:noProof/>
        </w:rPr>
        <w:tab/>
      </w:r>
      <w:r>
        <w:rPr>
          <w:noProof/>
        </w:rPr>
        <w:fldChar w:fldCharType="begin"/>
      </w:r>
      <w:r>
        <w:rPr>
          <w:noProof/>
        </w:rPr>
        <w:instrText xml:space="preserve"> PAGEREF _Toc180074887 \h </w:instrText>
      </w:r>
      <w:r>
        <w:rPr>
          <w:noProof/>
        </w:rPr>
      </w:r>
      <w:r>
        <w:rPr>
          <w:noProof/>
        </w:rPr>
        <w:fldChar w:fldCharType="separate"/>
      </w:r>
      <w:r>
        <w:rPr>
          <w:noProof/>
        </w:rPr>
        <w:t>32</w:t>
      </w:r>
      <w:r>
        <w:rPr>
          <w:noProof/>
        </w:rPr>
        <w:fldChar w:fldCharType="end"/>
      </w:r>
    </w:p>
    <w:p w14:paraId="6CD47769" w14:textId="556C18E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1: Uso del componente </w:t>
      </w:r>
      <w:r w:rsidRPr="00E84051">
        <w:rPr>
          <w:rFonts w:ascii="Courier New" w:hAnsi="Courier New" w:cs="Courier New"/>
          <w:noProof/>
        </w:rPr>
        <w:t>&lt;InputForm/&gt;</w:t>
      </w:r>
      <w:r w:rsidRPr="00E84051">
        <w:rPr>
          <w:i/>
          <w:iCs/>
          <w:noProof/>
        </w:rPr>
        <w:t xml:space="preserve"> en la página de datos de unidades de cultivo .</w:t>
      </w:r>
      <w:r>
        <w:rPr>
          <w:noProof/>
        </w:rPr>
        <w:tab/>
      </w:r>
      <w:r>
        <w:rPr>
          <w:noProof/>
        </w:rPr>
        <w:fldChar w:fldCharType="begin"/>
      </w:r>
      <w:r>
        <w:rPr>
          <w:noProof/>
        </w:rPr>
        <w:instrText xml:space="preserve"> PAGEREF _Toc180074888 \h </w:instrText>
      </w:r>
      <w:r>
        <w:rPr>
          <w:noProof/>
        </w:rPr>
      </w:r>
      <w:r>
        <w:rPr>
          <w:noProof/>
        </w:rPr>
        <w:fldChar w:fldCharType="separate"/>
      </w:r>
      <w:r>
        <w:rPr>
          <w:noProof/>
        </w:rPr>
        <w:t>33</w:t>
      </w:r>
      <w:r>
        <w:rPr>
          <w:noProof/>
        </w:rPr>
        <w:fldChar w:fldCharType="end"/>
      </w:r>
    </w:p>
    <w:p w14:paraId="2DF5E870" w14:textId="67B796FE"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2: Código JSX producido por el componente </w:t>
      </w:r>
      <w:r w:rsidRPr="00E84051">
        <w:rPr>
          <w:rFonts w:ascii="Courier New" w:hAnsi="Courier New" w:cs="Courier New"/>
          <w:noProof/>
        </w:rPr>
        <w:t>&lt;Statistics/&gt;</w:t>
      </w:r>
      <w:r w:rsidRPr="00E84051">
        <w:rPr>
          <w:i/>
          <w:iCs/>
          <w:noProof/>
        </w:rPr>
        <w:t xml:space="preserve"> .</w:t>
      </w:r>
      <w:r>
        <w:rPr>
          <w:noProof/>
        </w:rPr>
        <w:tab/>
      </w:r>
      <w:r>
        <w:rPr>
          <w:noProof/>
        </w:rPr>
        <w:fldChar w:fldCharType="begin"/>
      </w:r>
      <w:r>
        <w:rPr>
          <w:noProof/>
        </w:rPr>
        <w:instrText xml:space="preserve"> PAGEREF _Toc180074889 \h </w:instrText>
      </w:r>
      <w:r>
        <w:rPr>
          <w:noProof/>
        </w:rPr>
      </w:r>
      <w:r>
        <w:rPr>
          <w:noProof/>
        </w:rPr>
        <w:fldChar w:fldCharType="separate"/>
      </w:r>
      <w:r>
        <w:rPr>
          <w:noProof/>
        </w:rPr>
        <w:t>33</w:t>
      </w:r>
      <w:r>
        <w:rPr>
          <w:noProof/>
        </w:rPr>
        <w:fldChar w:fldCharType="end"/>
      </w:r>
    </w:p>
    <w:p w14:paraId="4DE2DCBD" w14:textId="78634F61"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lastRenderedPageBreak/>
        <w:t xml:space="preserve">Figura 23: Sección de la interfaz gráfica producida por el componente </w:t>
      </w:r>
      <w:r w:rsidRPr="00E84051">
        <w:rPr>
          <w:rFonts w:ascii="Courier New" w:hAnsi="Courier New" w:cs="Courier New"/>
          <w:noProof/>
        </w:rPr>
        <w:t>&lt;Statistics/&gt;</w:t>
      </w:r>
      <w:r w:rsidRPr="00E84051">
        <w:rPr>
          <w:i/>
          <w:iCs/>
          <w:noProof/>
        </w:rPr>
        <w:t xml:space="preserve"> .</w:t>
      </w:r>
      <w:r>
        <w:rPr>
          <w:noProof/>
        </w:rPr>
        <w:tab/>
      </w:r>
      <w:r>
        <w:rPr>
          <w:noProof/>
        </w:rPr>
        <w:fldChar w:fldCharType="begin"/>
      </w:r>
      <w:r>
        <w:rPr>
          <w:noProof/>
        </w:rPr>
        <w:instrText xml:space="preserve"> PAGEREF _Toc180074890 \h </w:instrText>
      </w:r>
      <w:r>
        <w:rPr>
          <w:noProof/>
        </w:rPr>
      </w:r>
      <w:r>
        <w:rPr>
          <w:noProof/>
        </w:rPr>
        <w:fldChar w:fldCharType="separate"/>
      </w:r>
      <w:r>
        <w:rPr>
          <w:noProof/>
        </w:rPr>
        <w:t>33</w:t>
      </w:r>
      <w:r>
        <w:rPr>
          <w:noProof/>
        </w:rPr>
        <w:fldChar w:fldCharType="end"/>
      </w:r>
    </w:p>
    <w:p w14:paraId="133B2684" w14:textId="5D6F556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24: Pestaña de la barra de navegación para la autenticación.</w:t>
      </w:r>
      <w:r>
        <w:rPr>
          <w:noProof/>
        </w:rPr>
        <w:tab/>
      </w:r>
      <w:r>
        <w:rPr>
          <w:noProof/>
        </w:rPr>
        <w:fldChar w:fldCharType="begin"/>
      </w:r>
      <w:r>
        <w:rPr>
          <w:noProof/>
        </w:rPr>
        <w:instrText xml:space="preserve"> PAGEREF _Toc180074891 \h </w:instrText>
      </w:r>
      <w:r>
        <w:rPr>
          <w:noProof/>
        </w:rPr>
      </w:r>
      <w:r>
        <w:rPr>
          <w:noProof/>
        </w:rPr>
        <w:fldChar w:fldCharType="separate"/>
      </w:r>
      <w:r>
        <w:rPr>
          <w:noProof/>
        </w:rPr>
        <w:t>34</w:t>
      </w:r>
      <w:r>
        <w:rPr>
          <w:noProof/>
        </w:rPr>
        <w:fldChar w:fldCharType="end"/>
      </w:r>
    </w:p>
    <w:p w14:paraId="5F413FFC" w14:textId="132D13A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5: Fragmento de código del componente </w:t>
      </w:r>
      <w:r w:rsidRPr="00E84051">
        <w:rPr>
          <w:rFonts w:ascii="Courier New" w:hAnsi="Courier New" w:cs="Courier New"/>
          <w:noProof/>
        </w:rPr>
        <w:t>&lt;Navbar/&gt;</w:t>
      </w:r>
      <w:r w:rsidRPr="00E84051">
        <w:rPr>
          <w:i/>
          <w:iCs/>
          <w:noProof/>
        </w:rPr>
        <w:t xml:space="preserve"> de lógica de autenticación.</w:t>
      </w:r>
      <w:r>
        <w:rPr>
          <w:noProof/>
        </w:rPr>
        <w:tab/>
      </w:r>
      <w:r>
        <w:rPr>
          <w:noProof/>
        </w:rPr>
        <w:fldChar w:fldCharType="begin"/>
      </w:r>
      <w:r>
        <w:rPr>
          <w:noProof/>
        </w:rPr>
        <w:instrText xml:space="preserve"> PAGEREF _Toc180074892 \h </w:instrText>
      </w:r>
      <w:r>
        <w:rPr>
          <w:noProof/>
        </w:rPr>
      </w:r>
      <w:r>
        <w:rPr>
          <w:noProof/>
        </w:rPr>
        <w:fldChar w:fldCharType="separate"/>
      </w:r>
      <w:r>
        <w:rPr>
          <w:noProof/>
        </w:rPr>
        <w:t>35</w:t>
      </w:r>
      <w:r>
        <w:rPr>
          <w:noProof/>
        </w:rPr>
        <w:fldChar w:fldCharType="end"/>
      </w:r>
    </w:p>
    <w:p w14:paraId="2D725A9D" w14:textId="6540A2ED" w:rsidR="003160B6" w:rsidRPr="003160B6" w:rsidRDefault="009D05EB" w:rsidP="003160B6">
      <w:r>
        <w:fldChar w:fldCharType="end"/>
      </w:r>
    </w:p>
    <w:p w14:paraId="69D69419" w14:textId="5F12CCA5" w:rsidR="000A2ABC" w:rsidRPr="003160B6" w:rsidRDefault="000A2ABC" w:rsidP="00723FA0">
      <w:pPr>
        <w:pStyle w:val="Figuras"/>
        <w:rPr>
          <w:b/>
          <w:bCs/>
        </w:rPr>
      </w:pPr>
    </w:p>
    <w:p w14:paraId="6BAECD16" w14:textId="77777777" w:rsidR="00723FA0" w:rsidRPr="003160B6" w:rsidRDefault="00723FA0" w:rsidP="00723FA0">
      <w:pPr>
        <w:pStyle w:val="Figuras"/>
        <w:rPr>
          <w:b/>
          <w:bCs/>
        </w:rPr>
      </w:pPr>
    </w:p>
    <w:p w14:paraId="34703070" w14:textId="77777777" w:rsidR="00723FA0" w:rsidRPr="003160B6" w:rsidRDefault="00723FA0" w:rsidP="00723FA0">
      <w:pPr>
        <w:pStyle w:val="Figuras"/>
        <w:rPr>
          <w:b/>
          <w:bCs/>
        </w:rPr>
      </w:pPr>
    </w:p>
    <w:p w14:paraId="29D2BE17" w14:textId="77777777" w:rsidR="00723FA0" w:rsidRPr="003160B6" w:rsidRDefault="00723FA0" w:rsidP="00723FA0">
      <w:pPr>
        <w:pStyle w:val="Figuras"/>
        <w:rPr>
          <w:b/>
          <w:bCs/>
        </w:rPr>
      </w:pPr>
    </w:p>
    <w:p w14:paraId="0196CBE2" w14:textId="77777777" w:rsidR="00723FA0" w:rsidRPr="003160B6" w:rsidRDefault="00723FA0" w:rsidP="00723FA0">
      <w:pPr>
        <w:pStyle w:val="Figuras"/>
        <w:rPr>
          <w:b/>
          <w:bCs/>
        </w:rPr>
        <w:sectPr w:rsidR="00723FA0" w:rsidRPr="003160B6" w:rsidSect="005C241A">
          <w:pgSz w:w="12242" w:h="15842" w:code="1"/>
          <w:pgMar w:top="1701" w:right="1134" w:bottom="1418" w:left="1985" w:header="709" w:footer="709" w:gutter="0"/>
          <w:cols w:space="708"/>
          <w:docGrid w:linePitch="360"/>
        </w:sectPr>
      </w:pPr>
    </w:p>
    <w:p w14:paraId="04E934AF" w14:textId="77777777" w:rsidR="00723FA0" w:rsidRPr="003160B6" w:rsidRDefault="00723FA0" w:rsidP="00723FA0">
      <w:pPr>
        <w:pStyle w:val="Figuras"/>
      </w:pPr>
    </w:p>
    <w:p w14:paraId="063AFC88" w14:textId="5327356A" w:rsidR="00C97ADA" w:rsidRPr="003160B6" w:rsidRDefault="00723FA0" w:rsidP="004073A0">
      <w:pPr>
        <w:pStyle w:val="Heading1"/>
      </w:pPr>
      <w:bookmarkStart w:id="20" w:name="_Toc179463266"/>
      <w:bookmarkStart w:id="21" w:name="_Toc179463495"/>
      <w:bookmarkStart w:id="22" w:name="_Toc180074806"/>
      <w:r w:rsidRPr="003160B6">
        <w:t>introducción</w:t>
      </w:r>
      <w:bookmarkEnd w:id="20"/>
      <w:bookmarkEnd w:id="21"/>
      <w:bookmarkEnd w:id="22"/>
    </w:p>
    <w:p w14:paraId="603359DD" w14:textId="13095154" w:rsidR="00387EBF" w:rsidRPr="003160B6" w:rsidRDefault="00387EBF" w:rsidP="00387EBF">
      <w:r w:rsidRPr="003160B6">
        <w:t>El maíz</w:t>
      </w:r>
      <w:r w:rsidR="00E8629F" w:rsidRPr="003160B6">
        <w:t xml:space="preserve"> (de nombre científico </w:t>
      </w:r>
      <w:r w:rsidR="00E8629F" w:rsidRPr="003160B6">
        <w:rPr>
          <w:i/>
          <w:iCs/>
        </w:rPr>
        <w:t>Zea mays</w:t>
      </w:r>
      <w:r w:rsidR="00E8629F" w:rsidRPr="003160B6">
        <w:t>)</w:t>
      </w:r>
      <w:r w:rsidRPr="003160B6">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3160B6">
        <w:t xml:space="preserve"> </w:t>
      </w:r>
      <w:r w:rsidR="00E8629F" w:rsidRPr="003160B6">
        <w:fldChar w:fldCharType="begin"/>
      </w:r>
      <w:r w:rsidR="00E8629F" w:rsidRPr="003160B6">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3160B6">
        <w:fldChar w:fldCharType="separate"/>
      </w:r>
      <w:r w:rsidR="00E8629F" w:rsidRPr="003160B6">
        <w:t>(Valdez Ocampo et al., 2024)</w:t>
      </w:r>
      <w:r w:rsidR="00E8629F" w:rsidRPr="003160B6">
        <w:fldChar w:fldCharType="end"/>
      </w:r>
      <w:r w:rsidRPr="003160B6">
        <w:t>.</w:t>
      </w:r>
    </w:p>
    <w:p w14:paraId="245210C5" w14:textId="0FBFFF03" w:rsidR="00E8629F" w:rsidRPr="003160B6" w:rsidRDefault="00E8629F" w:rsidP="00387EBF">
      <w:r w:rsidRPr="003160B6">
        <w:t>Estos hechos</w:t>
      </w:r>
      <w:r w:rsidR="00C263C7" w:rsidRPr="003160B6">
        <w:t xml:space="preserve"> </w:t>
      </w:r>
      <w:r w:rsidRPr="003160B6">
        <w:t>justifican el interés de los investigadores en la protección de la salud de los cultivos de maíz, pues esta planta no está exenta del peligro de amenazas en</w:t>
      </w:r>
      <w:r w:rsidR="0032263C" w:rsidRPr="003160B6">
        <w:t xml:space="preserve"> el ámbito fitosanitario</w:t>
      </w:r>
      <w:r w:rsidRPr="003160B6">
        <w:t xml:space="preserve">. Las plagas tienen el potencial de disminuir sustancialmente </w:t>
      </w:r>
      <w:r w:rsidR="0032263C" w:rsidRPr="003160B6">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3160B6">
        <w:t xml:space="preserve"> Entre las más importantes de ellas están el carbón común (</w:t>
      </w:r>
      <w:r w:rsidR="0018661A" w:rsidRPr="003160B6">
        <w:rPr>
          <w:i/>
          <w:iCs/>
        </w:rPr>
        <w:t>Ustilago maydis</w:t>
      </w:r>
      <w:r w:rsidR="0018661A" w:rsidRPr="003160B6">
        <w:t>) que afecta principalment</w:t>
      </w:r>
      <w:r w:rsidR="00C8653C" w:rsidRPr="003160B6">
        <w:t xml:space="preserve">e </w:t>
      </w:r>
      <w:r w:rsidR="0018661A" w:rsidRPr="003160B6">
        <w:t>la mazorca; el carbón de la espiga (</w:t>
      </w:r>
      <w:r w:rsidR="0018661A" w:rsidRPr="003160B6">
        <w:rPr>
          <w:i/>
          <w:iCs/>
        </w:rPr>
        <w:t>Sporisorium reilianum</w:t>
      </w:r>
      <w:r w:rsidR="0018661A" w:rsidRPr="003160B6">
        <w:t>), que afecta la espiga y la mazorca; la roya común (</w:t>
      </w:r>
      <w:r w:rsidR="0018661A" w:rsidRPr="003160B6">
        <w:rPr>
          <w:i/>
          <w:iCs/>
        </w:rPr>
        <w:t>Puccinia sorghi</w:t>
      </w:r>
      <w:r w:rsidR="0018661A" w:rsidRPr="003160B6">
        <w:t xml:space="preserve">) y </w:t>
      </w:r>
      <w:r w:rsidR="0018620E" w:rsidRPr="003160B6">
        <w:t xml:space="preserve">la </w:t>
      </w:r>
      <w:r w:rsidR="00F103A0" w:rsidRPr="003160B6">
        <w:t xml:space="preserve">enfermedad fúngica </w:t>
      </w:r>
      <w:r w:rsidR="0018661A" w:rsidRPr="003160B6">
        <w:t xml:space="preserve">mancha de asfalto </w:t>
      </w:r>
      <w:r w:rsidR="0018661A" w:rsidRPr="003160B6">
        <w:fldChar w:fldCharType="begin"/>
      </w:r>
      <w:r w:rsidR="0018661A" w:rsidRPr="003160B6">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3160B6">
        <w:fldChar w:fldCharType="separate"/>
      </w:r>
      <w:r w:rsidR="0018661A" w:rsidRPr="003160B6">
        <w:t>(Díaz-Morales et al., 2018)</w:t>
      </w:r>
      <w:r w:rsidR="0018661A" w:rsidRPr="003160B6">
        <w:fldChar w:fldCharType="end"/>
      </w:r>
      <w:r w:rsidR="0018661A" w:rsidRPr="003160B6">
        <w:t xml:space="preserve">. </w:t>
      </w:r>
    </w:p>
    <w:p w14:paraId="1A7361ED" w14:textId="7DC42406" w:rsidR="00F960AF" w:rsidRDefault="0018661A" w:rsidP="00AC3017">
      <w:r w:rsidRPr="003160B6">
        <w:t>E</w:t>
      </w:r>
      <w:r w:rsidR="00AC3017" w:rsidRPr="003160B6">
        <w:t>sta</w:t>
      </w:r>
      <w:r w:rsidRPr="003160B6">
        <w:t xml:space="preserve"> última</w:t>
      </w:r>
      <w:r w:rsidR="00AC3017" w:rsidRPr="003160B6">
        <w:t xml:space="preserve"> es provocada por el hongo ascomyceto </w:t>
      </w:r>
      <w:r w:rsidR="00AC3017" w:rsidRPr="003160B6">
        <w:rPr>
          <w:i/>
          <w:iCs/>
        </w:rPr>
        <w:t>Phyllachora maydis</w:t>
      </w:r>
      <w:r w:rsidR="0089611E">
        <w:t>, q</w:t>
      </w:r>
      <w:r w:rsidR="0089611E" w:rsidRPr="0089611E">
        <w:t>ue</w:t>
      </w:r>
      <w:r w:rsidR="0089611E">
        <w:t xml:space="preserve"> fue</w:t>
      </w:r>
      <w:r w:rsidR="0089611E" w:rsidRPr="0089611E">
        <w:t xml:space="preserve"> descrito inicialmente en 1904 en México e incide en diversos países de América Central y Suramérica. En 2015 fue registrado por primera vez en los Estados Unidos, en Illinois e Indiana, y después se propagó a otros estados</w:t>
      </w:r>
      <w:r w:rsidR="00F960AF">
        <w:t xml:space="preserve"> </w:t>
      </w:r>
      <w:r w:rsidR="00F960AF">
        <w:fldChar w:fldCharType="begin"/>
      </w:r>
      <w:r w:rsidR="00F960AF">
        <w:instrText xml:space="preserve"> ADDIN ZOTERO_ITEM CSL_CITATION {"citationID":"oFZM33ZP","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00F960AF">
        <w:fldChar w:fldCharType="separate"/>
      </w:r>
      <w:r w:rsidR="00F960AF" w:rsidRPr="00F960AF">
        <w:t>(European and Mediterranean Plant Protection Organization, 2024)</w:t>
      </w:r>
      <w:r w:rsidR="00F960AF">
        <w:fldChar w:fldCharType="end"/>
      </w:r>
      <w:r w:rsidR="0089611E" w:rsidRPr="0089611E">
        <w:t xml:space="preserve">. </w:t>
      </w:r>
    </w:p>
    <w:p w14:paraId="159C6E96" w14:textId="64FEB505" w:rsidR="00AC3017" w:rsidRPr="003160B6" w:rsidRDefault="00AC3017" w:rsidP="00AC3017">
      <w:r w:rsidRPr="003160B6">
        <w:t xml:space="preserve">La presencia de </w:t>
      </w:r>
      <w:r w:rsidR="004A7E07" w:rsidRPr="003160B6">
        <w:t>este</w:t>
      </w:r>
      <w:r w:rsidRPr="003160B6">
        <w:t xml:space="preserve"> reduce el rendimiento y en algunos casos puede llegar a causar la muerte de plantas de maíz. A nivel de América latina se han documentado pérdidas de rendimiento de hasta el 46</w:t>
      </w:r>
      <w:r w:rsidR="00ED60B0" w:rsidRPr="003160B6">
        <w:t>%</w:t>
      </w:r>
      <w:r w:rsidRPr="003160B6">
        <w:t>.</w:t>
      </w:r>
      <w:r w:rsidR="0089611E">
        <w:t xml:space="preserve"> </w:t>
      </w:r>
      <w:r w:rsidRPr="003160B6">
        <w:t xml:space="preserve">La mancha de asfalto se caracteriza por la presencia de estromas negros en las hojas. </w:t>
      </w:r>
      <w:r w:rsidR="00ED60B0" w:rsidRPr="003160B6">
        <w:t>Estas manchas son producto de los cuerpos fructíferos de</w:t>
      </w:r>
      <w:r w:rsidR="00C75181" w:rsidRPr="003160B6">
        <w:t>l hongo</w:t>
      </w:r>
      <w:r w:rsidR="00A75531" w:rsidRPr="003160B6">
        <w:t>,</w:t>
      </w:r>
      <w:r w:rsidR="009D4F38" w:rsidRPr="003160B6">
        <w:t xml:space="preserve"> </w:t>
      </w:r>
      <w:r w:rsidR="00ED60B0" w:rsidRPr="003160B6">
        <w:t xml:space="preserve">un biótrofo obligado </w:t>
      </w:r>
      <w:r w:rsidR="00717412" w:rsidRPr="003160B6">
        <w:t>(debido a su incapacidad para obtener nutrientes de células muertas y su dependencia de plantas de ma</w:t>
      </w:r>
      <w:r w:rsidR="00144FE3" w:rsidRPr="003160B6">
        <w:t>íz</w:t>
      </w:r>
      <w:r w:rsidR="00717412" w:rsidRPr="003160B6">
        <w:t xml:space="preserve">) </w:t>
      </w:r>
      <w:r w:rsidR="00ED60B0" w:rsidRPr="003160B6">
        <w:t xml:space="preserve">que comienza infectando la parte baja de la planta, aunque puede infectar vainas o </w:t>
      </w:r>
      <w:r w:rsidR="00ED60B0" w:rsidRPr="003160B6">
        <w:lastRenderedPageBreak/>
        <w:t xml:space="preserve">mazorcas. Una vez establecido, se distribuye a través de la hoja provocando manchas que llegan a unirse, causando posteriormente necrosis, senescencia prematura y muerte </w:t>
      </w:r>
      <w:r w:rsidR="00ED60B0" w:rsidRPr="003160B6">
        <w:fldChar w:fldCharType="begin"/>
      </w:r>
      <w:r w:rsidR="00144FE3" w:rsidRPr="003160B6">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3160B6">
        <w:fldChar w:fldCharType="separate"/>
      </w:r>
      <w:r w:rsidR="00144FE3" w:rsidRPr="003160B6">
        <w:t>(Góngora-Canul et al., 2022; Vinces-Tachong et al., 2022)</w:t>
      </w:r>
      <w:r w:rsidR="00ED60B0" w:rsidRPr="003160B6">
        <w:fldChar w:fldCharType="end"/>
      </w:r>
      <w:r w:rsidR="00ED60B0" w:rsidRPr="003160B6">
        <w:t>.</w:t>
      </w:r>
    </w:p>
    <w:p w14:paraId="6B4FC255" w14:textId="56B4F6CD" w:rsidR="00193264" w:rsidRPr="003160B6" w:rsidRDefault="00193264" w:rsidP="00AC3017">
      <w:r w:rsidRPr="003160B6">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4B107CC" w14:textId="77777777" w:rsidR="00B100FE" w:rsidRPr="003160B6" w:rsidRDefault="00B9599F" w:rsidP="00A806C0">
      <w:r w:rsidRPr="003160B6">
        <w:t>Esta enfermedad del maíz resulta de interés</w:t>
      </w:r>
      <w:r w:rsidR="00D52CCE" w:rsidRPr="003160B6">
        <w:t xml:space="preserve"> </w:t>
      </w:r>
      <w:r w:rsidRPr="003160B6">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3160B6">
        <w:t xml:space="preserve">, sino que ya existen precedentes para ello, como el trabajo de </w:t>
      </w:r>
      <w:r w:rsidR="00FC2616" w:rsidRPr="003160B6">
        <w:fldChar w:fldCharType="begin"/>
      </w:r>
      <w:r w:rsidR="00FC2616" w:rsidRPr="003160B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3160B6">
        <w:fldChar w:fldCharType="separate"/>
      </w:r>
      <w:r w:rsidR="00FC2616" w:rsidRPr="003160B6">
        <w:t>(Vinces-Tachong et al., 2022)</w:t>
      </w:r>
      <w:r w:rsidR="00FC2616" w:rsidRPr="003160B6">
        <w:fldChar w:fldCharType="end"/>
      </w:r>
      <w:r w:rsidR="00FC2616" w:rsidRPr="003160B6">
        <w:t>, que describe la implementación del procesamiento de imágenes para la evaluación de la presencia de la misma enfermedad que concierne a la presente investigación</w:t>
      </w:r>
      <w:r w:rsidRPr="003160B6">
        <w:t>. El uso de soportes digitales aventaja notablemente a los métodos tradicionales de manejo de datos basados en papel manuscrito o impreso</w:t>
      </w:r>
      <w:r w:rsidR="009177D9" w:rsidRPr="003160B6">
        <w:t>, ya que disminuye los riesgos de redundancia</w:t>
      </w:r>
      <w:r w:rsidR="005A4CDC" w:rsidRPr="003160B6">
        <w:t xml:space="preserve"> e inconsistencia</w:t>
      </w:r>
      <w:r w:rsidR="009177D9" w:rsidRPr="003160B6">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3160B6">
        <w:t xml:space="preserve"> </w:t>
      </w:r>
    </w:p>
    <w:p w14:paraId="2122CE4D" w14:textId="77777777" w:rsidR="00372C5F" w:rsidRDefault="00964211" w:rsidP="00A806C0">
      <w:r w:rsidRPr="003160B6">
        <w:t xml:space="preserve">El desarrollo de un sistema informático para el estudio y pronóstico de la incidencia de </w:t>
      </w:r>
      <w:r w:rsidRPr="003160B6">
        <w:rPr>
          <w:i/>
          <w:iCs/>
        </w:rPr>
        <w:t>Phyllachora maydis</w:t>
      </w:r>
      <w:r w:rsidRPr="003160B6">
        <w:t xml:space="preserve"> es una </w:t>
      </w:r>
      <w:r w:rsidR="006312D0" w:rsidRPr="003160B6">
        <w:t>novedad</w:t>
      </w:r>
      <w:r w:rsidRPr="003160B6">
        <w:t xml:space="preserve"> en Cuba, y la propia investigación sobre la enfermedad en el país resulta reciente</w:t>
      </w:r>
      <w:r w:rsidR="0094157F" w:rsidRPr="003160B6">
        <w:t>, de acuerdo con las indicaciones del cliente experto, el Dr.C.</w:t>
      </w:r>
      <w:r w:rsidR="00A04B57" w:rsidRPr="003160B6">
        <w:t xml:space="preserve"> </w:t>
      </w:r>
      <w:r w:rsidR="0094157F" w:rsidRPr="003160B6">
        <w:t>Orlando Miguel Saucedo Castillo, investigador titular del Centro de Investigaciones Agropecuarias (CIAP) de la Universidad</w:t>
      </w:r>
      <w:r w:rsidRPr="003160B6">
        <w:t>.</w:t>
      </w:r>
      <w:r w:rsidR="00C632AC" w:rsidRPr="003160B6">
        <w:t xml:space="preserve"> </w:t>
      </w:r>
      <w:r w:rsidR="004B79DB" w:rsidRPr="003160B6">
        <w:t>En el</w:t>
      </w:r>
      <w:r w:rsidR="00C632AC" w:rsidRPr="003160B6">
        <w:t xml:space="preserve"> presente </w:t>
      </w:r>
      <w:r w:rsidR="00F960AF">
        <w:t xml:space="preserve">en </w:t>
      </w:r>
      <w:r w:rsidR="004B79DB" w:rsidRPr="003160B6">
        <w:t>la Facultad</w:t>
      </w:r>
      <w:r w:rsidR="00C27DFD">
        <w:t xml:space="preserve"> de Ciencias Agropuecuarias</w:t>
      </w:r>
      <w:r w:rsidR="004B79DB" w:rsidRPr="003160B6">
        <w:t xml:space="preserve"> </w:t>
      </w:r>
      <w:r w:rsidR="00F960AF">
        <w:t xml:space="preserve">se </w:t>
      </w:r>
      <w:r w:rsidR="004B79DB" w:rsidRPr="003160B6">
        <w:t xml:space="preserve">maneja </w:t>
      </w:r>
      <w:r w:rsidR="00C632AC" w:rsidRPr="003160B6">
        <w:t xml:space="preserve">los datos sobre las observaciones meteorológicas relevantes a la misma mediante </w:t>
      </w:r>
      <w:r w:rsidR="004B79DB" w:rsidRPr="003160B6">
        <w:t xml:space="preserve">hojas de cálculo de </w:t>
      </w:r>
      <w:r w:rsidR="00AF6BCB" w:rsidRPr="003160B6">
        <w:t xml:space="preserve">Microsoft </w:t>
      </w:r>
      <w:r w:rsidR="004B79DB" w:rsidRPr="003160B6">
        <w:t xml:space="preserve">Excel y ficheros en formato </w:t>
      </w:r>
      <w:r w:rsidR="004B79DB" w:rsidRPr="00987E83">
        <w:rPr>
          <w:rFonts w:ascii="Courier New" w:hAnsi="Courier New" w:cs="Courier New"/>
          <w:sz w:val="20"/>
          <w:szCs w:val="20"/>
        </w:rPr>
        <w:t>.txt</w:t>
      </w:r>
      <w:r w:rsidR="004B79DB" w:rsidRPr="003160B6">
        <w:t>; s</w:t>
      </w:r>
      <w:r w:rsidRPr="003160B6">
        <w:t xml:space="preserve">in embargo, el trabajo basado solo en herramientas como las anteriores, aunque superior al soporte en papel, es susceptible a problemas de </w:t>
      </w:r>
      <w:r w:rsidR="007E3410" w:rsidRPr="003160B6">
        <w:t>redundancia</w:t>
      </w:r>
      <w:r w:rsidRPr="003160B6">
        <w:t xml:space="preserve"> de la información, carece de plena integración como sistema y no </w:t>
      </w:r>
      <w:r w:rsidR="00B100FE" w:rsidRPr="003160B6">
        <w:t xml:space="preserve">se vale de facilidades </w:t>
      </w:r>
      <w:r w:rsidR="00B100FE" w:rsidRPr="003160B6">
        <w:lastRenderedPageBreak/>
        <w:t>más recientes del panorama tecnológico</w:t>
      </w:r>
      <w:r w:rsidRPr="003160B6">
        <w:t>. Además</w:t>
      </w:r>
      <w:r w:rsidR="0089723C" w:rsidRPr="003160B6">
        <w:t>, la automatización del procesamiento de datos para realizar predicciones sobre la incidencia de la enfermedad ahorraría esfuerzo humano experto en el pronóstico de las afectaciones de la misma</w:t>
      </w:r>
      <w:r w:rsidR="00664379" w:rsidRPr="003160B6">
        <w:t xml:space="preserve">; y la Facultad carece de tal </w:t>
      </w:r>
      <w:r w:rsidR="000010FB" w:rsidRPr="003160B6">
        <w:t>facilidad</w:t>
      </w:r>
      <w:r w:rsidR="0089723C" w:rsidRPr="003160B6">
        <w:t>.</w:t>
      </w:r>
      <w:r w:rsidR="00A806C0" w:rsidRPr="003160B6">
        <w:t xml:space="preserve"> </w:t>
      </w:r>
    </w:p>
    <w:p w14:paraId="1A8AA845" w14:textId="0A785A88" w:rsidR="00805F8F" w:rsidRPr="003160B6" w:rsidRDefault="00C25054" w:rsidP="00A806C0">
      <w:r w:rsidRPr="003160B6">
        <w:t>P</w:t>
      </w:r>
      <w:r w:rsidR="00A806C0" w:rsidRPr="003160B6">
        <w:t>or otra parte,</w:t>
      </w:r>
      <w:r w:rsidR="00516B05" w:rsidRPr="003160B6">
        <w:t xml:space="preserve"> </w:t>
      </w:r>
      <w:r w:rsidR="00843BD1" w:rsidRPr="003160B6">
        <w:t>de</w:t>
      </w:r>
      <w:r w:rsidR="00516B05" w:rsidRPr="003160B6">
        <w:t xml:space="preserve"> estar asentado en la </w:t>
      </w:r>
      <w:r w:rsidR="00887718" w:rsidRPr="003160B6">
        <w:t>red de la universidad,</w:t>
      </w:r>
      <w:r w:rsidR="00336C8F" w:rsidRPr="003160B6">
        <w:t xml:space="preserve"> el</w:t>
      </w:r>
      <w:r w:rsidR="00A806C0" w:rsidRPr="003160B6">
        <w:t xml:space="preserve"> sistema que dé </w:t>
      </w:r>
      <w:r w:rsidR="001028EF" w:rsidRPr="003160B6">
        <w:t>respuesta</w:t>
      </w:r>
      <w:r w:rsidR="00A806C0" w:rsidRPr="003160B6">
        <w:t xml:space="preserve"> a esta necesidad podrá </w:t>
      </w:r>
      <w:r w:rsidR="0089723C" w:rsidRPr="003160B6">
        <w:t xml:space="preserve">eliminar las distancias entre </w:t>
      </w:r>
      <w:r w:rsidR="00DE4E25" w:rsidRPr="003160B6">
        <w:t>oficinas de investigadores</w:t>
      </w:r>
      <w:r w:rsidR="00EB79BC" w:rsidRPr="003160B6">
        <w:t xml:space="preserve">, ya que sería </w:t>
      </w:r>
      <w:r w:rsidR="00A806C0" w:rsidRPr="003160B6">
        <w:t xml:space="preserve">accesible desde cualquier computadora o dispositivo móvil </w:t>
      </w:r>
      <w:r w:rsidR="00DE4E25" w:rsidRPr="003160B6">
        <w:t>dentro del campus</w:t>
      </w:r>
      <w:r w:rsidR="00342F9A" w:rsidRPr="003160B6">
        <w:t>.</w:t>
      </w:r>
      <w:r w:rsidR="001028EF" w:rsidRPr="003160B6">
        <w:t xml:space="preserve"> </w:t>
      </w:r>
      <w:r w:rsidR="00372C5F">
        <w:t>Las técnicas basadas en el trabajo en línea</w:t>
      </w:r>
      <w:r w:rsidR="001028EF" w:rsidRPr="003160B6">
        <w:t xml:space="preserve"> se perfilan </w:t>
      </w:r>
      <w:r w:rsidR="00FC0673" w:rsidRPr="003160B6">
        <w:t>tecnológicamente</w:t>
      </w:r>
      <w:r w:rsidR="001028EF" w:rsidRPr="003160B6">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3160B6">
        <w:t xml:space="preserve"> </w:t>
      </w:r>
      <w:r w:rsidR="00ED40FD" w:rsidRPr="003160B6">
        <w:fldChar w:fldCharType="begin"/>
      </w:r>
      <w:r w:rsidR="00ED40FD" w:rsidRPr="003160B6">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3160B6">
        <w:fldChar w:fldCharType="separate"/>
      </w:r>
      <w:r w:rsidR="00ED40FD" w:rsidRPr="003160B6">
        <w:t>(Kralina and Popova, 2024)</w:t>
      </w:r>
      <w:r w:rsidR="00ED40FD" w:rsidRPr="003160B6">
        <w:fldChar w:fldCharType="end"/>
      </w:r>
      <w:r w:rsidR="001028EF" w:rsidRPr="003160B6">
        <w:t>.</w:t>
      </w:r>
      <w:r w:rsidR="00C35C0C" w:rsidRPr="003160B6">
        <w:t xml:space="preserve"> </w:t>
      </w:r>
    </w:p>
    <w:p w14:paraId="0E35C52C" w14:textId="6905A720" w:rsidR="0089723C" w:rsidRPr="003160B6" w:rsidRDefault="00C35C0C" w:rsidP="00723FA0">
      <w:r w:rsidRPr="003160B6">
        <w:t xml:space="preserve">Todo ello constituye la </w:t>
      </w:r>
      <w:r w:rsidRPr="003160B6">
        <w:rPr>
          <w:b/>
          <w:bCs/>
        </w:rPr>
        <w:t>justificación de la investigación</w:t>
      </w:r>
      <w:r w:rsidRPr="003160B6">
        <w:t xml:space="preserve"> realizada por el autor.</w:t>
      </w:r>
    </w:p>
    <w:p w14:paraId="79BCAE2E" w14:textId="18E962D3" w:rsidR="00A13755" w:rsidRPr="003160B6" w:rsidRDefault="0089723C" w:rsidP="00723FA0">
      <w:r w:rsidRPr="003160B6">
        <w:t xml:space="preserve">De las consideraciones anteriores se deduce el siguiente </w:t>
      </w:r>
      <w:r w:rsidRPr="003160B6">
        <w:rPr>
          <w:b/>
          <w:bCs/>
        </w:rPr>
        <w:t>p</w:t>
      </w:r>
      <w:r w:rsidR="008B52DF" w:rsidRPr="003160B6">
        <w:rPr>
          <w:b/>
          <w:bCs/>
        </w:rPr>
        <w:t>roblema de investigación:</w:t>
      </w:r>
      <w:r w:rsidRPr="003160B6">
        <w:t xml:space="preserve"> ¿Cómo</w:t>
      </w:r>
      <w:r w:rsidR="007C1452" w:rsidRPr="003160B6">
        <w:t xml:space="preserve"> </w:t>
      </w:r>
      <w:r w:rsidRPr="003160B6">
        <w:t xml:space="preserve">desarrollar un sistema informático que auxilie a los investigadores asociados a la Facultad de Ciencias Agropecuarias de la mencionada Universidad en el manejo de </w:t>
      </w:r>
      <w:r w:rsidR="000D7D54" w:rsidRPr="003160B6">
        <w:t xml:space="preserve">datos relevantes </w:t>
      </w:r>
      <w:r w:rsidR="003D0915" w:rsidRPr="003160B6">
        <w:t>para el</w:t>
      </w:r>
      <w:r w:rsidR="000D7D54" w:rsidRPr="003160B6">
        <w:t xml:space="preserve"> estudio de la incidencia de la mancha de asfalto</w:t>
      </w:r>
      <w:r w:rsidR="003C33F9" w:rsidRPr="003160B6">
        <w:t xml:space="preserve"> en los cultivos de maíz</w:t>
      </w:r>
      <w:r w:rsidR="005F79CB" w:rsidRPr="003160B6">
        <w:t xml:space="preserve"> y el pronóstico de la misma</w:t>
      </w:r>
      <w:r w:rsidR="000D7D54" w:rsidRPr="003160B6">
        <w:t>?</w:t>
      </w:r>
    </w:p>
    <w:p w14:paraId="18A89716" w14:textId="3F4ADBB1" w:rsidR="00A13755" w:rsidRPr="003160B6" w:rsidRDefault="00A13755" w:rsidP="00723FA0">
      <w:r w:rsidRPr="003160B6">
        <w:t xml:space="preserve">Para abordar de manera efectiva esta problemática se plantea tres </w:t>
      </w:r>
      <w:r w:rsidRPr="003160B6">
        <w:rPr>
          <w:b/>
          <w:bCs/>
        </w:rPr>
        <w:t xml:space="preserve">preguntas de investigación </w:t>
      </w:r>
      <w:r w:rsidRPr="003160B6">
        <w:t>esenciales:</w:t>
      </w:r>
    </w:p>
    <w:p w14:paraId="7F55B680" w14:textId="39EDCAEB" w:rsidR="00D171CB" w:rsidRPr="003160B6" w:rsidRDefault="00D171CB" w:rsidP="00D171CB">
      <w:pPr>
        <w:pStyle w:val="ListParagraph"/>
        <w:numPr>
          <w:ilvl w:val="0"/>
          <w:numId w:val="43"/>
        </w:numPr>
      </w:pPr>
      <w:r w:rsidRPr="003160B6">
        <w:t>¿Qué requisitos debe cumplir el sistema a desarrollar?</w:t>
      </w:r>
    </w:p>
    <w:p w14:paraId="716858BA" w14:textId="6268A055" w:rsidR="00A538DC" w:rsidRPr="003160B6" w:rsidRDefault="00A13755" w:rsidP="00D171CB">
      <w:pPr>
        <w:pStyle w:val="ListParagraph"/>
        <w:numPr>
          <w:ilvl w:val="0"/>
          <w:numId w:val="43"/>
        </w:numPr>
      </w:pPr>
      <w:r w:rsidRPr="003160B6">
        <w:t>¿Cuáles prácticas y tecnologías actuales para el desarrollo de sistemas informáticos basados en actividad en línea (aplicaciones web)</w:t>
      </w:r>
      <w:r w:rsidR="00276385" w:rsidRPr="003160B6">
        <w:t xml:space="preserve"> son adecuadas para la solución del problema</w:t>
      </w:r>
      <w:r w:rsidRPr="003160B6">
        <w:t>?</w:t>
      </w:r>
    </w:p>
    <w:p w14:paraId="5A8784F9" w14:textId="171CDA38" w:rsidR="00A13755" w:rsidRPr="003160B6" w:rsidRDefault="00A13755" w:rsidP="00A13755">
      <w:pPr>
        <w:pStyle w:val="ListParagraph"/>
        <w:numPr>
          <w:ilvl w:val="0"/>
          <w:numId w:val="43"/>
        </w:numPr>
      </w:pPr>
      <w:r w:rsidRPr="003160B6">
        <w:t xml:space="preserve">¿Cómo </w:t>
      </w:r>
      <w:r w:rsidR="0046713D" w:rsidRPr="003160B6">
        <w:t>implementar</w:t>
      </w:r>
      <w:r w:rsidRPr="003160B6">
        <w:t xml:space="preserve"> una aplicación web que responda a las necesidades planteadas por el problema que motiva su realización?</w:t>
      </w:r>
    </w:p>
    <w:p w14:paraId="071ADEC7" w14:textId="0568FE7B" w:rsidR="00F05242" w:rsidRPr="003160B6" w:rsidRDefault="00A13755" w:rsidP="00723FA0">
      <w:pPr>
        <w:pStyle w:val="ListParagraph"/>
        <w:numPr>
          <w:ilvl w:val="0"/>
          <w:numId w:val="43"/>
        </w:numPr>
      </w:pPr>
      <w:r w:rsidRPr="003160B6">
        <w:t xml:space="preserve">¿Cómo </w:t>
      </w:r>
      <w:r w:rsidR="008277BA" w:rsidRPr="003160B6">
        <w:t>probar</w:t>
      </w:r>
      <w:r w:rsidR="005906E6" w:rsidRPr="003160B6">
        <w:t xml:space="preserve"> la</w:t>
      </w:r>
      <w:r w:rsidRPr="003160B6">
        <w:t xml:space="preserve"> </w:t>
      </w:r>
      <w:r w:rsidR="00170377" w:rsidRPr="003160B6">
        <w:t>propuesta técnica resultante</w:t>
      </w:r>
      <w:r w:rsidRPr="003160B6">
        <w:t>?</w:t>
      </w:r>
    </w:p>
    <w:p w14:paraId="7DF5226D" w14:textId="27F7737A" w:rsidR="00CD463C" w:rsidRPr="003160B6" w:rsidRDefault="00F05242" w:rsidP="00723FA0">
      <w:r w:rsidRPr="003160B6">
        <w:t>Considerando el problema y las preguntas de investigación formuladas, se proponen los siguientes objetivos generales y específicos:</w:t>
      </w:r>
    </w:p>
    <w:p w14:paraId="01B5AC2D" w14:textId="37DC2CDF" w:rsidR="008B52DF" w:rsidRPr="009A399B" w:rsidRDefault="008B52DF" w:rsidP="00723FA0">
      <w:r w:rsidRPr="003160B6">
        <w:rPr>
          <w:b/>
          <w:bCs/>
        </w:rPr>
        <w:t>Objetivo general:</w:t>
      </w:r>
      <w:r w:rsidR="00F05242" w:rsidRPr="003160B6">
        <w:rPr>
          <w:b/>
          <w:bCs/>
        </w:rPr>
        <w:t xml:space="preserve"> </w:t>
      </w:r>
      <w:r w:rsidR="00F05242" w:rsidRPr="003160B6">
        <w:t xml:space="preserve">desarrollar una aplicación web que permita a los investigadores asociados a la Facultad de Ciencias Agropecuarias el manejo de datos de observaciones relacionadas con la </w:t>
      </w:r>
      <w:r w:rsidR="00F05242" w:rsidRPr="003160B6">
        <w:lastRenderedPageBreak/>
        <w:t>incidencia de la enfermedad fúngica mancha de asfalto en el cultivo de maíz en las unidades estudiadas, y emita pronósticos automáticos de riesgo de afectación por dicha enfermedad.</w:t>
      </w:r>
    </w:p>
    <w:p w14:paraId="1E79419A" w14:textId="6B31C379" w:rsidR="00CD463C" w:rsidRPr="003160B6" w:rsidRDefault="008B52DF" w:rsidP="00CD463C">
      <w:r w:rsidRPr="003160B6">
        <w:rPr>
          <w:b/>
          <w:bCs/>
        </w:rPr>
        <w:t>Objetivos específicos:</w:t>
      </w:r>
    </w:p>
    <w:p w14:paraId="10F41F23" w14:textId="38564014" w:rsidR="005E0AE9" w:rsidRPr="003160B6" w:rsidRDefault="000B5783" w:rsidP="005E0AE9">
      <w:pPr>
        <w:pStyle w:val="ListParagraph"/>
        <w:numPr>
          <w:ilvl w:val="0"/>
          <w:numId w:val="46"/>
        </w:numPr>
      </w:pPr>
      <w:r w:rsidRPr="003160B6">
        <w:t>Definir</w:t>
      </w:r>
      <w:r w:rsidR="005E0AE9" w:rsidRPr="003160B6">
        <w:t xml:space="preserve"> los requisitos que debe cumplir el sistema.</w:t>
      </w:r>
      <w:r w:rsidR="00336C8F" w:rsidRPr="003160B6">
        <w:t xml:space="preserve"> </w:t>
      </w:r>
    </w:p>
    <w:p w14:paraId="788B8ACF" w14:textId="60CC4BED" w:rsidR="00CD463C" w:rsidRPr="003160B6" w:rsidRDefault="00012660" w:rsidP="00CD463C">
      <w:pPr>
        <w:pStyle w:val="ListParagraph"/>
        <w:numPr>
          <w:ilvl w:val="0"/>
          <w:numId w:val="46"/>
        </w:numPr>
      </w:pPr>
      <w:r w:rsidRPr="003160B6">
        <w:t>Justificar la selección de</w:t>
      </w:r>
      <w:r w:rsidR="00CD463C" w:rsidRPr="003160B6">
        <w:t xml:space="preserve"> prácticas y tecnologías actuales para el desarrollo de aplicaciones we</w:t>
      </w:r>
      <w:r w:rsidR="00F67877" w:rsidRPr="003160B6">
        <w:t>b</w:t>
      </w:r>
      <w:r w:rsidR="00CD463C" w:rsidRPr="003160B6">
        <w:t>.</w:t>
      </w:r>
    </w:p>
    <w:p w14:paraId="496BEEAC" w14:textId="6096CAB6" w:rsidR="00CD463C" w:rsidRPr="003160B6" w:rsidRDefault="00921ECF" w:rsidP="00CD463C">
      <w:pPr>
        <w:pStyle w:val="ListParagraph"/>
        <w:numPr>
          <w:ilvl w:val="0"/>
          <w:numId w:val="46"/>
        </w:numPr>
      </w:pPr>
      <w:r w:rsidRPr="003160B6">
        <w:t>Implementar</w:t>
      </w:r>
      <w:r w:rsidR="00CD463C" w:rsidRPr="003160B6">
        <w:t xml:space="preserve"> la aplicación web</w:t>
      </w:r>
      <w:r w:rsidRPr="003160B6">
        <w:t xml:space="preserve"> que cumpla con los requisitos determinados.</w:t>
      </w:r>
    </w:p>
    <w:p w14:paraId="3238A5F2" w14:textId="78E35EE6" w:rsidR="009C0D0C" w:rsidRPr="003160B6" w:rsidRDefault="00CD463C" w:rsidP="009A399B">
      <w:pPr>
        <w:pStyle w:val="ListParagraph"/>
        <w:numPr>
          <w:ilvl w:val="0"/>
          <w:numId w:val="46"/>
        </w:numPr>
      </w:pPr>
      <w:r w:rsidRPr="003160B6">
        <w:t xml:space="preserve">Realizar pruebas de software a la aplicación </w:t>
      </w:r>
      <w:r w:rsidR="005906E6" w:rsidRPr="003160B6">
        <w:t>desarrollada</w:t>
      </w:r>
      <w:r w:rsidRPr="003160B6">
        <w:t>.</w:t>
      </w:r>
    </w:p>
    <w:p w14:paraId="464D9E82" w14:textId="249472E8" w:rsidR="008B52DF" w:rsidRPr="003160B6" w:rsidRDefault="008B52DF" w:rsidP="00723FA0">
      <w:r w:rsidRPr="003160B6">
        <w:rPr>
          <w:b/>
          <w:bCs/>
        </w:rPr>
        <w:t>Estructura del trabajo:</w:t>
      </w:r>
      <w:r w:rsidR="009C0D0C" w:rsidRPr="003160B6">
        <w:t xml:space="preserve"> el presente informe se organiza en una introducción, tres capítulos, conclusiones, recomendaciones y referencias bibliográficas.</w:t>
      </w:r>
    </w:p>
    <w:p w14:paraId="16394BA8" w14:textId="5E054C6F" w:rsidR="009C0D0C" w:rsidRPr="003160B6" w:rsidRDefault="009C0D0C" w:rsidP="00921ECF">
      <w:r w:rsidRPr="003160B6">
        <w:t xml:space="preserve">En el capítulo 1 se aborda </w:t>
      </w:r>
      <w:r w:rsidR="009B3D6B" w:rsidRPr="003160B6">
        <w:t>los requisitos de</w:t>
      </w:r>
      <w:r w:rsidR="002612A8" w:rsidRPr="003160B6">
        <w:t xml:space="preserve"> la aplicación web </w:t>
      </w:r>
      <w:r w:rsidR="007572FE" w:rsidRPr="003160B6">
        <w:t xml:space="preserve">basados en </w:t>
      </w:r>
      <w:r w:rsidR="007C7DED" w:rsidRPr="003160B6">
        <w:t>los aspectos técnicos del negocio</w:t>
      </w:r>
      <w:r w:rsidR="006A024D" w:rsidRPr="003160B6">
        <w:t xml:space="preserve">, así como </w:t>
      </w:r>
      <w:r w:rsidRPr="003160B6">
        <w:t xml:space="preserve">las tecnologías </w:t>
      </w:r>
      <w:r w:rsidR="002612A8" w:rsidRPr="003160B6">
        <w:t xml:space="preserve">modernas </w:t>
      </w:r>
      <w:r w:rsidR="007239CA" w:rsidRPr="003160B6">
        <w:t>de</w:t>
      </w:r>
      <w:r w:rsidRPr="003160B6">
        <w:t xml:space="preserve"> desarrollo de web </w:t>
      </w:r>
      <w:r w:rsidR="002612A8" w:rsidRPr="003160B6">
        <w:t xml:space="preserve">escogidas para ser empleadas </w:t>
      </w:r>
      <w:r w:rsidR="007239CA" w:rsidRPr="003160B6">
        <w:t>en</w:t>
      </w:r>
      <w:r w:rsidRPr="003160B6">
        <w:t xml:space="preserve"> la solución del problema.</w:t>
      </w:r>
    </w:p>
    <w:p w14:paraId="1E198038" w14:textId="2157C681" w:rsidR="009C0D0C" w:rsidRPr="003160B6" w:rsidRDefault="009C0D0C" w:rsidP="00921ECF">
      <w:r w:rsidRPr="003160B6">
        <w:t>En el capítulo 2 se describe el análisis técnico y los elementos más relevantes de la implementación.</w:t>
      </w:r>
    </w:p>
    <w:p w14:paraId="70E7A105" w14:textId="4B4234A1" w:rsidR="009C0D0C" w:rsidRPr="003160B6" w:rsidRDefault="009C0D0C" w:rsidP="00921ECF">
      <w:r w:rsidRPr="003160B6">
        <w:t>En el capítulo 3 se describen las técnicas de pruebas y las pruebas realizadas al software.</w:t>
      </w:r>
    </w:p>
    <w:p w14:paraId="103FAC8A" w14:textId="77777777" w:rsidR="00FE25B5" w:rsidRPr="003160B6" w:rsidRDefault="00FE25B5" w:rsidP="004073A0">
      <w:pPr>
        <w:pStyle w:val="Heading1"/>
        <w:sectPr w:rsidR="00FE25B5" w:rsidRPr="003160B6"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3160B6" w:rsidRDefault="00FE25B5" w:rsidP="004073A0">
      <w:pPr>
        <w:pStyle w:val="Heading1"/>
      </w:pPr>
      <w:bookmarkStart w:id="23" w:name="_Toc180074807"/>
      <w:bookmarkStart w:id="24" w:name="_Hlk176273558"/>
      <w:r w:rsidRPr="003160B6">
        <w:lastRenderedPageBreak/>
        <w:t>capítulo 1. marco teórico y conceptual</w:t>
      </w:r>
      <w:bookmarkEnd w:id="23"/>
    </w:p>
    <w:p w14:paraId="600A6206" w14:textId="4447703F" w:rsidR="004073A0" w:rsidRPr="003160B6" w:rsidRDefault="004073A0" w:rsidP="004073A0">
      <w:r w:rsidRPr="003160B6">
        <w:t>El presente capítulo cubre los fundamentos técnicos del problema cuya solución se persigue</w:t>
      </w:r>
      <w:r w:rsidR="006449D7" w:rsidRPr="003160B6">
        <w:t xml:space="preserve"> que resultan</w:t>
      </w:r>
      <w:r w:rsidR="00741D8D" w:rsidRPr="003160B6">
        <w:t xml:space="preserve"> </w:t>
      </w:r>
      <w:r w:rsidRPr="003160B6">
        <w:t>relevantes al desarrollo de</w:t>
      </w:r>
      <w:r w:rsidR="004504F5">
        <w:t xml:space="preserve"> la aplicación web propuesta</w:t>
      </w:r>
      <w:r w:rsidRPr="003160B6">
        <w:t>, así como los conceptos, enfoques, tecnologías y herramientas empleadas para la implementación de este.</w:t>
      </w:r>
    </w:p>
    <w:p w14:paraId="446DA0FD" w14:textId="373C781B" w:rsidR="00AA57AB" w:rsidRPr="003160B6" w:rsidRDefault="00E521C0" w:rsidP="00344E97">
      <w:pPr>
        <w:pStyle w:val="Heading2"/>
      </w:pPr>
      <w:bookmarkStart w:id="25" w:name="_Ref180050877"/>
      <w:bookmarkStart w:id="26" w:name="_Toc180074808"/>
      <w:r w:rsidRPr="003160B6">
        <w:t>Aspectos técnicos del negocio y r</w:t>
      </w:r>
      <w:r w:rsidR="00691D13" w:rsidRPr="003160B6">
        <w:t>equisitos de</w:t>
      </w:r>
      <w:r w:rsidR="008E40C6" w:rsidRPr="003160B6">
        <w:t xml:space="preserve"> la aplicación web</w:t>
      </w:r>
      <w:bookmarkEnd w:id="25"/>
      <w:bookmarkEnd w:id="26"/>
    </w:p>
    <w:p w14:paraId="4868AC72" w14:textId="3881872E" w:rsidR="00741D8D" w:rsidRPr="003160B6" w:rsidRDefault="008E40C6" w:rsidP="00741D8D">
      <w:r w:rsidRPr="003160B6">
        <w:t>La aplicación web</w:t>
      </w:r>
      <w:r w:rsidR="00741D8D" w:rsidRPr="003160B6">
        <w:t xml:space="preserve"> a desarrollar </w:t>
      </w:r>
      <w:r w:rsidR="001C65E2" w:rsidRPr="003160B6">
        <w:t>debe</w:t>
      </w:r>
      <w:r w:rsidR="00741D8D" w:rsidRPr="003160B6">
        <w:t xml:space="preserve"> ser capaz de almacenar, recuperar y eliminar información relevante </w:t>
      </w:r>
      <w:r w:rsidR="002F14C2" w:rsidRPr="003160B6">
        <w:t>a</w:t>
      </w:r>
      <w:r w:rsidR="00120D24" w:rsidRPr="003160B6">
        <w:t xml:space="preserve"> la investigación sobre la incidencia de </w:t>
      </w:r>
      <w:r w:rsidR="00120D24" w:rsidRPr="003160B6">
        <w:rPr>
          <w:i/>
          <w:iCs/>
        </w:rPr>
        <w:t>Phyllachora maydis</w:t>
      </w:r>
      <w:r w:rsidR="00741D8D" w:rsidRPr="003160B6">
        <w:t xml:space="preserve">; en particular, de los registros diarios de la información meteorológica dados por las estaciones correspondientes, con </w:t>
      </w:r>
      <w:r w:rsidR="002F14C2" w:rsidRPr="003160B6">
        <w:t>la</w:t>
      </w:r>
      <w:r w:rsidR="00741D8D" w:rsidRPr="003160B6">
        <w:t xml:space="preserve"> fecha</w:t>
      </w:r>
      <w:r w:rsidR="002F14C2" w:rsidRPr="003160B6">
        <w:t xml:space="preserve"> de observación</w:t>
      </w:r>
      <w:r w:rsidR="00741D8D" w:rsidRPr="003160B6">
        <w:t xml:space="preserve">, </w:t>
      </w:r>
      <w:r w:rsidR="002F14C2" w:rsidRPr="003160B6">
        <w:t xml:space="preserve">la </w:t>
      </w:r>
      <w:r w:rsidR="00741D8D" w:rsidRPr="003160B6">
        <w:t>temperatura máxima, mínima y media en grados Celsius,</w:t>
      </w:r>
      <w:r w:rsidR="002F14C2" w:rsidRPr="003160B6">
        <w:t xml:space="preserve"> la</w:t>
      </w:r>
      <w:r w:rsidR="00741D8D" w:rsidRPr="003160B6">
        <w:t xml:space="preserve"> humedad máxima, mínima y media</w:t>
      </w:r>
      <w:r w:rsidR="002F14C2" w:rsidRPr="003160B6">
        <w:t xml:space="preserve"> en porciento</w:t>
      </w:r>
      <w:r w:rsidR="00741D8D" w:rsidRPr="003160B6">
        <w:t xml:space="preserve">, </w:t>
      </w:r>
      <w:r w:rsidR="002F14C2" w:rsidRPr="003160B6">
        <w:t xml:space="preserve">la </w:t>
      </w:r>
      <w:r w:rsidR="00741D8D" w:rsidRPr="003160B6">
        <w:t xml:space="preserve">cantidad de horas con humedad relativa mayor que el 90% (y dentro de ese período, los valores de temperatura máxima, media y mínima), la precipitación del día anterior </w:t>
      </w:r>
      <w:r w:rsidR="002F14C2" w:rsidRPr="003160B6">
        <w:t xml:space="preserve">en milímetros </w:t>
      </w:r>
      <w:r w:rsidR="00741D8D" w:rsidRPr="003160B6">
        <w:t>y la velocidad del viento</w:t>
      </w:r>
      <w:r w:rsidR="002F14C2" w:rsidRPr="003160B6">
        <w:t xml:space="preserve"> en metros por segundo</w:t>
      </w:r>
      <w:r w:rsidR="00741D8D" w:rsidRPr="003160B6">
        <w:t>.</w:t>
      </w:r>
      <w:r w:rsidR="002F14C2" w:rsidRPr="003160B6">
        <w:t xml:space="preserve"> De los terrenos de cultivo se </w:t>
      </w:r>
      <w:r w:rsidR="001C65E2" w:rsidRPr="003160B6">
        <w:t>debe</w:t>
      </w:r>
      <w:r w:rsidR="002F14C2" w:rsidRPr="003160B6">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3160B6">
        <w:t xml:space="preserve"> (en kilogramos por hectárea)</w:t>
      </w:r>
      <w:r w:rsidR="002F14C2" w:rsidRPr="003160B6">
        <w:t>, el marco de siembra y el sistema de riego. De cada estación meteorológica se tendrá su código, nombre y municipio donde está ubicada.</w:t>
      </w:r>
    </w:p>
    <w:p w14:paraId="73B91740" w14:textId="77EC31F3" w:rsidR="008E760D" w:rsidRPr="003160B6" w:rsidRDefault="002F14C2" w:rsidP="00741D8D">
      <w:r w:rsidRPr="003160B6">
        <w:t xml:space="preserve">Otra funcionalidad del software será emitir pronósticos sobre </w:t>
      </w:r>
      <w:r w:rsidR="00120D24" w:rsidRPr="003160B6">
        <w:t xml:space="preserve">la incidencia de la enfermedad fúngica mancha de asfalto </w:t>
      </w:r>
      <w:r w:rsidR="009642CA" w:rsidRPr="003160B6">
        <w:t>sobre la base de</w:t>
      </w:r>
      <w:r w:rsidR="00120D24" w:rsidRPr="003160B6">
        <w:t xml:space="preserve"> condiciones climáticas. </w:t>
      </w:r>
      <w:r w:rsidR="00420730" w:rsidRPr="003160B6">
        <w:t>La información especificada por este</w:t>
      </w:r>
      <w:r w:rsidR="00120D24" w:rsidRPr="003160B6">
        <w:t xml:space="preserve"> pronóstico incluye la unidad de producción y el cultivar en riesgo de afectación, </w:t>
      </w:r>
      <w:r w:rsidR="00420730" w:rsidRPr="003160B6">
        <w:t>el período climático que resultó favorable para la aparición de la enfermedad y que por tanto motivó la emisión del pronóstico, el plazo de predicción de los primeros síntomas de la mancha de asfalto, el tipo de mensaje de pr</w:t>
      </w:r>
      <w:r w:rsidR="001C65E2" w:rsidRPr="003160B6">
        <w:t>e</w:t>
      </w:r>
      <w:r w:rsidR="00420730" w:rsidRPr="003160B6">
        <w:t>d</w:t>
      </w:r>
      <w:r w:rsidR="00D46AB0" w:rsidRPr="003160B6">
        <w:t>icción, así como el valor total de “grados días”</w:t>
      </w:r>
      <w:r w:rsidR="00606FAC" w:rsidRPr="003160B6">
        <w:t xml:space="preserve"> o suma térmica</w:t>
      </w:r>
      <w:r w:rsidR="00D46AB0" w:rsidRPr="003160B6">
        <w:t xml:space="preserve"> en grados Celsius.</w:t>
      </w:r>
      <w:r w:rsidR="00EE22BF" w:rsidRPr="003160B6">
        <w:t xml:space="preserve"> </w:t>
      </w:r>
    </w:p>
    <w:p w14:paraId="72E7E933" w14:textId="72A0C74D" w:rsidR="002F14C2" w:rsidRPr="003160B6" w:rsidRDefault="00F549FA" w:rsidP="00852116">
      <w:r w:rsidRPr="003160B6">
        <w:t>Según las indicaciones</w:t>
      </w:r>
      <w:r w:rsidR="0042180A" w:rsidRPr="003160B6">
        <w:t xml:space="preserve"> directas</w:t>
      </w:r>
      <w:r w:rsidRPr="003160B6">
        <w:t xml:space="preserve"> del cliente</w:t>
      </w:r>
      <w:r w:rsidR="0042180A" w:rsidRPr="003160B6">
        <w:t xml:space="preserve"> experto</w:t>
      </w:r>
      <w:r w:rsidR="00852116" w:rsidRPr="003160B6">
        <w:t>, el Dr.C.</w:t>
      </w:r>
      <w:r w:rsidR="003B7832">
        <w:t xml:space="preserve"> </w:t>
      </w:r>
      <w:r w:rsidR="00852116" w:rsidRPr="003160B6">
        <w:t xml:space="preserve">Orlando Miguel Saucedo Castillo, </w:t>
      </w:r>
      <w:r w:rsidRPr="003160B6">
        <w:t>a</w:t>
      </w:r>
      <w:r w:rsidR="00EE22BF" w:rsidRPr="003160B6">
        <w:t xml:space="preserve"> partir del día de siembra se comienza el cálculo diario de la suma térmica. Cuando el acumulado alcance 700 °C</w:t>
      </w:r>
      <w:r w:rsidR="00DB6BFD" w:rsidRPr="003160B6">
        <w:t xml:space="preserve">, se comienza a tomar un período de 7 días. Si en esos días se registra una temperatura media diaria entre 17 °C y  22 °C, una máxima menor que 30 °C, mínima superior </w:t>
      </w:r>
      <w:r w:rsidR="00DB6BFD" w:rsidRPr="003160B6">
        <w:lastRenderedPageBreak/>
        <w:t xml:space="preserve">a 15 °C, humedad relativa diaria mayor o igual a 90% </w:t>
      </w:r>
      <w:r w:rsidR="006951B6" w:rsidRPr="003160B6">
        <w:t xml:space="preserve">por </w:t>
      </w:r>
      <w:r w:rsidR="00DB6BFD" w:rsidRPr="003160B6">
        <w:t xml:space="preserve">más de 7 horas, y precipitación mayor que 25 mm, </w:t>
      </w:r>
      <w:r w:rsidR="00B52DAC" w:rsidRPr="003160B6">
        <w:t xml:space="preserve">se </w:t>
      </w:r>
      <w:r w:rsidR="00DB6BFD" w:rsidRPr="003160B6">
        <w:t xml:space="preserve">da lugar a que el día </w:t>
      </w:r>
      <w:r w:rsidR="00687AF4" w:rsidRPr="003160B6">
        <w:t>siguiente</w:t>
      </w:r>
      <w:r w:rsidR="00DB6BFD" w:rsidRPr="003160B6">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3160B6">
        <w:t>,</w:t>
      </w:r>
      <w:r w:rsidR="00DB6BFD" w:rsidRPr="003160B6">
        <w:t xml:space="preserve"> y así sucesivamente. Cuando se obtenga </w:t>
      </w:r>
      <w:r w:rsidR="003A7799" w:rsidRPr="003160B6">
        <w:t>5</w:t>
      </w:r>
      <w:r w:rsidR="00DB6BFD" w:rsidRPr="003160B6">
        <w:t xml:space="preserve"> días críticos </w:t>
      </w:r>
      <w:r w:rsidR="003A7799" w:rsidRPr="003160B6">
        <w:t>se emite un pronóstico de alerta, y cuando se llegue a 6 días críticos se da uno de peligro máximo</w:t>
      </w:r>
      <w:r w:rsidR="00F268AD" w:rsidRPr="003160B6">
        <w:t xml:space="preserve"> (no tienen que ser estrictamente consecutivos, pues si uno o dos días </w:t>
      </w:r>
      <w:r w:rsidR="0071024D" w:rsidRPr="003160B6">
        <w:t>subsiguientes</w:t>
      </w:r>
      <w:r w:rsidR="00F268AD" w:rsidRPr="003160B6">
        <w:t xml:space="preserve"> </w:t>
      </w:r>
      <w:r w:rsidR="0071024D" w:rsidRPr="003160B6">
        <w:t>no resultan críticos</w:t>
      </w:r>
      <w:r w:rsidR="00F268AD" w:rsidRPr="003160B6">
        <w:t>, se saltan; pero si se pasan de dos</w:t>
      </w:r>
      <w:r w:rsidR="0071024D" w:rsidRPr="003160B6">
        <w:t xml:space="preserve"> días seguidos que no sean críticos</w:t>
      </w:r>
      <w:r w:rsidR="00F268AD" w:rsidRPr="003160B6">
        <w:t>, se reinicia la cuenta)</w:t>
      </w:r>
      <w:r w:rsidR="00DB6BFD" w:rsidRPr="003160B6">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3160B6" w:rsidRDefault="000B5783" w:rsidP="00344E97">
      <w:pPr>
        <w:pStyle w:val="Heading2"/>
      </w:pPr>
      <w:bookmarkStart w:id="27" w:name="_Toc180074809"/>
      <w:r w:rsidRPr="003160B6">
        <w:t>Aplicaciones web</w:t>
      </w:r>
      <w:bookmarkEnd w:id="27"/>
    </w:p>
    <w:p w14:paraId="048C9506" w14:textId="71CFBEF3" w:rsidR="00A04114" w:rsidRPr="003160B6" w:rsidRDefault="007705E2" w:rsidP="00A04114">
      <w:r w:rsidRPr="003160B6">
        <w:t xml:space="preserve">Las aplicaciones web son sistemas accesibles mediante un navegador a través de una red local o Internet, utilizados para la obtención y el procesamiento de datos, que dependen de un servidor físico o virtual </w:t>
      </w:r>
      <w:r w:rsidR="00E45283" w:rsidRPr="003160B6">
        <w:t>en línea</w:t>
      </w:r>
      <w:r w:rsidRPr="003160B6">
        <w:t xml:space="preserve"> para el cumplimiento de sus funcionalidades </w:t>
      </w:r>
      <w:r w:rsidRPr="003160B6">
        <w:fldChar w:fldCharType="begin"/>
      </w:r>
      <w:r w:rsidRPr="003160B6">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3160B6">
        <w:fldChar w:fldCharType="separate"/>
      </w:r>
      <w:r w:rsidRPr="003160B6">
        <w:t>(Hernández Cruz et al., 2023; Llamuca-Quinaloa et al., 2021)</w:t>
      </w:r>
      <w:r w:rsidRPr="003160B6">
        <w:fldChar w:fldCharType="end"/>
      </w:r>
      <w:r w:rsidRPr="003160B6">
        <w:t>.</w:t>
      </w:r>
    </w:p>
    <w:p w14:paraId="2226EC5B" w14:textId="41EE14AE" w:rsidR="007705E2" w:rsidRPr="003160B6" w:rsidRDefault="007705E2" w:rsidP="00A04114">
      <w:r w:rsidRPr="003160B6">
        <w:t xml:space="preserve">El campo de desarrollo de aplicaciones web ha experimentado una evolución pronunciadamente rápida desde su nacimiento. En contraste con los sitios web o </w:t>
      </w:r>
      <w:r w:rsidRPr="003160B6">
        <w:rPr>
          <w:i/>
          <w:iCs/>
        </w:rPr>
        <w:t>websites</w:t>
      </w:r>
      <w:r w:rsidRPr="003160B6">
        <w:t xml:space="preserve"> estáticos de los días pasados del Internet, que ofrecían contenido sin características interactivas, las </w:t>
      </w:r>
      <w:r w:rsidR="000C2B2F" w:rsidRPr="003160B6">
        <w:t>aplicaciones web</w:t>
      </w:r>
      <w:r w:rsidRPr="003160B6">
        <w:t xml:space="preserve"> de hoy son integrales en experiencia digital, brindando servicios dinámicos e inmersivos que compiten con los </w:t>
      </w:r>
      <w:r w:rsidR="008F68DC" w:rsidRPr="003160B6">
        <w:t xml:space="preserve">tradicionales </w:t>
      </w:r>
      <w:r w:rsidRPr="003160B6">
        <w:t>programas de escritorio</w:t>
      </w:r>
      <w:r w:rsidR="00B5345D" w:rsidRPr="003160B6">
        <w:t xml:space="preserve"> </w:t>
      </w:r>
      <w:r w:rsidR="00B5345D" w:rsidRPr="003160B6">
        <w:fldChar w:fldCharType="begin"/>
      </w:r>
      <w:r w:rsidR="00B5345D" w:rsidRPr="003160B6">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3160B6">
        <w:fldChar w:fldCharType="separate"/>
      </w:r>
      <w:r w:rsidR="00B5345D" w:rsidRPr="003160B6">
        <w:t>(Panwar, 2024)</w:t>
      </w:r>
      <w:r w:rsidR="00B5345D" w:rsidRPr="003160B6">
        <w:fldChar w:fldCharType="end"/>
      </w:r>
      <w:r w:rsidRPr="003160B6">
        <w:t>.</w:t>
      </w:r>
    </w:p>
    <w:p w14:paraId="759E2920" w14:textId="47CD4CBC" w:rsidR="00D02823" w:rsidRPr="003160B6" w:rsidRDefault="00AA57AB" w:rsidP="000B5783">
      <w:pPr>
        <w:pStyle w:val="Heading3"/>
        <w:rPr>
          <w:szCs w:val="24"/>
        </w:rPr>
      </w:pPr>
      <w:bookmarkStart w:id="28" w:name="_Ref180050492"/>
      <w:bookmarkStart w:id="29" w:name="_Ref180050497"/>
      <w:bookmarkStart w:id="30" w:name="_Ref180073667"/>
      <w:bookmarkStart w:id="31" w:name="_Toc180074810"/>
      <w:r w:rsidRPr="003160B6">
        <w:rPr>
          <w:szCs w:val="24"/>
        </w:rPr>
        <w:t>V</w:t>
      </w:r>
      <w:r w:rsidR="000B5783" w:rsidRPr="003160B6">
        <w:rPr>
          <w:szCs w:val="24"/>
        </w:rPr>
        <w:t>entajas y clasificación</w:t>
      </w:r>
      <w:bookmarkEnd w:id="28"/>
      <w:bookmarkEnd w:id="29"/>
      <w:bookmarkEnd w:id="30"/>
      <w:bookmarkEnd w:id="31"/>
    </w:p>
    <w:p w14:paraId="209E6F0C" w14:textId="093E404C" w:rsidR="007705E2" w:rsidRPr="003160B6" w:rsidRDefault="007705E2" w:rsidP="007705E2">
      <w:r w:rsidRPr="003160B6">
        <w:t xml:space="preserve">Una aplicación web disfruta de ciertas ventajas sobre otras clases de sistemas. </w:t>
      </w:r>
      <w:r w:rsidR="00B5345D" w:rsidRPr="003160B6">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3160B6">
        <w:lastRenderedPageBreak/>
        <w:t xml:space="preserve">aplicación en </w:t>
      </w:r>
      <w:r w:rsidR="000573CB" w:rsidRPr="003160B6">
        <w:t>un respaldo unificado</w:t>
      </w:r>
      <w:r w:rsidR="00B5345D" w:rsidRPr="003160B6">
        <w:t>. Por la parte del desarrollador, las aplicaciones web son altamente compatibles</w:t>
      </w:r>
      <w:r w:rsidR="000573CB" w:rsidRPr="003160B6">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3160B6">
        <w:t xml:space="preserve"> </w:t>
      </w:r>
      <w:r w:rsidR="008E40C6" w:rsidRPr="003160B6">
        <w:t>software</w:t>
      </w:r>
      <w:r w:rsidR="000573CB" w:rsidRPr="003160B6">
        <w:t xml:space="preserve"> a implementar para dar solución al problema abordado por el presente trabajo.</w:t>
      </w:r>
    </w:p>
    <w:p w14:paraId="77CC2989" w14:textId="2CB7994D" w:rsidR="000573CB" w:rsidRPr="003160B6" w:rsidRDefault="000573CB" w:rsidP="007705E2">
      <w:r w:rsidRPr="003160B6">
        <w:t>Independientemente de las características esenciales que comparten, las aplicaciones web pueden ser asociadas a diferentes clases</w:t>
      </w:r>
      <w:r w:rsidR="004F6F29" w:rsidRPr="003160B6">
        <w:t xml:space="preserve">. Las tres principales son </w:t>
      </w:r>
      <w:r w:rsidR="004F6F29" w:rsidRPr="003160B6">
        <w:rPr>
          <w:i/>
          <w:iCs/>
        </w:rPr>
        <w:t>Single Page Application (SPA)</w:t>
      </w:r>
      <w:r w:rsidR="004F6F29" w:rsidRPr="003160B6">
        <w:t xml:space="preserve"> o aplicaciones de una sola página, </w:t>
      </w:r>
      <w:r w:rsidR="004F6F29" w:rsidRPr="003160B6">
        <w:rPr>
          <w:i/>
          <w:iCs/>
        </w:rPr>
        <w:t>Multi-Page Application (MPA)</w:t>
      </w:r>
      <w:r w:rsidR="004F6F29" w:rsidRPr="003160B6">
        <w:t xml:space="preserve"> o aplicaciones de múltiples páginas</w:t>
      </w:r>
      <w:r w:rsidR="00F32E48">
        <w:t>,</w:t>
      </w:r>
      <w:r w:rsidR="004F6F29" w:rsidRPr="003160B6">
        <w:t xml:space="preserve"> y </w:t>
      </w:r>
      <w:r w:rsidR="004F6F29" w:rsidRPr="003160B6">
        <w:rPr>
          <w:i/>
          <w:iCs/>
        </w:rPr>
        <w:t>Progressive Web Application (PWA)</w:t>
      </w:r>
      <w:r w:rsidR="004F6F29" w:rsidRPr="003160B6">
        <w:t xml:space="preserve"> o aplicaciones web progresivas.</w:t>
      </w:r>
    </w:p>
    <w:p w14:paraId="4B204987" w14:textId="19028C5D" w:rsidR="00F92706" w:rsidRPr="003160B6" w:rsidRDefault="00F92706" w:rsidP="007705E2">
      <w:r w:rsidRPr="003160B6">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3160B6">
        <w:t xml:space="preserve"> a lo largo de su interacción con la aplicación; sin embargo, la carga inicial toma más tiempo, pues se debe tomar toda la página de la primera vez.</w:t>
      </w:r>
    </w:p>
    <w:p w14:paraId="0CC7F01C" w14:textId="5BA0606D" w:rsidR="004F6F29" w:rsidRPr="003160B6" w:rsidRDefault="00F92706" w:rsidP="007705E2">
      <w:r w:rsidRPr="003160B6">
        <w:t>Las MPA representan un enfoque más tradicional</w:t>
      </w:r>
      <w:r w:rsidR="00DB48A0" w:rsidRPr="003160B6">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3160B6">
        <w:fldChar w:fldCharType="begin"/>
      </w:r>
      <w:r w:rsidR="00DB48A0" w:rsidRPr="003160B6">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3160B6">
        <w:fldChar w:fldCharType="separate"/>
      </w:r>
      <w:r w:rsidR="00DB48A0" w:rsidRPr="003160B6">
        <w:t>(Kowalczyk and Szandala, 2024)</w:t>
      </w:r>
      <w:r w:rsidR="00DB48A0" w:rsidRPr="003160B6">
        <w:fldChar w:fldCharType="end"/>
      </w:r>
      <w:r w:rsidR="00DB48A0" w:rsidRPr="003160B6">
        <w:t>.</w:t>
      </w:r>
    </w:p>
    <w:p w14:paraId="72F36AA2" w14:textId="20EA96E2" w:rsidR="00DB48A0" w:rsidRPr="003160B6" w:rsidRDefault="00DB48A0" w:rsidP="007705E2">
      <w:r w:rsidRPr="003160B6">
        <w:t xml:space="preserve">Las PWA </w:t>
      </w:r>
      <w:r w:rsidR="00D94E71" w:rsidRPr="003160B6">
        <w:t>o</w:t>
      </w:r>
      <w:r w:rsidR="008B0F54" w:rsidRPr="003160B6">
        <w:t xml:space="preserve">frecen funcionalidades que combinan el acceso al servidor con el soporte </w:t>
      </w:r>
      <w:r w:rsidR="00346AE9">
        <w:t>fuera de línea</w:t>
      </w:r>
      <w:r w:rsidR="008B0F54" w:rsidRPr="003160B6">
        <w:t>; se pueden instalar en el dispositivo del usuario y</w:t>
      </w:r>
      <w:r w:rsidR="002C4B96" w:rsidRPr="003160B6">
        <w:t>,</w:t>
      </w:r>
      <w:r w:rsidR="008B0F54" w:rsidRPr="003160B6">
        <w:t xml:space="preserve"> hasta cierto punto</w:t>
      </w:r>
      <w:r w:rsidR="002C4B96" w:rsidRPr="003160B6">
        <w:t xml:space="preserve">, usarse </w:t>
      </w:r>
      <w:r w:rsidR="008B0F54" w:rsidRPr="003160B6">
        <w:t xml:space="preserve">sin conexión a Internet. También </w:t>
      </w:r>
      <w:r w:rsidR="000B6AE1" w:rsidRPr="003160B6">
        <w:t>incluyen potencialmente</w:t>
      </w:r>
      <w:r w:rsidR="008B0F54" w:rsidRPr="003160B6">
        <w:t xml:space="preserve"> notificaciones emergentes y acceso al hardware del dispositivo.</w:t>
      </w:r>
      <w:r w:rsidRPr="003160B6">
        <w:t xml:space="preserve"> Este enfoque fue desarrollado por Google y otros actores del campo tecnológico para simplificar la creación de aplicaciones multiplataforma</w:t>
      </w:r>
      <w:r w:rsidR="004A54C0" w:rsidRPr="003160B6">
        <w:t>, y es una opción adecuada cuando se desee crear aplicaciones web que se sientan como aplicaciones nativas pero que sean más fáciles de desarrollar y mantener que las aplicaciones nativas tradicionales</w:t>
      </w:r>
      <w:r w:rsidR="00D43E1B" w:rsidRPr="003160B6">
        <w:t xml:space="preserve"> </w:t>
      </w:r>
      <w:r w:rsidR="00D43E1B" w:rsidRPr="003160B6">
        <w:fldChar w:fldCharType="begin"/>
      </w:r>
      <w:r w:rsidR="00D43E1B" w:rsidRPr="003160B6">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3160B6">
        <w:fldChar w:fldCharType="separate"/>
      </w:r>
      <w:r w:rsidR="00D43E1B" w:rsidRPr="003160B6">
        <w:t>(Ahyar Muawwal, 2024)</w:t>
      </w:r>
      <w:r w:rsidR="00D43E1B" w:rsidRPr="003160B6">
        <w:fldChar w:fldCharType="end"/>
      </w:r>
      <w:r w:rsidR="00D43E1B" w:rsidRPr="003160B6">
        <w:t>.</w:t>
      </w:r>
    </w:p>
    <w:p w14:paraId="62BE36BE" w14:textId="7DC5CEB1" w:rsidR="004A54C0" w:rsidRPr="003160B6" w:rsidRDefault="004A54C0" w:rsidP="007705E2">
      <w:r w:rsidRPr="003160B6">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3160B6">
        <w:t xml:space="preserve"> del lado del cliente</w:t>
      </w:r>
      <w:r w:rsidRPr="003160B6">
        <w:t xml:space="preserve"> específicas para diferentes plataformas que implican las </w:t>
      </w:r>
      <w:r w:rsidR="00C546BB" w:rsidRPr="003160B6">
        <w:t>PWA.</w:t>
      </w:r>
    </w:p>
    <w:p w14:paraId="4EC85724" w14:textId="5C38650A" w:rsidR="008D3A71" w:rsidRPr="003160B6" w:rsidRDefault="00995E09" w:rsidP="000B5783">
      <w:pPr>
        <w:pStyle w:val="Heading3"/>
        <w:rPr>
          <w:szCs w:val="24"/>
        </w:rPr>
      </w:pPr>
      <w:bookmarkStart w:id="32" w:name="_Toc180074811"/>
      <w:r w:rsidRPr="003160B6">
        <w:rPr>
          <w:szCs w:val="24"/>
        </w:rPr>
        <w:t>Arquitectura</w:t>
      </w:r>
      <w:r w:rsidR="006D4CA5" w:rsidRPr="003160B6">
        <w:rPr>
          <w:szCs w:val="24"/>
        </w:rPr>
        <w:t xml:space="preserve"> cliente-servidor</w:t>
      </w:r>
      <w:bookmarkEnd w:id="32"/>
    </w:p>
    <w:p w14:paraId="01B7EB6F" w14:textId="2FFBF8D0" w:rsidR="001257E2" w:rsidRPr="003160B6" w:rsidRDefault="001257E2" w:rsidP="001257E2">
      <w:r w:rsidRPr="003160B6">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3160B6">
        <w:rPr>
          <w:i/>
          <w:iCs/>
        </w:rPr>
        <w:t>requests</w:t>
      </w:r>
      <w:r w:rsidR="00913E8A" w:rsidRPr="003160B6">
        <w:t xml:space="preserve"> en inglés</w:t>
      </w:r>
      <w:r w:rsidRPr="003160B6">
        <w:rPr>
          <w:i/>
          <w:iCs/>
        </w:rPr>
        <w:t>)</w:t>
      </w:r>
      <w:r w:rsidRPr="003160B6">
        <w:t xml:space="preserve">, las procesa, y devuelve una respuesta </w:t>
      </w:r>
      <w:r w:rsidRPr="003160B6">
        <w:rPr>
          <w:i/>
          <w:iCs/>
        </w:rPr>
        <w:t>(response)</w:t>
      </w:r>
      <w:r w:rsidRPr="003160B6">
        <w:t xml:space="preserve"> al cliente. Este enfoque es</w:t>
      </w:r>
      <w:r w:rsidR="00BE364B">
        <w:t xml:space="preserve"> parte</w:t>
      </w:r>
      <w:r w:rsidRPr="003160B6">
        <w:t xml:space="preserve"> </w:t>
      </w:r>
      <w:r w:rsidR="002B4132">
        <w:t>existencial</w:t>
      </w:r>
      <w:r w:rsidRPr="003160B6">
        <w:t xml:space="preserve"> del Internet, los sistemas bancarios</w:t>
      </w:r>
      <w:r w:rsidR="00E64596" w:rsidRPr="003160B6">
        <w:t xml:space="preserve"> y</w:t>
      </w:r>
      <w:r w:rsidRPr="003160B6">
        <w:t xml:space="preserve"> las redes celulares </w:t>
      </w:r>
      <w:r w:rsidRPr="003160B6">
        <w:fldChar w:fldCharType="begin"/>
      </w:r>
      <w:r w:rsidRPr="003160B6">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3160B6">
        <w:fldChar w:fldCharType="separate"/>
      </w:r>
      <w:r w:rsidRPr="003160B6">
        <w:t>(Mwamba Nyabuto et al., 2024)</w:t>
      </w:r>
      <w:r w:rsidRPr="003160B6">
        <w:fldChar w:fldCharType="end"/>
      </w:r>
      <w:r w:rsidRPr="003160B6">
        <w:t>.</w:t>
      </w:r>
    </w:p>
    <w:p w14:paraId="08520971" w14:textId="4A8E3052" w:rsidR="001257E2" w:rsidRPr="003160B6" w:rsidRDefault="00D64B68" w:rsidP="001257E2">
      <w:r w:rsidRPr="003160B6">
        <w:t>Esta arquitectura cuenta con varias ventaja</w:t>
      </w:r>
      <w:r w:rsidR="00D65B9C" w:rsidRPr="003160B6">
        <w:t>s</w:t>
      </w:r>
      <w:r w:rsidRPr="003160B6">
        <w:t xml:space="preserve"> importantes: la centralización del control (el acceso y los recursos</w:t>
      </w:r>
      <w:r w:rsidR="00113C7C" w:rsidRPr="003160B6">
        <w:t xml:space="preserve"> son</w:t>
      </w:r>
      <w:r w:rsidRPr="003160B6">
        <w:t xml:space="preserve"> controlados por el servidor asignado, lo cual reduce el riesgo de uso indebido de los datos y posibilita la actualización unificada de los mismos); </w:t>
      </w:r>
      <w:r w:rsidR="00822C48" w:rsidRPr="003160B6">
        <w:t xml:space="preserve">el manejo </w:t>
      </w:r>
      <w:r w:rsidR="003D56F1" w:rsidRPr="003160B6">
        <w:t>organizad</w:t>
      </w:r>
      <w:r w:rsidR="00822C48" w:rsidRPr="003160B6">
        <w:t>o</w:t>
      </w:r>
      <w:r w:rsidRPr="003160B6">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w:t>
      </w:r>
      <w:r w:rsidR="00801A4B">
        <w:t>entre otros</w:t>
      </w:r>
      <w:r w:rsidRPr="003160B6">
        <w:t xml:space="preserve"> </w:t>
      </w:r>
      <w:r w:rsidRPr="003160B6">
        <w:fldChar w:fldCharType="begin"/>
      </w:r>
      <w:r w:rsidRPr="003160B6">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3160B6">
        <w:fldChar w:fldCharType="separate"/>
      </w:r>
      <w:r w:rsidRPr="003160B6">
        <w:t>(Abirami et al., 2019)</w:t>
      </w:r>
      <w:r w:rsidRPr="003160B6">
        <w:fldChar w:fldCharType="end"/>
      </w:r>
      <w:r w:rsidRPr="003160B6">
        <w:t xml:space="preserve">. </w:t>
      </w:r>
    </w:p>
    <w:p w14:paraId="11EBFAB0" w14:textId="7B0280C5" w:rsidR="00D64B68" w:rsidRPr="003160B6" w:rsidRDefault="00D64B68" w:rsidP="001257E2">
      <w:r w:rsidRPr="003160B6">
        <w:t xml:space="preserve">El </w:t>
      </w:r>
      <w:r w:rsidR="001508A7" w:rsidRPr="003160B6">
        <w:t>contexto de las tecnologías, herramientas y desarrollo</w:t>
      </w:r>
      <w:r w:rsidRPr="003160B6">
        <w:t xml:space="preserve"> de </w:t>
      </w:r>
      <w:r w:rsidR="001508A7" w:rsidRPr="003160B6">
        <w:t xml:space="preserve">la parte del cliente se conoce </w:t>
      </w:r>
      <w:r w:rsidR="001B26EA" w:rsidRPr="003160B6">
        <w:t xml:space="preserve">en inglés </w:t>
      </w:r>
      <w:r w:rsidR="001508A7" w:rsidRPr="003160B6">
        <w:t xml:space="preserve">como </w:t>
      </w:r>
      <w:r w:rsidR="001508A7" w:rsidRPr="003160B6">
        <w:rPr>
          <w:i/>
          <w:iCs/>
        </w:rPr>
        <w:t>front-end</w:t>
      </w:r>
      <w:r w:rsidR="001508A7" w:rsidRPr="003160B6">
        <w:t xml:space="preserve">; y el del lado del servidor, como </w:t>
      </w:r>
      <w:r w:rsidR="001508A7" w:rsidRPr="003160B6">
        <w:rPr>
          <w:i/>
          <w:iCs/>
        </w:rPr>
        <w:t>back-end</w:t>
      </w:r>
      <w:r w:rsidR="001508A7" w:rsidRPr="003160B6">
        <w:t>.</w:t>
      </w:r>
    </w:p>
    <w:p w14:paraId="66BE2D55" w14:textId="2045E4C8" w:rsidR="00FE25B5" w:rsidRPr="003160B6" w:rsidRDefault="008D3A71" w:rsidP="00FE25B5">
      <w:pPr>
        <w:pStyle w:val="Heading3"/>
        <w:rPr>
          <w:szCs w:val="24"/>
        </w:rPr>
      </w:pPr>
      <w:bookmarkStart w:id="33" w:name="_Ref180073142"/>
      <w:bookmarkStart w:id="34" w:name="_Ref180073612"/>
      <w:bookmarkStart w:id="35" w:name="_Toc180074812"/>
      <w:r w:rsidRPr="003160B6">
        <w:rPr>
          <w:szCs w:val="24"/>
        </w:rPr>
        <w:t>API y API REST</w:t>
      </w:r>
      <w:bookmarkEnd w:id="33"/>
      <w:bookmarkEnd w:id="34"/>
      <w:bookmarkEnd w:id="35"/>
    </w:p>
    <w:p w14:paraId="5576638B" w14:textId="08FD595D" w:rsidR="00F15FF3" w:rsidRPr="003160B6" w:rsidRDefault="00112571" w:rsidP="00112571">
      <w:r w:rsidRPr="003160B6">
        <w:t>Una</w:t>
      </w:r>
      <w:r w:rsidR="001B26EA" w:rsidRPr="003160B6">
        <w:t xml:space="preserve"> interfaz de programación de aplicaciones</w:t>
      </w:r>
      <w:r w:rsidRPr="003160B6">
        <w:t xml:space="preserve"> (</w:t>
      </w:r>
      <w:r w:rsidR="001B26EA" w:rsidRPr="003160B6">
        <w:t xml:space="preserve">API, </w:t>
      </w:r>
      <w:r w:rsidRPr="003160B6">
        <w:t xml:space="preserve">del inglés </w:t>
      </w:r>
      <w:r w:rsidRPr="003160B6">
        <w:rPr>
          <w:i/>
          <w:iCs/>
        </w:rPr>
        <w:t>Application Programming Interface</w:t>
      </w:r>
      <w:r w:rsidRPr="003160B6">
        <w:t xml:space="preserve">) es un protocolo de comunicación entre aplicaciones, un convenio que especifica las formas mediante las cuales un sistema o un componente de un sistema </w:t>
      </w:r>
      <w:r w:rsidR="00F15FF3" w:rsidRPr="003160B6">
        <w:t>puede acceder</w:t>
      </w:r>
      <w:r w:rsidRPr="003160B6">
        <w:t xml:space="preserve"> a funcionalidades de otro</w:t>
      </w:r>
      <w:r w:rsidR="0084069F" w:rsidRPr="003160B6">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3160B6">
        <w:lastRenderedPageBreak/>
        <w:t xml:space="preserve">mismos para regular la interacción entre partes de sus propios productos, o provistas por compañías que dominan el panorama tecnológico, como </w:t>
      </w:r>
      <w:r w:rsidR="001A77AE" w:rsidRPr="003160B6">
        <w:t>Meta</w:t>
      </w:r>
      <w:r w:rsidR="0084069F" w:rsidRPr="003160B6">
        <w:t xml:space="preserve">, Microsoft y OpenAI </w:t>
      </w:r>
      <w:r w:rsidR="0084069F" w:rsidRPr="003160B6">
        <w:fldChar w:fldCharType="begin"/>
      </w:r>
      <w:r w:rsidR="0084069F" w:rsidRPr="003160B6">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3160B6">
        <w:fldChar w:fldCharType="separate"/>
      </w:r>
      <w:r w:rsidR="0084069F" w:rsidRPr="003160B6">
        <w:t>(Nguyen, 2023)</w:t>
      </w:r>
      <w:r w:rsidR="0084069F" w:rsidRPr="003160B6">
        <w:fldChar w:fldCharType="end"/>
      </w:r>
      <w:r w:rsidR="0084069F" w:rsidRPr="003160B6">
        <w:t>.</w:t>
      </w:r>
    </w:p>
    <w:p w14:paraId="20C69D9F" w14:textId="5740C37A" w:rsidR="00722DA0" w:rsidRPr="003160B6" w:rsidRDefault="0084069F" w:rsidP="00144FE3">
      <w:r w:rsidRPr="003160B6">
        <w:t xml:space="preserve">Una clase de APIs de singular importancia es conocida como REST (del inglés </w:t>
      </w:r>
      <w:r w:rsidRPr="003160B6">
        <w:rPr>
          <w:i/>
          <w:iCs/>
        </w:rPr>
        <w:t>REpresentational State Transfer</w:t>
      </w:r>
      <w:r w:rsidRPr="003160B6">
        <w:t>, tr</w:t>
      </w:r>
      <w:r w:rsidR="00355176" w:rsidRPr="003160B6">
        <w:t>ansferencia de estado representacional)</w:t>
      </w:r>
      <w:r w:rsidR="00144FE3" w:rsidRPr="003160B6">
        <w:t xml:space="preserve">. Fue propuesta por Roy Fielding en 2000 y se ha convertido en un estándar </w:t>
      </w:r>
      <w:r w:rsidR="00144FE3" w:rsidRPr="003160B6">
        <w:rPr>
          <w:i/>
          <w:iCs/>
        </w:rPr>
        <w:t>de facto</w:t>
      </w:r>
      <w:r w:rsidR="00144FE3" w:rsidRPr="003160B6">
        <w:t xml:space="preserve"> para las interacciones de servicios web </w:t>
      </w:r>
      <w:r w:rsidR="00144FE3" w:rsidRPr="003160B6">
        <w:fldChar w:fldCharType="begin"/>
      </w:r>
      <w:r w:rsidR="00144FE3" w:rsidRPr="003160B6">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3160B6">
        <w:fldChar w:fldCharType="separate"/>
      </w:r>
      <w:r w:rsidR="00144FE3" w:rsidRPr="003160B6">
        <w:t>(Liu et al., 2022)</w:t>
      </w:r>
      <w:r w:rsidR="00144FE3" w:rsidRPr="003160B6">
        <w:fldChar w:fldCharType="end"/>
      </w:r>
      <w:r w:rsidR="00144FE3" w:rsidRPr="003160B6">
        <w:t>.</w:t>
      </w:r>
    </w:p>
    <w:p w14:paraId="22088016" w14:textId="7FCCE2B3" w:rsidR="007E3AAF" w:rsidRPr="003160B6" w:rsidRDefault="007E3AAF" w:rsidP="00144FE3">
      <w:r w:rsidRPr="003160B6">
        <w:t>Las APIs de tipo REST</w:t>
      </w:r>
      <w:r w:rsidR="000D44AD" w:rsidRPr="003160B6">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3160B6">
        <w:t xml:space="preserve">Usan </w:t>
      </w:r>
      <w:r w:rsidRPr="003160B6">
        <w:t xml:space="preserve">extremos </w:t>
      </w:r>
      <w:r w:rsidR="0054516C" w:rsidRPr="003160B6">
        <w:t>(</w:t>
      </w:r>
      <w:r w:rsidRPr="003160B6">
        <w:rPr>
          <w:i/>
          <w:iCs/>
        </w:rPr>
        <w:t>endpoints</w:t>
      </w:r>
      <w:r w:rsidR="0054516C" w:rsidRPr="003160B6">
        <w:rPr>
          <w:i/>
          <w:iCs/>
        </w:rPr>
        <w:t xml:space="preserve"> </w:t>
      </w:r>
      <w:r w:rsidR="0054516C" w:rsidRPr="003160B6">
        <w:t>en inglés)</w:t>
      </w:r>
      <w:r w:rsidRPr="003160B6">
        <w:t>, que son funcionalidades concretas implementadas de un proceso de negocios, y son invocadas con ayuda de una dirección URL (</w:t>
      </w:r>
      <w:r w:rsidRPr="003160B6">
        <w:rPr>
          <w:i/>
          <w:iCs/>
        </w:rPr>
        <w:t xml:space="preserve">Uniform Resource Locator, </w:t>
      </w:r>
      <w:r w:rsidRPr="003160B6">
        <w:t>localizador uniforme de recurso</w:t>
      </w:r>
      <w:r w:rsidR="0054516C" w:rsidRPr="003160B6">
        <w:t>s</w:t>
      </w:r>
      <w:r w:rsidRPr="003160B6">
        <w:t>).</w:t>
      </w:r>
      <w:r w:rsidR="00984817" w:rsidRPr="003160B6">
        <w:t xml:space="preserve"> Las solicitudes del cliente, mediante las cuales este puede acceder </w:t>
      </w:r>
      <w:r w:rsidR="00C4691F" w:rsidRPr="003160B6">
        <w:t xml:space="preserve">a </w:t>
      </w:r>
      <w:r w:rsidR="00984817" w:rsidRPr="003160B6">
        <w:t xml:space="preserve">recursos de datos a ser creados, eliminados, actualizados o recuperados, son enviadas a uno de los </w:t>
      </w:r>
      <w:r w:rsidR="003C35B7" w:rsidRPr="003160B6">
        <w:t>extremos</w:t>
      </w:r>
      <w:r w:rsidR="00984817" w:rsidRPr="003160B6">
        <w:t xml:space="preserve"> con una ruta de recurso y un método, que comúnmente es </w:t>
      </w:r>
      <w:r w:rsidR="00984817" w:rsidRPr="0064049A">
        <w:rPr>
          <w:rFonts w:ascii="Courier New" w:hAnsi="Courier New" w:cs="Courier New"/>
          <w:sz w:val="20"/>
          <w:szCs w:val="20"/>
        </w:rPr>
        <w:t>POST</w:t>
      </w:r>
      <w:r w:rsidR="00984817" w:rsidRPr="0064049A">
        <w:rPr>
          <w:sz w:val="20"/>
          <w:szCs w:val="20"/>
        </w:rPr>
        <w:t xml:space="preserve"> </w:t>
      </w:r>
      <w:r w:rsidR="00984817" w:rsidRPr="003160B6">
        <w:t xml:space="preserve">(crear), </w:t>
      </w:r>
      <w:r w:rsidR="00984817" w:rsidRPr="0064049A">
        <w:rPr>
          <w:rFonts w:ascii="Courier New" w:hAnsi="Courier New" w:cs="Courier New"/>
          <w:sz w:val="20"/>
          <w:szCs w:val="20"/>
        </w:rPr>
        <w:t>GET</w:t>
      </w:r>
      <w:r w:rsidR="00984817" w:rsidRPr="0064049A">
        <w:rPr>
          <w:sz w:val="20"/>
          <w:szCs w:val="20"/>
        </w:rPr>
        <w:t xml:space="preserve"> </w:t>
      </w:r>
      <w:r w:rsidR="00984817" w:rsidRPr="003160B6">
        <w:t xml:space="preserve">(recuperar), </w:t>
      </w:r>
      <w:r w:rsidR="00984817" w:rsidRPr="0064049A">
        <w:rPr>
          <w:rFonts w:ascii="Courier New" w:hAnsi="Courier New" w:cs="Courier New"/>
          <w:sz w:val="20"/>
          <w:szCs w:val="20"/>
        </w:rPr>
        <w:t>PUT</w:t>
      </w:r>
      <w:r w:rsidR="00984817" w:rsidRPr="0064049A">
        <w:rPr>
          <w:sz w:val="20"/>
          <w:szCs w:val="20"/>
        </w:rPr>
        <w:t xml:space="preserve"> </w:t>
      </w:r>
      <w:r w:rsidR="00984817" w:rsidRPr="003160B6">
        <w:t xml:space="preserve">(actualizar) o </w:t>
      </w:r>
      <w:r w:rsidR="00984817" w:rsidRPr="0064049A">
        <w:rPr>
          <w:rFonts w:ascii="Courier New" w:hAnsi="Courier New" w:cs="Courier New"/>
          <w:sz w:val="20"/>
          <w:szCs w:val="20"/>
        </w:rPr>
        <w:t>DELETE</w:t>
      </w:r>
      <w:r w:rsidR="00984817" w:rsidRPr="0064049A">
        <w:rPr>
          <w:sz w:val="20"/>
          <w:szCs w:val="20"/>
        </w:rPr>
        <w:t xml:space="preserve"> </w:t>
      </w:r>
      <w:r w:rsidR="00984817" w:rsidRPr="003160B6">
        <w:t xml:space="preserve">(eliminar) </w:t>
      </w:r>
      <w:r w:rsidR="00984817" w:rsidRPr="003160B6">
        <w:fldChar w:fldCharType="begin"/>
      </w:r>
      <w:r w:rsidR="00984817" w:rsidRPr="003160B6">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3160B6">
        <w:fldChar w:fldCharType="separate"/>
      </w:r>
      <w:r w:rsidR="00984817" w:rsidRPr="003160B6">
        <w:t>(Ehsan et al., 2022; Kim et al., 2023)</w:t>
      </w:r>
      <w:r w:rsidR="00984817" w:rsidRPr="003160B6">
        <w:fldChar w:fldCharType="end"/>
      </w:r>
      <w:r w:rsidR="00984817" w:rsidRPr="003160B6">
        <w:t>.</w:t>
      </w:r>
    </w:p>
    <w:p w14:paraId="6F7AA4A7" w14:textId="4999E2BE" w:rsidR="00722DA0" w:rsidRPr="003160B6" w:rsidRDefault="00722DA0" w:rsidP="00722DA0">
      <w:r w:rsidRPr="003160B6">
        <w:t xml:space="preserve">Una API REST es, por tanto, una opción adecuada para la comunicación entre el servidor y el cliente en </w:t>
      </w:r>
      <w:r w:rsidR="001F01B6" w:rsidRPr="003160B6">
        <w:t xml:space="preserve">la aplicación web </w:t>
      </w:r>
      <w:r w:rsidRPr="003160B6">
        <w:t>propuest</w:t>
      </w:r>
      <w:r w:rsidR="001F01B6" w:rsidRPr="003160B6">
        <w:t>a</w:t>
      </w:r>
      <w:r w:rsidRPr="003160B6">
        <w:t xml:space="preserve"> como solución al problema.</w:t>
      </w:r>
    </w:p>
    <w:p w14:paraId="6986865F" w14:textId="48EA6B32" w:rsidR="00FE25B5" w:rsidRPr="003160B6" w:rsidRDefault="00995E09" w:rsidP="00344E97">
      <w:pPr>
        <w:pStyle w:val="Heading2"/>
      </w:pPr>
      <w:bookmarkStart w:id="36" w:name="_Toc180074813"/>
      <w:r w:rsidRPr="003160B6">
        <w:t xml:space="preserve">Conceptos de lenguaje de programación y </w:t>
      </w:r>
      <w:r w:rsidR="003C35B7" w:rsidRPr="003160B6">
        <w:t>marco de trabajo</w:t>
      </w:r>
      <w:bookmarkEnd w:id="36"/>
    </w:p>
    <w:p w14:paraId="36F25AFC" w14:textId="5D1B74BC" w:rsidR="00D30828" w:rsidRPr="003160B6" w:rsidRDefault="00127161" w:rsidP="00722DA0">
      <w:r w:rsidRPr="003160B6">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3160B6">
        <w:t>entre otros</w:t>
      </w:r>
      <w:r w:rsidRPr="003160B6">
        <w:t xml:space="preserve">. </w:t>
      </w:r>
    </w:p>
    <w:p w14:paraId="355F47F5" w14:textId="1E17A284" w:rsidR="00D30828" w:rsidRPr="003160B6" w:rsidRDefault="00D30828" w:rsidP="00722DA0">
      <w:r w:rsidRPr="003160B6">
        <w:t xml:space="preserve">En el contexto del desarrollo de aplicaciones web, un </w:t>
      </w:r>
      <w:r w:rsidR="003C35B7" w:rsidRPr="003160B6">
        <w:t>marco de trabajo (</w:t>
      </w:r>
      <w:r w:rsidRPr="003160B6">
        <w:rPr>
          <w:i/>
          <w:iCs/>
        </w:rPr>
        <w:t>framework</w:t>
      </w:r>
      <w:r w:rsidRPr="003160B6">
        <w:t xml:space="preserve"> </w:t>
      </w:r>
      <w:r w:rsidR="003C35B7" w:rsidRPr="003160B6">
        <w:t xml:space="preserve">en inglés) </w:t>
      </w:r>
      <w:r w:rsidRPr="003160B6">
        <w:t xml:space="preserve">es una plataforma de software </w:t>
      </w:r>
      <w:r w:rsidR="00984817" w:rsidRPr="003160B6">
        <w:t xml:space="preserve">que provee a los desarrolladores herramientas preconstruidas para </w:t>
      </w:r>
      <w:r w:rsidR="00984817" w:rsidRPr="003160B6">
        <w:lastRenderedPageBreak/>
        <w:t xml:space="preserve">la implementación de </w:t>
      </w:r>
      <w:r w:rsidR="008046B3" w:rsidRPr="003160B6">
        <w:t xml:space="preserve">sus </w:t>
      </w:r>
      <w:r w:rsidR="00984817" w:rsidRPr="003160B6">
        <w:t xml:space="preserve">proyectos. Un </w:t>
      </w:r>
      <w:r w:rsidR="003C35B7" w:rsidRPr="003160B6">
        <w:t>marco de trabajo</w:t>
      </w:r>
      <w:r w:rsidR="00984817" w:rsidRPr="003160B6">
        <w:t xml:space="preserve"> extiende las características normalmente presentes en el lenguaje sobre el cual se basan y añaden sus propias clases, funciones y capacidades</w:t>
      </w:r>
      <w:r w:rsidR="00DD7B3C" w:rsidRPr="003160B6">
        <w:t xml:space="preserve">, con el objetivo de simplificar el trabajo de producción y mantenimiento de código </w:t>
      </w:r>
      <w:r w:rsidR="00DD7B3C" w:rsidRPr="003160B6">
        <w:fldChar w:fldCharType="begin"/>
      </w:r>
      <w:r w:rsidR="00DD7B3C" w:rsidRPr="003160B6">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3160B6">
        <w:fldChar w:fldCharType="separate"/>
      </w:r>
      <w:r w:rsidR="00DD7B3C" w:rsidRPr="003160B6">
        <w:t>(Mendez, 2014)</w:t>
      </w:r>
      <w:r w:rsidR="00DD7B3C" w:rsidRPr="003160B6">
        <w:fldChar w:fldCharType="end"/>
      </w:r>
      <w:r w:rsidR="00DD7B3C" w:rsidRPr="003160B6">
        <w:t>.</w:t>
      </w:r>
    </w:p>
    <w:p w14:paraId="623801F6" w14:textId="17E61031" w:rsidR="00722DA0" w:rsidRPr="003160B6" w:rsidRDefault="00127161" w:rsidP="00722DA0">
      <w:r w:rsidRPr="003160B6">
        <w:t xml:space="preserve">En el desarrollo </w:t>
      </w:r>
      <w:r w:rsidR="00BE4D2F" w:rsidRPr="003160B6">
        <w:t>de la aplicación web propuesta</w:t>
      </w:r>
      <w:r w:rsidRPr="003160B6">
        <w:t xml:space="preserve"> como solución al problema de esta investigación, se hace uso de varios lenguajes de programación y </w:t>
      </w:r>
      <w:r w:rsidR="003C35B7" w:rsidRPr="003160B6">
        <w:t>marcos de trabajo</w:t>
      </w:r>
      <w:r w:rsidRPr="003160B6">
        <w:t>, los cuales serán especificados en los epígrafes subsiguientes.</w:t>
      </w:r>
    </w:p>
    <w:p w14:paraId="70A5FC92" w14:textId="0C5C8B91" w:rsidR="00201F4F" w:rsidRPr="003160B6" w:rsidRDefault="00201F4F" w:rsidP="00344E97">
      <w:pPr>
        <w:pStyle w:val="Heading2"/>
      </w:pPr>
      <w:bookmarkStart w:id="37" w:name="_Toc180074814"/>
      <w:r w:rsidRPr="003160B6">
        <w:t xml:space="preserve">Tecnologías </w:t>
      </w:r>
      <w:r w:rsidR="00B46C92" w:rsidRPr="003160B6">
        <w:t xml:space="preserve">de desarrollo </w:t>
      </w:r>
      <w:r w:rsidRPr="003160B6">
        <w:t>del lado del cliente</w:t>
      </w:r>
      <w:bookmarkEnd w:id="37"/>
    </w:p>
    <w:p w14:paraId="15B1C2EC" w14:textId="41301E7E" w:rsidR="00201F4F" w:rsidRPr="003160B6" w:rsidRDefault="00201F4F" w:rsidP="000B5783">
      <w:pPr>
        <w:pStyle w:val="Heading3"/>
        <w:rPr>
          <w:szCs w:val="24"/>
        </w:rPr>
      </w:pPr>
      <w:bookmarkStart w:id="38" w:name="_Toc180074815"/>
      <w:r w:rsidRPr="003160B6">
        <w:rPr>
          <w:szCs w:val="24"/>
        </w:rPr>
        <w:t>HTML, CSS y JavaScript</w:t>
      </w:r>
      <w:bookmarkEnd w:id="38"/>
    </w:p>
    <w:p w14:paraId="5EDB1D27" w14:textId="3B60622A" w:rsidR="003454DD" w:rsidRPr="003160B6" w:rsidRDefault="003454DD" w:rsidP="003454DD">
      <w:r w:rsidRPr="003160B6">
        <w:t>Todo el desarrollo web moderno del lado del cliente está construido sobre tres lenguajes fundamentales: HTML, CSS y JavaScript.</w:t>
      </w:r>
    </w:p>
    <w:p w14:paraId="7E257B7E" w14:textId="79C9EFA7" w:rsidR="003454DD" w:rsidRPr="003160B6" w:rsidRDefault="003454DD" w:rsidP="003454DD">
      <w:r w:rsidRPr="003160B6">
        <w:t xml:space="preserve">HTML (del inglés </w:t>
      </w:r>
      <w:r w:rsidRPr="003160B6">
        <w:rPr>
          <w:i/>
          <w:iCs/>
        </w:rPr>
        <w:t>HyperText Markup Language</w:t>
      </w:r>
      <w:r w:rsidRPr="003160B6">
        <w:t>, lenguaje de marcado de hipertexto</w:t>
      </w:r>
      <w:r w:rsidR="00ED51C0" w:rsidRPr="003160B6">
        <w:t xml:space="preserve"> en ingés</w:t>
      </w:r>
      <w:r w:rsidRPr="003160B6">
        <w:t xml:space="preserve">) </w:t>
      </w:r>
      <w:r w:rsidR="008D0CFE" w:rsidRPr="003160B6">
        <w:t xml:space="preserve">constituye el esqueleto del desarrollo web, pues </w:t>
      </w:r>
      <w:r w:rsidR="00ED51C0" w:rsidRPr="003160B6">
        <w:t xml:space="preserve">provee la estructura </w:t>
      </w:r>
      <w:r w:rsidR="008D0CFE" w:rsidRPr="003160B6">
        <w:t>básica y el contenido de una página web, definiendo</w:t>
      </w:r>
      <w:r w:rsidR="00ED51C0" w:rsidRPr="003160B6">
        <w:t xml:space="preserve"> </w:t>
      </w:r>
      <w:r w:rsidR="008D0CFE" w:rsidRPr="003160B6">
        <w:t>elementos como tablas, formularios, listas y títulos, e identifica dónde las secciones empiezan y terminan; todo ello mediante etiquetas (</w:t>
      </w:r>
      <w:r w:rsidR="008D0CFE" w:rsidRPr="003160B6">
        <w:rPr>
          <w:i/>
          <w:iCs/>
        </w:rPr>
        <w:t>tags</w:t>
      </w:r>
      <w:r w:rsidR="00BE4D2F" w:rsidRPr="003160B6">
        <w:t xml:space="preserve"> en inglés</w:t>
      </w:r>
      <w:r w:rsidR="008D0CFE" w:rsidRPr="003160B6">
        <w:t xml:space="preserve">).  </w:t>
      </w:r>
    </w:p>
    <w:p w14:paraId="7201FBA2" w14:textId="6277FF3C" w:rsidR="003454DD" w:rsidRPr="003160B6" w:rsidRDefault="003454DD" w:rsidP="003454DD">
      <w:r w:rsidRPr="003160B6">
        <w:t>CSS (</w:t>
      </w:r>
      <w:r w:rsidRPr="003160B6">
        <w:rPr>
          <w:i/>
          <w:iCs/>
        </w:rPr>
        <w:t>Cascading Style Sheets</w:t>
      </w:r>
      <w:r w:rsidRPr="003160B6">
        <w:t xml:space="preserve">, hojas de estilo en cascada) permite dar estilos y aspectos diferentes a los elementos definidos por HTML, </w:t>
      </w:r>
      <w:r w:rsidR="00474B0E" w:rsidRPr="003160B6">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3160B6">
        <w:t xml:space="preserve"> </w:t>
      </w:r>
      <w:r w:rsidR="001D72A0" w:rsidRPr="003160B6">
        <w:fldChar w:fldCharType="begin"/>
      </w:r>
      <w:r w:rsidR="001D72A0" w:rsidRPr="003160B6">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3160B6">
        <w:fldChar w:fldCharType="separate"/>
      </w:r>
      <w:r w:rsidR="001D72A0" w:rsidRPr="003160B6">
        <w:t>(Mendez, 2014)</w:t>
      </w:r>
      <w:r w:rsidR="001D72A0" w:rsidRPr="003160B6">
        <w:fldChar w:fldCharType="end"/>
      </w:r>
      <w:r w:rsidR="00474B0E" w:rsidRPr="003160B6">
        <w:t xml:space="preserve">. </w:t>
      </w:r>
    </w:p>
    <w:p w14:paraId="6FC386E5" w14:textId="46FAF796" w:rsidR="003454DD" w:rsidRPr="003160B6" w:rsidRDefault="009D0785" w:rsidP="003454DD">
      <w:r w:rsidRPr="003160B6">
        <w:t xml:space="preserve">JavaScript </w:t>
      </w:r>
      <w:r w:rsidR="001D72A0" w:rsidRPr="003160B6">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3160B6">
        <w:t>marcos de trabajo</w:t>
      </w:r>
      <w:r w:rsidR="001D72A0" w:rsidRPr="003160B6">
        <w:t xml:space="preserve"> actuales para JavaScript ha facilitado su transformación en un lenguaje de programación que puede emplearse tanto en el desarrollo </w:t>
      </w:r>
      <w:r w:rsidR="00852E85" w:rsidRPr="003160B6">
        <w:t>del lado del cliente</w:t>
      </w:r>
      <w:r w:rsidR="001D72A0" w:rsidRPr="003160B6">
        <w:rPr>
          <w:i/>
          <w:iCs/>
        </w:rPr>
        <w:t xml:space="preserve"> </w:t>
      </w:r>
      <w:r w:rsidR="001D72A0" w:rsidRPr="003160B6">
        <w:t xml:space="preserve">como </w:t>
      </w:r>
      <w:r w:rsidR="00852E85" w:rsidRPr="003160B6">
        <w:t>del servidor</w:t>
      </w:r>
      <w:r w:rsidR="001D72A0" w:rsidRPr="003160B6">
        <w:rPr>
          <w:i/>
          <w:iCs/>
        </w:rPr>
        <w:t xml:space="preserve"> </w:t>
      </w:r>
      <w:r w:rsidR="001D72A0" w:rsidRPr="003160B6">
        <w:rPr>
          <w:i/>
          <w:iCs/>
        </w:rPr>
        <w:fldChar w:fldCharType="begin"/>
      </w:r>
      <w:r w:rsidR="009C4618" w:rsidRPr="003160B6">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3160B6">
        <w:rPr>
          <w:i/>
          <w:iCs/>
        </w:rPr>
        <w:fldChar w:fldCharType="separate"/>
      </w:r>
      <w:r w:rsidR="009C4618" w:rsidRPr="003160B6">
        <w:t>(Shukla, 2023)</w:t>
      </w:r>
      <w:r w:rsidR="001D72A0" w:rsidRPr="003160B6">
        <w:rPr>
          <w:i/>
          <w:iCs/>
        </w:rPr>
        <w:fldChar w:fldCharType="end"/>
      </w:r>
      <w:r w:rsidR="001D72A0" w:rsidRPr="003160B6">
        <w:t xml:space="preserve">.  </w:t>
      </w:r>
    </w:p>
    <w:p w14:paraId="70617266" w14:textId="7C7F7091" w:rsidR="009D0785" w:rsidRPr="003160B6" w:rsidRDefault="009D0785" w:rsidP="003454DD">
      <w:r w:rsidRPr="003160B6">
        <w:t>HTML, CSS y JavaScript son esenciales para el desarrollo de</w:t>
      </w:r>
      <w:r w:rsidR="001D72A0" w:rsidRPr="003160B6">
        <w:t>l lado del cliente de</w:t>
      </w:r>
      <w:r w:rsidRPr="003160B6">
        <w:t xml:space="preserve"> cualquier aplicación web, y por tanto están plenamente integrados en </w:t>
      </w:r>
      <w:r w:rsidR="00484DA9" w:rsidRPr="003160B6">
        <w:t>la aplicación web propuesta</w:t>
      </w:r>
      <w:r w:rsidRPr="003160B6">
        <w:t xml:space="preserve"> por la presente investigación.</w:t>
      </w:r>
      <w:r w:rsidR="001D72A0" w:rsidRPr="003160B6">
        <w:t xml:space="preserve"> </w:t>
      </w:r>
    </w:p>
    <w:p w14:paraId="795DC47B" w14:textId="6DCF0B78" w:rsidR="00995E09" w:rsidRPr="003160B6" w:rsidRDefault="00995E09" w:rsidP="000B5783">
      <w:pPr>
        <w:pStyle w:val="Heading3"/>
        <w:rPr>
          <w:szCs w:val="24"/>
        </w:rPr>
      </w:pPr>
      <w:bookmarkStart w:id="39" w:name="_Toc180074816"/>
      <w:r w:rsidRPr="003160B6">
        <w:rPr>
          <w:szCs w:val="24"/>
        </w:rPr>
        <w:lastRenderedPageBreak/>
        <w:t>JSON</w:t>
      </w:r>
      <w:bookmarkEnd w:id="39"/>
    </w:p>
    <w:p w14:paraId="3E347880" w14:textId="4AB611AC" w:rsidR="001B7E6F" w:rsidRPr="003160B6" w:rsidRDefault="009D0785" w:rsidP="001B7E6F">
      <w:r w:rsidRPr="003160B6">
        <w:t>JSON</w:t>
      </w:r>
      <w:r w:rsidR="00C43B63" w:rsidRPr="003160B6">
        <w:t>, o notación de objetos de JavaScript</w:t>
      </w:r>
      <w:r w:rsidRPr="003160B6">
        <w:t xml:space="preserve"> (</w:t>
      </w:r>
      <w:r w:rsidRPr="003160B6">
        <w:rPr>
          <w:i/>
          <w:iCs/>
        </w:rPr>
        <w:t>JavaScript Object Notation</w:t>
      </w:r>
      <w:r w:rsidRPr="003160B6">
        <w:t xml:space="preserve"> en inglés) </w:t>
      </w:r>
      <w:r w:rsidR="001B7E6F" w:rsidRPr="003160B6">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3160B6">
        <w:t xml:space="preserve"> </w:t>
      </w:r>
      <w:r w:rsidR="001B7E6F" w:rsidRPr="003160B6">
        <w:t xml:space="preserve">JSON usa la sintaxis de JavaScript para representar datos estructurados de forma concisa, legible </w:t>
      </w:r>
      <w:r w:rsidR="000B4D55" w:rsidRPr="003160B6">
        <w:t xml:space="preserve">por máquinas y humanos, con especificaciones de lenguaje e implementación bastante simples </w:t>
      </w:r>
      <w:r w:rsidR="000B4D55" w:rsidRPr="003160B6">
        <w:fldChar w:fldCharType="begin"/>
      </w:r>
      <w:r w:rsidR="000B4D55" w:rsidRPr="003160B6">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3160B6">
        <w:fldChar w:fldCharType="separate"/>
      </w:r>
      <w:r w:rsidR="000B4D55" w:rsidRPr="003160B6">
        <w:t>(Stanek and Killough, 2023)</w:t>
      </w:r>
      <w:r w:rsidR="000B4D55" w:rsidRPr="003160B6">
        <w:fldChar w:fldCharType="end"/>
      </w:r>
      <w:r w:rsidR="000B4D55" w:rsidRPr="003160B6">
        <w:t>.</w:t>
      </w:r>
    </w:p>
    <w:p w14:paraId="098267CF" w14:textId="2276CA61" w:rsidR="002245D0" w:rsidRPr="003160B6" w:rsidRDefault="002245D0" w:rsidP="009D0785">
      <w:r w:rsidRPr="003160B6">
        <w:t>Por las razones anteriores, JSON es escogido como el formato de intercambio de datos entre el cliente y el servidor en la aplicación web desarrollada</w:t>
      </w:r>
      <w:r w:rsidR="001B7E6F" w:rsidRPr="003160B6">
        <w:t xml:space="preserve">. </w:t>
      </w:r>
    </w:p>
    <w:p w14:paraId="583A71EE" w14:textId="4D11AB66" w:rsidR="00201F4F" w:rsidRPr="003160B6" w:rsidRDefault="001508A7" w:rsidP="000B5783">
      <w:pPr>
        <w:pStyle w:val="Heading3"/>
        <w:rPr>
          <w:szCs w:val="24"/>
        </w:rPr>
      </w:pPr>
      <w:bookmarkStart w:id="40" w:name="_Toc180074817"/>
      <w:r w:rsidRPr="003160B6">
        <w:rPr>
          <w:szCs w:val="24"/>
        </w:rPr>
        <w:t xml:space="preserve">React y </w:t>
      </w:r>
      <w:r w:rsidR="00201F4F" w:rsidRPr="003160B6">
        <w:rPr>
          <w:szCs w:val="24"/>
        </w:rPr>
        <w:t>Next.js</w:t>
      </w:r>
      <w:bookmarkEnd w:id="40"/>
    </w:p>
    <w:p w14:paraId="69F8B565" w14:textId="50854A8D" w:rsidR="001508A7" w:rsidRPr="003160B6" w:rsidRDefault="001508A7" w:rsidP="001508A7">
      <w:r w:rsidRPr="003160B6">
        <w:t xml:space="preserve">React es una biblioteca de JavaScript desarrollada y mantenida por Facebook (Meta) para la construcción de interfaces de usuario </w:t>
      </w:r>
      <w:r w:rsidR="0011519D" w:rsidRPr="003160B6">
        <w:t xml:space="preserve">(UI, siglas de </w:t>
      </w:r>
      <w:r w:rsidR="0011519D" w:rsidRPr="003160B6">
        <w:rPr>
          <w:i/>
          <w:iCs/>
        </w:rPr>
        <w:t xml:space="preserve">User Interface </w:t>
      </w:r>
      <w:r w:rsidR="0011519D" w:rsidRPr="003160B6">
        <w:t xml:space="preserve">en inglés) de aplicaciones web. Con ella, los desarrolladores pueden adoptar un enfoque declarativo y eficiente para la creación de elementos de </w:t>
      </w:r>
      <w:r w:rsidR="00596E63" w:rsidRPr="003160B6">
        <w:t xml:space="preserve">UI capaces de ser actualizados dinámicamente sobre la base de cambios en los datos o interacciones del usuario. </w:t>
      </w:r>
    </w:p>
    <w:p w14:paraId="598D8DFD" w14:textId="1945092D" w:rsidR="00596E63" w:rsidRPr="003160B6" w:rsidRDefault="00596E63" w:rsidP="001508A7">
      <w:r w:rsidRPr="003160B6">
        <w:t xml:space="preserve">React usa el modelo </w:t>
      </w:r>
      <w:r w:rsidR="00E821E0" w:rsidRPr="003160B6">
        <w:t>de objeto documento</w:t>
      </w:r>
      <w:r w:rsidRPr="003160B6">
        <w:t xml:space="preserve"> (</w:t>
      </w:r>
      <w:r w:rsidR="008F5912" w:rsidRPr="003160B6">
        <w:t>DOM</w:t>
      </w:r>
      <w:r w:rsidR="008F5912" w:rsidRPr="003160B6">
        <w:rPr>
          <w:i/>
          <w:iCs/>
        </w:rPr>
        <w:t xml:space="preserve">, </w:t>
      </w:r>
      <w:r w:rsidRPr="003160B6">
        <w:rPr>
          <w:i/>
          <w:iCs/>
        </w:rPr>
        <w:t>Document Object Model</w:t>
      </w:r>
      <w:r w:rsidR="008F5912" w:rsidRPr="003160B6">
        <w:t xml:space="preserve"> en inglés</w:t>
      </w:r>
      <w:r w:rsidRPr="003160B6">
        <w:t>) para renderizar y acualizar los elementos UI eficientemente. La estructura y el comportamiento de estos es descrita con JSX (</w:t>
      </w:r>
      <w:r w:rsidRPr="003160B6">
        <w:rPr>
          <w:i/>
          <w:iCs/>
        </w:rPr>
        <w:t>JavaScript XML)</w:t>
      </w:r>
      <w:r w:rsidRPr="003160B6">
        <w:t xml:space="preserve">, un lenguaje específico al dominio que combina </w:t>
      </w:r>
      <w:r w:rsidR="00175A80" w:rsidRPr="003160B6">
        <w:t xml:space="preserve">sintaxis de </w:t>
      </w:r>
      <w:r w:rsidRPr="003160B6">
        <w:t>JavaScript</w:t>
      </w:r>
      <w:r w:rsidR="00175A80" w:rsidRPr="003160B6">
        <w:t xml:space="preserve"> con XML. La estructura elemental usada por React es el component</w:t>
      </w:r>
      <w:r w:rsidR="00A6516C" w:rsidRPr="003160B6">
        <w:t>e</w:t>
      </w:r>
      <w:r w:rsidR="00175A80" w:rsidRPr="003160B6">
        <w:t xml:space="preserve"> (</w:t>
      </w:r>
      <w:r w:rsidR="00175A80" w:rsidRPr="003160B6">
        <w:rPr>
          <w:i/>
          <w:iCs/>
        </w:rPr>
        <w:t>component</w:t>
      </w:r>
      <w:r w:rsidR="00A6516C" w:rsidRPr="003160B6">
        <w:t xml:space="preserve"> en inglés</w:t>
      </w:r>
      <w:r w:rsidR="00175A80" w:rsidRPr="003160B6">
        <w:t xml:space="preserve">), que permite el desarrollo modular de unidades reusables que se adaptan mediante </w:t>
      </w:r>
      <w:r w:rsidR="00A6516C" w:rsidRPr="003160B6">
        <w:t xml:space="preserve">propiedades </w:t>
      </w:r>
      <w:r w:rsidR="00175A80" w:rsidRPr="003160B6">
        <w:t>(</w:t>
      </w:r>
      <w:r w:rsidR="00A6516C" w:rsidRPr="003160B6">
        <w:rPr>
          <w:i/>
          <w:iCs/>
        </w:rPr>
        <w:t>props</w:t>
      </w:r>
      <w:r w:rsidR="00175A80" w:rsidRPr="003160B6">
        <w:t>) ajustables a los diferentes usos del mismo componente</w:t>
      </w:r>
      <w:r w:rsidR="00611885" w:rsidRPr="003160B6">
        <w:t xml:space="preserve"> </w:t>
      </w:r>
      <w:r w:rsidR="00611885" w:rsidRPr="003160B6">
        <w:fldChar w:fldCharType="begin"/>
      </w:r>
      <w:r w:rsidR="00611885" w:rsidRPr="003160B6">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3160B6">
        <w:fldChar w:fldCharType="separate"/>
      </w:r>
      <w:r w:rsidR="00611885" w:rsidRPr="003160B6">
        <w:t>(Ferreira et al., 2024)</w:t>
      </w:r>
      <w:r w:rsidR="00611885" w:rsidRPr="003160B6">
        <w:fldChar w:fldCharType="end"/>
      </w:r>
      <w:r w:rsidR="00175A80" w:rsidRPr="003160B6">
        <w:t>.</w:t>
      </w:r>
    </w:p>
    <w:p w14:paraId="79AD4343" w14:textId="6A7F5594" w:rsidR="004B0DE4" w:rsidRPr="003160B6" w:rsidRDefault="002245D0" w:rsidP="001508A7">
      <w:r w:rsidRPr="003160B6">
        <w:t xml:space="preserve">Next.js es un popular </w:t>
      </w:r>
      <w:r w:rsidR="003C35B7" w:rsidRPr="003160B6">
        <w:t>marco de trabajo</w:t>
      </w:r>
      <w:r w:rsidRPr="003160B6">
        <w:t xml:space="preserve"> de React para aplicaciones web, que ofrece como ventajas una experiencia de usuario mejorada, rendimiento superior y eficiencia de</w:t>
      </w:r>
      <w:r w:rsidR="0083013A" w:rsidRPr="003160B6">
        <w:t xml:space="preserve"> optimización de motores de búsqueda</w:t>
      </w:r>
      <w:r w:rsidRPr="003160B6">
        <w:t xml:space="preserve"> (</w:t>
      </w:r>
      <w:r w:rsidR="0083013A" w:rsidRPr="003160B6">
        <w:t xml:space="preserve">SEO, </w:t>
      </w:r>
      <w:r w:rsidRPr="003160B6">
        <w:rPr>
          <w:i/>
          <w:iCs/>
        </w:rPr>
        <w:t>Search Engine Optimization</w:t>
      </w:r>
      <w:r w:rsidRPr="003160B6">
        <w:t xml:space="preserve"> </w:t>
      </w:r>
      <w:r w:rsidR="004B3ADB" w:rsidRPr="003160B6">
        <w:t>en inglés</w:t>
      </w:r>
      <w:r w:rsidRPr="003160B6">
        <w:t>)</w:t>
      </w:r>
      <w:r w:rsidR="00830FD2" w:rsidRPr="003160B6">
        <w:t xml:space="preserve">, y simplificación del desarrollo. </w:t>
      </w:r>
      <w:r w:rsidR="002A47FF" w:rsidRPr="003160B6">
        <w:t>La evolución de Next.js ha sido estable, y s</w:t>
      </w:r>
      <w:r w:rsidR="00830FD2" w:rsidRPr="003160B6">
        <w:t>u utilidad para la implementación de aplicaciones con React ha sido abundantemente demostrada por la experiencia de la comunidad de desarrolladores</w:t>
      </w:r>
      <w:r w:rsidR="002A47FF" w:rsidRPr="003160B6">
        <w:t xml:space="preserve"> </w:t>
      </w:r>
      <w:r w:rsidR="002A47FF" w:rsidRPr="003160B6">
        <w:fldChar w:fldCharType="begin"/>
      </w:r>
      <w:r w:rsidR="00DD7B3C" w:rsidRPr="003160B6">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3160B6">
        <w:fldChar w:fldCharType="separate"/>
      </w:r>
      <w:r w:rsidR="00DD7B3C" w:rsidRPr="003160B6">
        <w:t>(Patel, 2023; Satter et al., 2023; Venkata Koteswara Rao Ballamudi et al., 2021)</w:t>
      </w:r>
      <w:r w:rsidR="002A47FF" w:rsidRPr="003160B6">
        <w:fldChar w:fldCharType="end"/>
      </w:r>
      <w:r w:rsidR="00830FD2" w:rsidRPr="003160B6">
        <w:t xml:space="preserve">. </w:t>
      </w:r>
    </w:p>
    <w:p w14:paraId="40E05B4A" w14:textId="01E484C8" w:rsidR="00830FD2" w:rsidRPr="003160B6" w:rsidRDefault="00830FD2" w:rsidP="001508A7">
      <w:pPr>
        <w:rPr>
          <w:i/>
          <w:iCs/>
        </w:rPr>
      </w:pPr>
      <w:r w:rsidRPr="003160B6">
        <w:t>Por tanto, la aplicación</w:t>
      </w:r>
      <w:r w:rsidR="00AE08CC" w:rsidRPr="003160B6">
        <w:t xml:space="preserve"> web</w:t>
      </w:r>
      <w:r w:rsidRPr="003160B6">
        <w:t xml:space="preserve"> implementada usa React con Next.js para el </w:t>
      </w:r>
      <w:r w:rsidR="00C43B63" w:rsidRPr="003160B6">
        <w:t>lado del cliente</w:t>
      </w:r>
      <w:r w:rsidRPr="003160B6">
        <w:rPr>
          <w:i/>
          <w:iCs/>
        </w:rPr>
        <w:t>.</w:t>
      </w:r>
    </w:p>
    <w:p w14:paraId="17CF2190" w14:textId="5BA76413" w:rsidR="00FE25B5" w:rsidRPr="003160B6" w:rsidRDefault="00201F4F" w:rsidP="00FE25B5">
      <w:pPr>
        <w:pStyle w:val="Heading3"/>
        <w:rPr>
          <w:szCs w:val="24"/>
        </w:rPr>
      </w:pPr>
      <w:bookmarkStart w:id="41" w:name="_Toc180074818"/>
      <w:r w:rsidRPr="003160B6">
        <w:rPr>
          <w:szCs w:val="24"/>
        </w:rPr>
        <w:lastRenderedPageBreak/>
        <w:t>Tailwind</w:t>
      </w:r>
      <w:bookmarkEnd w:id="41"/>
    </w:p>
    <w:p w14:paraId="46A6938E" w14:textId="76519175" w:rsidR="00A57854" w:rsidRPr="003160B6" w:rsidRDefault="002A47FF" w:rsidP="00676E8F">
      <w:r w:rsidRPr="003160B6">
        <w:t xml:space="preserve">Tailwind es un </w:t>
      </w:r>
      <w:r w:rsidR="003C35B7" w:rsidRPr="003160B6">
        <w:t>marco de trabajo</w:t>
      </w:r>
      <w:r w:rsidRPr="003160B6">
        <w:t xml:space="preserve"> de CSS usado </w:t>
      </w:r>
      <w:r w:rsidR="00A57854" w:rsidRPr="003160B6">
        <w:t>en el desarrollo de</w:t>
      </w:r>
      <w:r w:rsidR="00C43B63" w:rsidRPr="003160B6">
        <w:t xml:space="preserve">l lado del cliente </w:t>
      </w:r>
      <w:r w:rsidR="00A57854" w:rsidRPr="003160B6">
        <w:t>para estilizar las interfaces gráficas de usuario. Se destaca por su popularidad, la claridad de su documentación y su eficiencia de almacenamiento en la compilación de archivos. Trabaja mediante la inserción de</w:t>
      </w:r>
      <w:r w:rsidR="00C43B63" w:rsidRPr="003160B6">
        <w:t xml:space="preserve"> clases de utilidades</w:t>
      </w:r>
      <w:r w:rsidR="00A57854" w:rsidRPr="003160B6">
        <w:t xml:space="preserve"> </w:t>
      </w:r>
      <w:r w:rsidR="00C43B63" w:rsidRPr="003160B6">
        <w:t>(</w:t>
      </w:r>
      <w:r w:rsidR="00A57854" w:rsidRPr="003160B6">
        <w:rPr>
          <w:i/>
          <w:iCs/>
        </w:rPr>
        <w:t>utility classes</w:t>
      </w:r>
      <w:r w:rsidR="00C43B63" w:rsidRPr="003160B6">
        <w:t xml:space="preserve"> en inglés)</w:t>
      </w:r>
      <w:r w:rsidR="00A57854" w:rsidRPr="003160B6">
        <w:t xml:space="preserve"> predefinidas (y ampliables mediante personalización) directamente dentro de los elementos HTML, lo cual</w:t>
      </w:r>
      <w:r w:rsidR="001228B8" w:rsidRPr="003160B6">
        <w:t xml:space="preserve"> </w:t>
      </w:r>
      <w:r w:rsidR="00A57854" w:rsidRPr="003160B6">
        <w:t>ofrece gran flexibilidad a los desarrolladores</w:t>
      </w:r>
      <w:r w:rsidR="00813374" w:rsidRPr="003160B6">
        <w:t xml:space="preserve"> </w:t>
      </w:r>
      <w:r w:rsidR="00813374" w:rsidRPr="003160B6">
        <w:fldChar w:fldCharType="begin"/>
      </w:r>
      <w:r w:rsidR="00813374" w:rsidRPr="003160B6">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3160B6">
        <w:fldChar w:fldCharType="separate"/>
      </w:r>
      <w:r w:rsidR="00813374" w:rsidRPr="003160B6">
        <w:t>(Vargas Zermeño, 2024)</w:t>
      </w:r>
      <w:r w:rsidR="00813374" w:rsidRPr="003160B6">
        <w:fldChar w:fldCharType="end"/>
      </w:r>
      <w:r w:rsidR="00A57854" w:rsidRPr="003160B6">
        <w:t>.</w:t>
      </w:r>
    </w:p>
    <w:p w14:paraId="76AA8FEC" w14:textId="4E302919" w:rsidR="00676E8F" w:rsidRPr="003160B6" w:rsidRDefault="00A57854" w:rsidP="00676E8F">
      <w:r w:rsidRPr="003160B6">
        <w:t xml:space="preserve">Debido a lo anterior, Tailwind fue seleccionado como herramienta de estilo para la aplicación web desarrollada. </w:t>
      </w:r>
    </w:p>
    <w:p w14:paraId="29B8F760" w14:textId="49DB8BC5" w:rsidR="00FE25B5" w:rsidRPr="003160B6" w:rsidRDefault="00201F4F" w:rsidP="00344E97">
      <w:pPr>
        <w:pStyle w:val="Heading2"/>
      </w:pPr>
      <w:bookmarkStart w:id="42" w:name="_Toc180074819"/>
      <w:r w:rsidRPr="003160B6">
        <w:t>Tecnologías</w:t>
      </w:r>
      <w:r w:rsidR="00852E85" w:rsidRPr="003160B6">
        <w:t xml:space="preserve"> de desarrollo</w:t>
      </w:r>
      <w:r w:rsidRPr="003160B6">
        <w:t xml:space="preserve"> del lado del servidor</w:t>
      </w:r>
      <w:bookmarkEnd w:id="42"/>
    </w:p>
    <w:p w14:paraId="04C695D3" w14:textId="20B22A28" w:rsidR="008D3A71" w:rsidRPr="003160B6" w:rsidRDefault="008D3A71" w:rsidP="000B5783">
      <w:pPr>
        <w:pStyle w:val="Heading3"/>
        <w:rPr>
          <w:szCs w:val="24"/>
        </w:rPr>
      </w:pPr>
      <w:bookmarkStart w:id="43" w:name="_Toc180074820"/>
      <w:r w:rsidRPr="003160B6">
        <w:rPr>
          <w:szCs w:val="24"/>
        </w:rPr>
        <w:t>Python</w:t>
      </w:r>
      <w:bookmarkEnd w:id="43"/>
    </w:p>
    <w:p w14:paraId="5FF560F6" w14:textId="77777777" w:rsidR="000B4D55" w:rsidRPr="003160B6" w:rsidRDefault="00676E8F" w:rsidP="00676E8F">
      <w:r w:rsidRPr="003160B6">
        <w:t>Python</w:t>
      </w:r>
      <w:r w:rsidR="00CF5608" w:rsidRPr="003160B6">
        <w:t>, desarrollado por Guido van Rossum,</w:t>
      </w:r>
      <w:r w:rsidRPr="003160B6">
        <w:t xml:space="preserve"> </w:t>
      </w:r>
      <w:r w:rsidR="00CF5608" w:rsidRPr="003160B6">
        <w:t>fue introducido en 1991. E</w:t>
      </w:r>
      <w:r w:rsidRPr="003160B6">
        <w:t>s un lenguaje de programación de propósito general</w:t>
      </w:r>
      <w:r w:rsidR="00951BB6" w:rsidRPr="003160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3160B6">
        <w:t>notablemente</w:t>
      </w:r>
      <w:r w:rsidR="00951BB6" w:rsidRPr="003160B6">
        <w:t xml:space="preserve"> amplia. Es uno de los lenguajes de programación más populares del mundo, y la extensísima comunidad de desarrolladores que lo usan lo ha enriquecido con diversas bibliotecas disponibles de forma gratuita</w:t>
      </w:r>
      <w:r w:rsidR="00CF5608" w:rsidRPr="003160B6">
        <w:t xml:space="preserve"> </w:t>
      </w:r>
      <w:r w:rsidR="00CF5608" w:rsidRPr="003160B6">
        <w:fldChar w:fldCharType="begin"/>
      </w:r>
      <w:r w:rsidR="00813374" w:rsidRPr="003160B6">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3160B6">
        <w:fldChar w:fldCharType="separate"/>
      </w:r>
      <w:r w:rsidR="00813374" w:rsidRPr="003160B6">
        <w:t>(Kumar and Nandal, 2024)</w:t>
      </w:r>
      <w:r w:rsidR="00CF5608" w:rsidRPr="003160B6">
        <w:fldChar w:fldCharType="end"/>
      </w:r>
      <w:r w:rsidR="00951BB6" w:rsidRPr="003160B6">
        <w:t xml:space="preserve">. </w:t>
      </w:r>
    </w:p>
    <w:p w14:paraId="7FBDEAB9" w14:textId="766A247D" w:rsidR="00676E8F" w:rsidRPr="003160B6" w:rsidRDefault="00951BB6" w:rsidP="00676E8F">
      <w:r w:rsidRPr="003160B6">
        <w:t xml:space="preserve">Todas las ventajas anteriores fundamentan la elección de Python como lenguaje de programación adecuado para la implementación del </w:t>
      </w:r>
      <w:r w:rsidR="00754C82" w:rsidRPr="003160B6">
        <w:t>lado del servidor</w:t>
      </w:r>
      <w:r w:rsidR="00CF5608" w:rsidRPr="003160B6">
        <w:t xml:space="preserve"> d</w:t>
      </w:r>
      <w:r w:rsidR="00ED7283" w:rsidRPr="003160B6">
        <w:t>e la aplicación web</w:t>
      </w:r>
      <w:r w:rsidR="00CF5608" w:rsidRPr="003160B6">
        <w:t>.</w:t>
      </w:r>
    </w:p>
    <w:p w14:paraId="425F5FF1" w14:textId="618ACFC2" w:rsidR="008D3A71" w:rsidRPr="003160B6" w:rsidRDefault="008D3A71" w:rsidP="000B5783">
      <w:pPr>
        <w:pStyle w:val="Heading3"/>
        <w:rPr>
          <w:szCs w:val="24"/>
        </w:rPr>
      </w:pPr>
      <w:bookmarkStart w:id="44" w:name="_Toc180074821"/>
      <w:r w:rsidRPr="003160B6">
        <w:rPr>
          <w:szCs w:val="24"/>
        </w:rPr>
        <w:t>Django</w:t>
      </w:r>
      <w:bookmarkEnd w:id="44"/>
    </w:p>
    <w:p w14:paraId="734CEAA7" w14:textId="418CD2CD" w:rsidR="00676E8F" w:rsidRPr="003160B6" w:rsidRDefault="00E2045F" w:rsidP="00676E8F">
      <w:r w:rsidRPr="003160B6">
        <w:t xml:space="preserve">Django es un </w:t>
      </w:r>
      <w:r w:rsidR="003C35B7" w:rsidRPr="003160B6">
        <w:t>marco de trabajo</w:t>
      </w:r>
      <w:r w:rsidRPr="003160B6">
        <w:t xml:space="preserve"> para </w:t>
      </w:r>
      <w:r w:rsidR="003C35B7" w:rsidRPr="003160B6">
        <w:t>el lado del servidor</w:t>
      </w:r>
      <w:r w:rsidRPr="003160B6">
        <w:t xml:space="preserve"> escrito en Python que goza de </w:t>
      </w:r>
      <w:r w:rsidR="00F25F02" w:rsidRPr="003160B6">
        <w:t>amplia</w:t>
      </w:r>
      <w:r w:rsidRPr="003160B6">
        <w:t xml:space="preserve"> aceptación en</w:t>
      </w:r>
      <w:r w:rsidR="00F25F02" w:rsidRPr="003160B6">
        <w:t xml:space="preserve"> la comunidad de desarrolladores </w:t>
      </w:r>
      <w:r w:rsidRPr="003160B6">
        <w:t xml:space="preserve">por su enfoque en la eficiencia y la </w:t>
      </w:r>
      <w:r w:rsidR="00F25F02" w:rsidRPr="003160B6">
        <w:t>simplicidad</w:t>
      </w:r>
      <w:r w:rsidRPr="003160B6">
        <w:t>.</w:t>
      </w:r>
      <w:r w:rsidR="00F25F02" w:rsidRPr="003160B6">
        <w:t xml:space="preserve"> </w:t>
      </w:r>
      <w:r w:rsidR="00F25F02" w:rsidRPr="003160B6">
        <w:lastRenderedPageBreak/>
        <w:t xml:space="preserve">Al seguir el patrón </w:t>
      </w:r>
      <w:r w:rsidR="00975771" w:rsidRPr="003160B6">
        <w:t xml:space="preserve">modelo-vista-plantilla </w:t>
      </w:r>
      <w:r w:rsidR="00F25F02" w:rsidRPr="003160B6">
        <w:t>(</w:t>
      </w:r>
      <w:r w:rsidR="00975771" w:rsidRPr="003160B6">
        <w:t xml:space="preserve">MTV, </w:t>
      </w:r>
      <w:r w:rsidR="00F25F02" w:rsidRPr="003160B6">
        <w:rPr>
          <w:i/>
          <w:iCs/>
        </w:rPr>
        <w:t>Model-View-Template</w:t>
      </w:r>
      <w:r w:rsidR="003B3F70" w:rsidRPr="003160B6">
        <w:t xml:space="preserve"> en inglés</w:t>
      </w:r>
      <w:r w:rsidR="00F25F02" w:rsidRPr="003160B6">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3160B6">
        <w:fldChar w:fldCharType="begin"/>
      </w:r>
      <w:r w:rsidR="00F25F02" w:rsidRPr="003160B6">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3160B6">
        <w:fldChar w:fldCharType="separate"/>
      </w:r>
      <w:r w:rsidR="00F25F02" w:rsidRPr="003160B6">
        <w:t>(Ramírez-Galvis, 2023)</w:t>
      </w:r>
      <w:r w:rsidR="00F25F02" w:rsidRPr="003160B6">
        <w:fldChar w:fldCharType="end"/>
      </w:r>
      <w:r w:rsidR="00F25F02" w:rsidRPr="003160B6">
        <w:t>.</w:t>
      </w:r>
    </w:p>
    <w:p w14:paraId="09CA9041" w14:textId="2F8EE575" w:rsidR="00F25F02" w:rsidRPr="003160B6" w:rsidRDefault="00F25F02" w:rsidP="00676E8F">
      <w:r w:rsidRPr="003160B6">
        <w:t>Estas características justifican la adopción de Django como tecnología de base para el desarrollo del lado del servidor en la aplicación web propuesta.</w:t>
      </w:r>
    </w:p>
    <w:p w14:paraId="6C403C90" w14:textId="0341D193" w:rsidR="00FE25B5" w:rsidRPr="003160B6" w:rsidRDefault="008D3A71" w:rsidP="00FE25B5">
      <w:pPr>
        <w:pStyle w:val="Heading3"/>
        <w:rPr>
          <w:szCs w:val="24"/>
        </w:rPr>
      </w:pPr>
      <w:bookmarkStart w:id="45" w:name="_Toc180074822"/>
      <w:r w:rsidRPr="003160B6">
        <w:rPr>
          <w:szCs w:val="24"/>
        </w:rPr>
        <w:t xml:space="preserve">Django </w:t>
      </w:r>
      <w:r w:rsidR="00365B30" w:rsidRPr="003160B6">
        <w:rPr>
          <w:szCs w:val="24"/>
        </w:rPr>
        <w:t>REST</w:t>
      </w:r>
      <w:r w:rsidR="00393B93" w:rsidRPr="003160B6">
        <w:rPr>
          <w:szCs w:val="24"/>
        </w:rPr>
        <w:t xml:space="preserve"> Framework</w:t>
      </w:r>
      <w:bookmarkEnd w:id="45"/>
    </w:p>
    <w:p w14:paraId="1B3CA87B" w14:textId="172C3D04" w:rsidR="00676E8F" w:rsidRPr="003160B6" w:rsidRDefault="00393B93" w:rsidP="00676E8F">
      <w:r w:rsidRPr="003160B6">
        <w:t xml:space="preserve">Django </w:t>
      </w:r>
      <w:r w:rsidR="00365B30" w:rsidRPr="003160B6">
        <w:t>REST</w:t>
      </w:r>
      <w:r w:rsidRPr="003160B6">
        <w:t xml:space="preserve"> Framework </w:t>
      </w:r>
      <w:r w:rsidR="00297A96" w:rsidRPr="003160B6">
        <w:t xml:space="preserve">es un popular paquete de Django usado para construir APIs, usado en la implementación de numerosos servicios web actuales. Añade a Django </w:t>
      </w:r>
      <w:r w:rsidR="002E078C" w:rsidRPr="003160B6">
        <w:t>útiles componentes preconstruidos, como las</w:t>
      </w:r>
      <w:r w:rsidR="00737879" w:rsidRPr="003160B6">
        <w:t xml:space="preserve"> vistas</w:t>
      </w:r>
      <w:r w:rsidR="00297A96" w:rsidRPr="003160B6">
        <w:t xml:space="preserve"> </w:t>
      </w:r>
      <w:r w:rsidR="00737879" w:rsidRPr="003160B6">
        <w:t>(</w:t>
      </w:r>
      <w:r w:rsidR="00297A96" w:rsidRPr="003160B6">
        <w:rPr>
          <w:i/>
          <w:iCs/>
        </w:rPr>
        <w:t>views</w:t>
      </w:r>
      <w:r w:rsidR="00737879" w:rsidRPr="003160B6">
        <w:t xml:space="preserve"> en inglés)</w:t>
      </w:r>
      <w:r w:rsidR="00297A96" w:rsidRPr="003160B6">
        <w:t xml:space="preserve"> REST basadas en clases,</w:t>
      </w:r>
      <w:r w:rsidR="00737879" w:rsidRPr="003160B6">
        <w:t xml:space="preserve"> conjuntos de vistas</w:t>
      </w:r>
      <w:r w:rsidR="00297A96" w:rsidRPr="003160B6">
        <w:t xml:space="preserve"> </w:t>
      </w:r>
      <w:r w:rsidR="00737879" w:rsidRPr="003160B6">
        <w:t>(</w:t>
      </w:r>
      <w:r w:rsidR="00297A96" w:rsidRPr="003160B6">
        <w:rPr>
          <w:i/>
          <w:iCs/>
        </w:rPr>
        <w:t>viewsets</w:t>
      </w:r>
      <w:r w:rsidR="00737879" w:rsidRPr="003160B6">
        <w:t>)</w:t>
      </w:r>
      <w:r w:rsidR="00297A96" w:rsidRPr="003160B6">
        <w:t xml:space="preserve"> y serializadores</w:t>
      </w:r>
      <w:r w:rsidR="002E078C" w:rsidRPr="003160B6">
        <w:t xml:space="preserve">, de forma que la creación de las interfaces que el servidor ofrecerá a las aplicaciones del lado del cliente se vuelve más concisa, simple y mantenible para el desarrollador </w:t>
      </w:r>
      <w:r w:rsidR="002E078C" w:rsidRPr="003160B6">
        <w:fldChar w:fldCharType="begin"/>
      </w:r>
      <w:r w:rsidR="002E078C" w:rsidRPr="003160B6">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3160B6">
        <w:fldChar w:fldCharType="separate"/>
      </w:r>
      <w:r w:rsidR="002E078C" w:rsidRPr="003160B6">
        <w:t>(Gagliardi, 2021)</w:t>
      </w:r>
      <w:r w:rsidR="002E078C" w:rsidRPr="003160B6">
        <w:fldChar w:fldCharType="end"/>
      </w:r>
      <w:r w:rsidR="002E078C" w:rsidRPr="003160B6">
        <w:t>.</w:t>
      </w:r>
    </w:p>
    <w:p w14:paraId="0D629D8F" w14:textId="494A3ED9" w:rsidR="00824542" w:rsidRPr="003160B6" w:rsidRDefault="00824542" w:rsidP="00676E8F">
      <w:r w:rsidRPr="003160B6">
        <w:t xml:space="preserve">Todo lo anterior fundamenta el uso de Django </w:t>
      </w:r>
      <w:r w:rsidR="00365B30" w:rsidRPr="003160B6">
        <w:t>REST</w:t>
      </w:r>
      <w:r w:rsidRPr="003160B6">
        <w:t xml:space="preserve"> Framework en el desarrollo de la solución web propuesta.</w:t>
      </w:r>
    </w:p>
    <w:p w14:paraId="423ACCF1" w14:textId="0A866437" w:rsidR="008D3A71" w:rsidRPr="003160B6" w:rsidRDefault="008D3A71" w:rsidP="00344E97">
      <w:pPr>
        <w:pStyle w:val="Heading2"/>
        <w:rPr>
          <w:lang w:val="es-NI"/>
        </w:rPr>
      </w:pPr>
      <w:bookmarkStart w:id="46" w:name="_Toc180074823"/>
      <w:r w:rsidRPr="003160B6">
        <w:rPr>
          <w:lang w:val="es-NI"/>
        </w:rPr>
        <w:t>Bases de datos</w:t>
      </w:r>
      <w:bookmarkEnd w:id="46"/>
    </w:p>
    <w:p w14:paraId="151925EF" w14:textId="6FBE6D65" w:rsidR="00B264A8" w:rsidRPr="003160B6" w:rsidRDefault="002E078C" w:rsidP="00B264A8">
      <w:pPr>
        <w:rPr>
          <w:lang w:val="es-NI"/>
        </w:rPr>
      </w:pPr>
      <w:r w:rsidRPr="003160B6">
        <w:rPr>
          <w:lang w:val="es-NI"/>
        </w:rPr>
        <w:t xml:space="preserve">Las bases de datos son </w:t>
      </w:r>
      <w:r w:rsidR="009579D3" w:rsidRPr="003160B6">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3160B6">
        <w:rPr>
          <w:i/>
          <w:iCs/>
          <w:lang w:val="es-NI"/>
        </w:rPr>
        <w:t xml:space="preserve"> </w:t>
      </w:r>
      <w:r w:rsidR="009579D3" w:rsidRPr="003160B6">
        <w:rPr>
          <w:lang w:val="es-NI"/>
        </w:rPr>
        <w:t>de un sistema de software.</w:t>
      </w:r>
    </w:p>
    <w:p w14:paraId="3D510B03" w14:textId="76BDCC07" w:rsidR="007A7E58" w:rsidRPr="003160B6" w:rsidRDefault="0031351D" w:rsidP="00B264A8">
      <w:pPr>
        <w:rPr>
          <w:lang w:val="es-NI"/>
        </w:rPr>
      </w:pPr>
      <w:r w:rsidRPr="003160B6">
        <w:rPr>
          <w:lang w:val="es-NI"/>
        </w:rPr>
        <w:t>Una clase de gran importancia dentro de las bases de datos es las</w:t>
      </w:r>
      <w:r w:rsidR="00936420" w:rsidRPr="003160B6">
        <w:rPr>
          <w:lang w:val="es-NI"/>
        </w:rPr>
        <w:t xml:space="preserve"> relacionales</w:t>
      </w:r>
      <w:r w:rsidR="007A7E58" w:rsidRPr="003160B6">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3160B6">
        <w:rPr>
          <w:lang w:val="es-NI"/>
        </w:rPr>
        <w:fldChar w:fldCharType="begin"/>
      </w:r>
      <w:r w:rsidR="007A7E58" w:rsidRPr="003160B6">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3160B6">
        <w:rPr>
          <w:lang w:val="es-NI"/>
        </w:rPr>
        <w:fldChar w:fldCharType="separate"/>
      </w:r>
      <w:r w:rsidR="007A7E58" w:rsidRPr="003160B6">
        <w:t>(Fernández Iglesias, 2024)</w:t>
      </w:r>
      <w:r w:rsidR="007A7E58" w:rsidRPr="003160B6">
        <w:rPr>
          <w:lang w:val="es-NI"/>
        </w:rPr>
        <w:fldChar w:fldCharType="end"/>
      </w:r>
      <w:r w:rsidR="007A7E58" w:rsidRPr="003160B6">
        <w:rPr>
          <w:lang w:val="es-NI"/>
        </w:rPr>
        <w:t>.</w:t>
      </w:r>
    </w:p>
    <w:p w14:paraId="5C204069" w14:textId="0340C008" w:rsidR="00936420" w:rsidRPr="003160B6" w:rsidRDefault="007207C7" w:rsidP="00B264A8">
      <w:pPr>
        <w:rPr>
          <w:lang w:val="es-NI"/>
        </w:rPr>
      </w:pPr>
      <w:r w:rsidRPr="003160B6">
        <w:rPr>
          <w:lang w:val="es-NI"/>
        </w:rPr>
        <w:lastRenderedPageBreak/>
        <w:t>Las bases de datos relacionales son propicias</w:t>
      </w:r>
      <w:r w:rsidR="00ED255A" w:rsidRPr="003160B6">
        <w:rPr>
          <w:lang w:val="es-NI"/>
        </w:rPr>
        <w:t xml:space="preserve"> para el manejo de la información con la que ha de trabajar </w:t>
      </w:r>
      <w:r w:rsidR="0084231D" w:rsidRPr="003160B6">
        <w:rPr>
          <w:lang w:val="es-NI"/>
        </w:rPr>
        <w:t xml:space="preserve">la aplicación web </w:t>
      </w:r>
      <w:r w:rsidR="00ED255A" w:rsidRPr="003160B6">
        <w:rPr>
          <w:lang w:val="es-NI"/>
        </w:rPr>
        <w:t>que dé solución al problema de investigación, debido a que se manejará instancias con las mismas estructuras de datos agrupables en relaciones o tablas.</w:t>
      </w:r>
    </w:p>
    <w:p w14:paraId="23293E94" w14:textId="37E1DBFD" w:rsidR="008D3A71" w:rsidRPr="003160B6" w:rsidRDefault="008D3A71" w:rsidP="000B5783">
      <w:pPr>
        <w:pStyle w:val="Heading3"/>
        <w:rPr>
          <w:szCs w:val="24"/>
        </w:rPr>
      </w:pPr>
      <w:bookmarkStart w:id="47" w:name="_Toc180074824"/>
      <w:r w:rsidRPr="003160B6">
        <w:rPr>
          <w:szCs w:val="24"/>
        </w:rPr>
        <w:t>Sistema gestor de bases de datos</w:t>
      </w:r>
      <w:bookmarkEnd w:id="47"/>
    </w:p>
    <w:p w14:paraId="67F23BAB" w14:textId="445E203A" w:rsidR="00ED255A" w:rsidRPr="003160B6" w:rsidRDefault="00ED255A" w:rsidP="00ED255A">
      <w:r w:rsidRPr="003160B6">
        <w:t xml:space="preserve">Un sistema gestor de bases de datos </w:t>
      </w:r>
      <w:r w:rsidR="002E1A4C" w:rsidRPr="003160B6">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3160B6">
        <w:fldChar w:fldCharType="begin"/>
      </w:r>
      <w:r w:rsidR="002E1A4C" w:rsidRPr="003160B6">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3160B6">
        <w:fldChar w:fldCharType="separate"/>
      </w:r>
      <w:r w:rsidR="002E1A4C" w:rsidRPr="003160B6">
        <w:t>(Fernández Iglesias, 2024)</w:t>
      </w:r>
      <w:r w:rsidR="002E1A4C" w:rsidRPr="003160B6">
        <w:fldChar w:fldCharType="end"/>
      </w:r>
      <w:r w:rsidR="002E1A4C" w:rsidRPr="003160B6">
        <w:t xml:space="preserve">. </w:t>
      </w:r>
    </w:p>
    <w:p w14:paraId="432AAA54" w14:textId="35D0CA24" w:rsidR="00FE25B5" w:rsidRPr="003160B6" w:rsidRDefault="00995E09" w:rsidP="00FE25B5">
      <w:pPr>
        <w:pStyle w:val="Heading3"/>
        <w:rPr>
          <w:szCs w:val="24"/>
        </w:rPr>
      </w:pPr>
      <w:bookmarkStart w:id="48" w:name="_Toc180074825"/>
      <w:r w:rsidRPr="003160B6">
        <w:rPr>
          <w:szCs w:val="24"/>
        </w:rPr>
        <w:t>PostgreSQL</w:t>
      </w:r>
      <w:bookmarkEnd w:id="48"/>
    </w:p>
    <w:p w14:paraId="154EFFFA" w14:textId="50EF4DDB" w:rsidR="00877FC6" w:rsidRPr="003160B6" w:rsidRDefault="00877FC6" w:rsidP="00877FC6">
      <w:r w:rsidRPr="003160B6">
        <w:t xml:space="preserve">PostgreSQL es un sistema gestor de bases de datos objeto-relacional y de código abierto, que usa y extiende el lenguaje </w:t>
      </w:r>
      <w:r w:rsidR="005E7DD3" w:rsidRPr="003160B6">
        <w:t xml:space="preserve">estándar de consulta </w:t>
      </w:r>
      <w:r w:rsidRPr="003160B6">
        <w:t>(</w:t>
      </w:r>
      <w:r w:rsidR="005E7DD3" w:rsidRPr="003160B6">
        <w:t xml:space="preserve">SQL, </w:t>
      </w:r>
      <w:r w:rsidR="002D65EA" w:rsidRPr="003160B6">
        <w:rPr>
          <w:i/>
          <w:iCs/>
        </w:rPr>
        <w:t>Standard Query Language</w:t>
      </w:r>
      <w:r w:rsidR="005E7DD3" w:rsidRPr="003160B6">
        <w:t xml:space="preserve"> en inglés</w:t>
      </w:r>
      <w:r w:rsidR="002D65EA" w:rsidRPr="003160B6">
        <w:t xml:space="preserve">, </w:t>
      </w:r>
      <w:r w:rsidR="00B63468" w:rsidRPr="003160B6">
        <w:t>muy</w:t>
      </w:r>
      <w:r w:rsidR="0029756E" w:rsidRPr="003160B6">
        <w:t xml:space="preserve"> usado</w:t>
      </w:r>
      <w:r w:rsidR="002D65EA" w:rsidRPr="003160B6">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3160B6">
        <w:t xml:space="preserve"> </w:t>
      </w:r>
      <w:r w:rsidR="00AE66F8" w:rsidRPr="003160B6">
        <w:fldChar w:fldCharType="begin"/>
      </w:r>
      <w:r w:rsidR="00FC6510" w:rsidRPr="003160B6">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3160B6">
        <w:fldChar w:fldCharType="separate"/>
      </w:r>
      <w:r w:rsidR="00FC6510" w:rsidRPr="003160B6">
        <w:t>(The PostgreSQL Global Development Group, 2024)</w:t>
      </w:r>
      <w:r w:rsidR="00AE66F8" w:rsidRPr="003160B6">
        <w:fldChar w:fldCharType="end"/>
      </w:r>
      <w:r w:rsidR="002D65EA" w:rsidRPr="003160B6">
        <w:t>.</w:t>
      </w:r>
    </w:p>
    <w:p w14:paraId="14637D75" w14:textId="388DAEFE" w:rsidR="002D65EA" w:rsidRPr="003160B6" w:rsidRDefault="002D65EA" w:rsidP="00877FC6">
      <w:r w:rsidRPr="003160B6">
        <w:t>Por tales razones, PostgreSQL es una opción adecuada para suplir las necesidades de manejo de base de datos de la aplicación web propuesta.</w:t>
      </w:r>
    </w:p>
    <w:p w14:paraId="34FFEE87" w14:textId="1B2C9A54" w:rsidR="008D3A71" w:rsidRPr="003160B6" w:rsidRDefault="00995E09" w:rsidP="00344E97">
      <w:pPr>
        <w:pStyle w:val="Heading2"/>
        <w:rPr>
          <w:lang w:val="es-NI"/>
        </w:rPr>
      </w:pPr>
      <w:bookmarkStart w:id="49" w:name="_Ref180073583"/>
      <w:bookmarkStart w:id="50" w:name="_Toc180074826"/>
      <w:r w:rsidRPr="003160B6">
        <w:rPr>
          <w:lang w:val="es-NI"/>
        </w:rPr>
        <w:t>Autenticación y autorización</w:t>
      </w:r>
      <w:bookmarkEnd w:id="49"/>
      <w:bookmarkEnd w:id="50"/>
    </w:p>
    <w:p w14:paraId="45486C97" w14:textId="01E330A4" w:rsidR="00AE66F8" w:rsidRPr="003160B6" w:rsidRDefault="002B3ED1" w:rsidP="00AE66F8">
      <w:pPr>
        <w:rPr>
          <w:lang w:val="es-NI"/>
        </w:rPr>
      </w:pPr>
      <w:r w:rsidRPr="003160B6">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3160B6" w:rsidRDefault="002B3ED1" w:rsidP="00AE66F8">
      <w:pPr>
        <w:rPr>
          <w:lang w:val="es-NI"/>
        </w:rPr>
      </w:pPr>
      <w:r w:rsidRPr="003160B6">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3160B6">
        <w:rPr>
          <w:lang w:val="es-NI"/>
        </w:rPr>
        <w:t xml:space="preserve"> </w:t>
      </w:r>
      <w:r w:rsidR="00387645" w:rsidRPr="003160B6">
        <w:rPr>
          <w:lang w:val="es-NI"/>
        </w:rPr>
        <w:fldChar w:fldCharType="begin"/>
      </w:r>
      <w:r w:rsidR="00387645" w:rsidRPr="003160B6">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3160B6">
        <w:rPr>
          <w:lang w:val="es-NI"/>
        </w:rPr>
        <w:fldChar w:fldCharType="separate"/>
      </w:r>
      <w:r w:rsidR="00387645" w:rsidRPr="003160B6">
        <w:t>(Olanrewaju et al., 2021)</w:t>
      </w:r>
      <w:r w:rsidR="00387645" w:rsidRPr="003160B6">
        <w:rPr>
          <w:lang w:val="es-NI"/>
        </w:rPr>
        <w:fldChar w:fldCharType="end"/>
      </w:r>
      <w:r w:rsidRPr="003160B6">
        <w:rPr>
          <w:lang w:val="es-NI"/>
        </w:rPr>
        <w:t>.</w:t>
      </w:r>
    </w:p>
    <w:p w14:paraId="6A6C743F" w14:textId="1630338F" w:rsidR="00A61C2D" w:rsidRPr="003160B6" w:rsidRDefault="00A61C2D" w:rsidP="00AE66F8">
      <w:pPr>
        <w:rPr>
          <w:lang w:val="es-NI"/>
        </w:rPr>
      </w:pPr>
      <w:r w:rsidRPr="003160B6">
        <w:rPr>
          <w:lang w:val="es-NI"/>
        </w:rPr>
        <w:lastRenderedPageBreak/>
        <w:t xml:space="preserve">Dos de las principales estrategias de autenticación en sistemas web son la basada en sesión y la basada en </w:t>
      </w:r>
      <w:r w:rsidRPr="003160B6">
        <w:rPr>
          <w:i/>
          <w:iCs/>
          <w:lang w:val="es-NI"/>
        </w:rPr>
        <w:t xml:space="preserve">tokens. </w:t>
      </w:r>
      <w:r w:rsidRPr="003160B6">
        <w:rPr>
          <w:lang w:val="es-NI"/>
        </w:rPr>
        <w:t>El primero es el más tradicional, y fue dominante en el desarrollo web de días pasados. Consiste en el seguimiento por parte del servidor de una sesión abierta por el cliente</w:t>
      </w:r>
      <w:r w:rsidR="00643F04" w:rsidRPr="003160B6">
        <w:rPr>
          <w:lang w:val="es-NI"/>
        </w:rPr>
        <w:t xml:space="preserve"> y finalmente cerrada al terminar su actividad</w:t>
      </w:r>
      <w:r w:rsidRPr="003160B6">
        <w:rPr>
          <w:lang w:val="es-NI"/>
        </w:rPr>
        <w:t xml:space="preserve">. El segundo </w:t>
      </w:r>
      <w:r w:rsidR="00643F04" w:rsidRPr="003160B6">
        <w:rPr>
          <w:lang w:val="es-NI"/>
        </w:rPr>
        <w:t xml:space="preserve">usa </w:t>
      </w:r>
      <w:r w:rsidR="00643F04" w:rsidRPr="003160B6">
        <w:rPr>
          <w:i/>
          <w:iCs/>
          <w:lang w:val="es-NI"/>
        </w:rPr>
        <w:t>tokens</w:t>
      </w:r>
      <w:r w:rsidR="00643F04" w:rsidRPr="003160B6">
        <w:rPr>
          <w:lang w:val="es-NI"/>
        </w:rPr>
        <w:t>, unidades de información dadas por el servidor al cliente que deben ser</w:t>
      </w:r>
      <w:r w:rsidR="00561EE1" w:rsidRPr="003160B6">
        <w:rPr>
          <w:lang w:val="es-NI"/>
        </w:rPr>
        <w:t xml:space="preserve"> usadas</w:t>
      </w:r>
      <w:r w:rsidR="00643F04" w:rsidRPr="003160B6">
        <w:rPr>
          <w:lang w:val="es-NI"/>
        </w:rPr>
        <w:t xml:space="preserve"> en las solicitudes que este hace al servidor, de forma que el </w:t>
      </w:r>
      <w:r w:rsidR="00643F04" w:rsidRPr="003160B6">
        <w:rPr>
          <w:i/>
          <w:iCs/>
          <w:lang w:val="es-NI"/>
        </w:rPr>
        <w:t>token</w:t>
      </w:r>
      <w:r w:rsidR="00643F04" w:rsidRPr="003160B6">
        <w:rPr>
          <w:lang w:val="es-NI"/>
        </w:rPr>
        <w:t xml:space="preserve"> sirve como clave secreta temporal</w:t>
      </w:r>
      <w:r w:rsidR="00237ED8" w:rsidRPr="003160B6">
        <w:rPr>
          <w:lang w:val="es-NI"/>
        </w:rPr>
        <w:t xml:space="preserve"> </w:t>
      </w:r>
      <w:r w:rsidR="00237ED8" w:rsidRPr="003160B6">
        <w:rPr>
          <w:lang w:val="es-NI"/>
        </w:rPr>
        <w:fldChar w:fldCharType="begin"/>
      </w:r>
      <w:r w:rsidR="00237ED8" w:rsidRPr="003160B6">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3160B6">
        <w:rPr>
          <w:lang w:val="es-NI"/>
        </w:rPr>
        <w:fldChar w:fldCharType="separate"/>
      </w:r>
      <w:r w:rsidR="00237ED8" w:rsidRPr="003160B6">
        <w:t>(Balaj, 2017)</w:t>
      </w:r>
      <w:r w:rsidR="00237ED8" w:rsidRPr="003160B6">
        <w:rPr>
          <w:lang w:val="es-NI"/>
        </w:rPr>
        <w:fldChar w:fldCharType="end"/>
      </w:r>
      <w:r w:rsidR="00643F04" w:rsidRPr="003160B6">
        <w:rPr>
          <w:lang w:val="es-NI"/>
        </w:rPr>
        <w:t>.</w:t>
      </w:r>
    </w:p>
    <w:p w14:paraId="64D77680" w14:textId="26E90E07" w:rsidR="002B3ED1" w:rsidRPr="003160B6" w:rsidRDefault="002E1A4C" w:rsidP="00FE2A77">
      <w:pPr>
        <w:rPr>
          <w:lang w:val="es-NI"/>
        </w:rPr>
      </w:pPr>
      <w:r w:rsidRPr="003160B6">
        <w:rPr>
          <w:lang w:val="es-NI"/>
        </w:rPr>
        <w:t xml:space="preserve">Como </w:t>
      </w:r>
      <w:r w:rsidR="00237ED8" w:rsidRPr="003160B6">
        <w:rPr>
          <w:lang w:val="es-NI"/>
        </w:rPr>
        <w:t xml:space="preserve">tipo de </w:t>
      </w:r>
      <w:r w:rsidR="00237ED8" w:rsidRPr="003160B6">
        <w:rPr>
          <w:i/>
          <w:iCs/>
          <w:lang w:val="es-NI"/>
        </w:rPr>
        <w:t xml:space="preserve">token </w:t>
      </w:r>
      <w:r w:rsidR="00237ED8" w:rsidRPr="003160B6">
        <w:rPr>
          <w:lang w:val="es-NI"/>
        </w:rPr>
        <w:t xml:space="preserve">para autenticación </w:t>
      </w:r>
      <w:r w:rsidRPr="003160B6">
        <w:rPr>
          <w:lang w:val="es-NI"/>
        </w:rPr>
        <w:t xml:space="preserve">destaca </w:t>
      </w:r>
      <w:r w:rsidRPr="003160B6">
        <w:rPr>
          <w:i/>
          <w:iCs/>
          <w:lang w:val="es-NI"/>
        </w:rPr>
        <w:t xml:space="preserve">JSON Web Token </w:t>
      </w:r>
      <w:r w:rsidRPr="003160B6">
        <w:rPr>
          <w:lang w:val="es-NI"/>
        </w:rPr>
        <w:t>(JWT), que representa un medio ampliamente adoptado de intercambio seguro de información entre entidades como objetos JSON (véase el epígrafe 1.4.2)</w:t>
      </w:r>
      <w:r w:rsidR="0047022E" w:rsidRPr="003160B6">
        <w:rPr>
          <w:lang w:val="es-NI"/>
        </w:rPr>
        <w:t xml:space="preserve"> que facilitan la confidencialidad de alto nivel</w:t>
      </w:r>
      <w:r w:rsidRPr="003160B6">
        <w:rPr>
          <w:lang w:val="es-NI"/>
        </w:rPr>
        <w:t>.</w:t>
      </w:r>
      <w:r w:rsidR="0047022E" w:rsidRPr="003160B6">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3160B6">
        <w:rPr>
          <w:lang w:val="es-NI"/>
        </w:rPr>
        <w:t>constituye</w:t>
      </w:r>
      <w:r w:rsidR="00FE2A77" w:rsidRPr="003160B6">
        <w:rPr>
          <w:lang w:val="es-NI"/>
        </w:rPr>
        <w:t xml:space="preserve"> una opción aceptable </w:t>
      </w:r>
      <w:r w:rsidR="00A105FB" w:rsidRPr="003160B6">
        <w:rPr>
          <w:lang w:val="es-NI"/>
        </w:rPr>
        <w:t xml:space="preserve">para </w:t>
      </w:r>
      <w:r w:rsidR="001D3305" w:rsidRPr="003160B6">
        <w:rPr>
          <w:lang w:val="es-NI"/>
        </w:rPr>
        <w:t xml:space="preserve">la funcionalidad de </w:t>
      </w:r>
      <w:r w:rsidR="009374D2" w:rsidRPr="003160B6">
        <w:rPr>
          <w:lang w:val="es-NI"/>
        </w:rPr>
        <w:t>autenticación en</w:t>
      </w:r>
      <w:r w:rsidR="00EC6208" w:rsidRPr="003160B6">
        <w:rPr>
          <w:lang w:val="es-NI"/>
        </w:rPr>
        <w:t xml:space="preserve"> </w:t>
      </w:r>
      <w:r w:rsidR="009374D2" w:rsidRPr="003160B6">
        <w:rPr>
          <w:lang w:val="es-NI"/>
        </w:rPr>
        <w:t xml:space="preserve">el sistema </w:t>
      </w:r>
      <w:r w:rsidR="00EC6208" w:rsidRPr="003160B6">
        <w:rPr>
          <w:lang w:val="es-NI"/>
        </w:rPr>
        <w:t>requerid</w:t>
      </w:r>
      <w:r w:rsidR="009374D2" w:rsidRPr="003160B6">
        <w:rPr>
          <w:lang w:val="es-NI"/>
        </w:rPr>
        <w:t>o</w:t>
      </w:r>
      <w:r w:rsidR="00BE45BB" w:rsidRPr="003160B6">
        <w:rPr>
          <w:lang w:val="es-NI"/>
        </w:rPr>
        <w:t xml:space="preserve"> </w:t>
      </w:r>
      <w:r w:rsidR="00BE45BB" w:rsidRPr="003160B6">
        <w:rPr>
          <w:lang w:val="es-NI"/>
        </w:rPr>
        <w:fldChar w:fldCharType="begin"/>
      </w:r>
      <w:r w:rsidR="00BE45BB" w:rsidRPr="003160B6">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3160B6">
        <w:rPr>
          <w:lang w:val="es-NI"/>
        </w:rPr>
        <w:fldChar w:fldCharType="separate"/>
      </w:r>
      <w:r w:rsidR="00BE45BB" w:rsidRPr="003160B6">
        <w:t>(Dimitrijevic et al., 2024)</w:t>
      </w:r>
      <w:r w:rsidR="00BE45BB" w:rsidRPr="003160B6">
        <w:rPr>
          <w:lang w:val="es-NI"/>
        </w:rPr>
        <w:fldChar w:fldCharType="end"/>
      </w:r>
      <w:r w:rsidR="00EC6208" w:rsidRPr="003160B6">
        <w:rPr>
          <w:lang w:val="es-NI"/>
        </w:rPr>
        <w:t>.</w:t>
      </w:r>
    </w:p>
    <w:p w14:paraId="616D48B9" w14:textId="785FB639" w:rsidR="00995E09" w:rsidRPr="003160B6" w:rsidRDefault="00995E09" w:rsidP="000B5783">
      <w:pPr>
        <w:pStyle w:val="Heading3"/>
        <w:rPr>
          <w:szCs w:val="24"/>
          <w:lang w:val="en-US"/>
        </w:rPr>
      </w:pPr>
      <w:bookmarkStart w:id="51" w:name="_Toc180074827"/>
      <w:r w:rsidRPr="003160B6">
        <w:rPr>
          <w:szCs w:val="24"/>
          <w:lang w:val="en-US"/>
        </w:rPr>
        <w:t>NextAuth</w:t>
      </w:r>
      <w:r w:rsidR="00365B30" w:rsidRPr="003160B6">
        <w:rPr>
          <w:szCs w:val="24"/>
          <w:lang w:val="en-US"/>
        </w:rPr>
        <w:t xml:space="preserve"> y Django REST Framework</w:t>
      </w:r>
      <w:bookmarkEnd w:id="51"/>
    </w:p>
    <w:p w14:paraId="1EF62E7B" w14:textId="22528862" w:rsidR="00EC6208" w:rsidRPr="003160B6" w:rsidRDefault="00365B30" w:rsidP="00EC6208">
      <w:r w:rsidRPr="003160B6">
        <w:t xml:space="preserve">NextAuth.js es una solución de autenticación de código abierto para aplicaciones hechas con el </w:t>
      </w:r>
      <w:r w:rsidR="003C35B7" w:rsidRPr="003160B6">
        <w:t>marco de trabajo</w:t>
      </w:r>
      <w:r w:rsidRPr="003160B6">
        <w:t xml:space="preserve"> Next.js, tratado en el epígrafe 1.4.3. Es un servicio flexible, fácil de usar, compatible con cualquier sistema de bases de datos, y prestigioso en la comunidad de desarrollo web con Next.js </w:t>
      </w:r>
      <w:r w:rsidRPr="003160B6">
        <w:fldChar w:fldCharType="begin"/>
      </w:r>
      <w:r w:rsidRPr="003160B6">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3160B6">
        <w:fldChar w:fldCharType="separate"/>
      </w:r>
      <w:r w:rsidRPr="003160B6">
        <w:t>(NextAuth Documentation, 2024)</w:t>
      </w:r>
      <w:r w:rsidRPr="003160B6">
        <w:fldChar w:fldCharType="end"/>
      </w:r>
      <w:r w:rsidRPr="003160B6">
        <w:t>.</w:t>
      </w:r>
    </w:p>
    <w:p w14:paraId="6A36725D" w14:textId="1D1FCE40" w:rsidR="00365B30" w:rsidRPr="003160B6" w:rsidRDefault="00365B30" w:rsidP="00EC6208">
      <w:r w:rsidRPr="003160B6">
        <w:t>Django REST Framework, cubierto en el epígrafe 1.5.3, ofrece un rango de métodos de autenticación para salvaguardar las aplicaciones de accesos no autorizados</w:t>
      </w:r>
      <w:r w:rsidR="006E04D3" w:rsidRPr="003160B6">
        <w:t>. Entre</w:t>
      </w:r>
      <w:r w:rsidRPr="003160B6">
        <w:t xml:space="preserve"> </w:t>
      </w:r>
      <w:r w:rsidR="006E04D3" w:rsidRPr="003160B6">
        <w:t>las</w:t>
      </w:r>
      <w:r w:rsidRPr="003160B6">
        <w:t xml:space="preserve"> técnicas </w:t>
      </w:r>
      <w:r w:rsidR="006E04D3" w:rsidRPr="003160B6">
        <w:t>provistas</w:t>
      </w:r>
      <w:r w:rsidRPr="003160B6">
        <w:t xml:space="preserve"> destaca la autenticación basad</w:t>
      </w:r>
      <w:r w:rsidR="004E5BE6" w:rsidRPr="003160B6">
        <w:t xml:space="preserve">a en </w:t>
      </w:r>
      <w:r w:rsidR="004E5BE6" w:rsidRPr="003160B6">
        <w:rPr>
          <w:i/>
          <w:iCs/>
        </w:rPr>
        <w:t>tokens</w:t>
      </w:r>
      <w:r w:rsidR="004E5BE6" w:rsidRPr="003160B6">
        <w:t xml:space="preserve"> como un acercamiento popular y robusto, amoldado a las necesidades de las aplicaciones web modernas, que fue abordado en el epígrafe 1.7</w:t>
      </w:r>
      <w:r w:rsidR="00424DE7" w:rsidRPr="003160B6">
        <w:t>.</w:t>
      </w:r>
      <w:r w:rsidR="006E04D3" w:rsidRPr="003160B6">
        <w:t xml:space="preserve"> En Django REST Framework, a diferencia del </w:t>
      </w:r>
      <w:r w:rsidR="006E04D3" w:rsidRPr="003160B6">
        <w:rPr>
          <w:i/>
          <w:iCs/>
        </w:rPr>
        <w:t xml:space="preserve">TokenAuthentication </w:t>
      </w:r>
      <w:r w:rsidR="006E04D3" w:rsidRPr="003160B6">
        <w:t xml:space="preserve">preconstruido, la autenticación JWT no necesita usar una base de datos para validar un </w:t>
      </w:r>
      <w:r w:rsidR="006E04D3" w:rsidRPr="003160B6">
        <w:rPr>
          <w:i/>
          <w:iCs/>
        </w:rPr>
        <w:t>token</w:t>
      </w:r>
      <w:r w:rsidR="006E04D3" w:rsidRPr="003160B6">
        <w:t>. Un paquet</w:t>
      </w:r>
      <w:r w:rsidR="00E55D40" w:rsidRPr="003160B6">
        <w:t>e</w:t>
      </w:r>
      <w:r w:rsidR="006E04D3" w:rsidRPr="003160B6">
        <w:t xml:space="preserve"> para JWT es djangorestframework-simplejwt. </w:t>
      </w:r>
      <w:r w:rsidR="00736BD6" w:rsidRPr="003160B6">
        <w:t xml:space="preserve">En cuanto al aspecto de la autorización, los permisos en Django REST Framework </w:t>
      </w:r>
      <w:r w:rsidR="006E04D3" w:rsidRPr="003160B6">
        <w:t xml:space="preserve">siempre son definidos como una lista de clases de permisos. Antes de ejecutar el cuerpo principal de una </w:t>
      </w:r>
      <w:r w:rsidR="006E04D3" w:rsidRPr="003160B6">
        <w:rPr>
          <w:i/>
          <w:iCs/>
        </w:rPr>
        <w:t>view</w:t>
      </w:r>
      <w:r w:rsidR="006E04D3" w:rsidRPr="003160B6">
        <w:t xml:space="preserve"> cada permiso en la lista es chequeado; y si algún permiso falla, una excepción es elevada, el cuerpo de la </w:t>
      </w:r>
      <w:r w:rsidR="006E04D3" w:rsidRPr="003160B6">
        <w:rPr>
          <w:i/>
          <w:iCs/>
        </w:rPr>
        <w:t xml:space="preserve">view </w:t>
      </w:r>
      <w:r w:rsidR="006E04D3" w:rsidRPr="003160B6">
        <w:t xml:space="preserve">no se correrá, y se retornará una </w:t>
      </w:r>
      <w:r w:rsidR="006E04D3" w:rsidRPr="003160B6">
        <w:lastRenderedPageBreak/>
        <w:t xml:space="preserve">respuesta </w:t>
      </w:r>
      <w:r w:rsidR="006E04D3" w:rsidRPr="007E7700">
        <w:rPr>
          <w:rFonts w:ascii="Courier New" w:hAnsi="Courier New" w:cs="Courier New"/>
          <w:sz w:val="20"/>
          <w:szCs w:val="20"/>
        </w:rPr>
        <w:t>403 Forbidden</w:t>
      </w:r>
      <w:r w:rsidR="006E04D3" w:rsidRPr="007E7700">
        <w:rPr>
          <w:sz w:val="20"/>
          <w:szCs w:val="20"/>
        </w:rPr>
        <w:t xml:space="preserve"> </w:t>
      </w:r>
      <w:r w:rsidR="006E04D3" w:rsidRPr="003160B6">
        <w:t xml:space="preserve">o </w:t>
      </w:r>
      <w:r w:rsidR="006E04D3" w:rsidRPr="007E7700">
        <w:rPr>
          <w:rFonts w:ascii="Courier New" w:hAnsi="Courier New" w:cs="Courier New"/>
          <w:sz w:val="20"/>
          <w:szCs w:val="20"/>
        </w:rPr>
        <w:t>401 Unauthorized</w:t>
      </w:r>
      <w:r w:rsidR="00A85A74" w:rsidRPr="007E7700">
        <w:rPr>
          <w:i/>
          <w:iCs/>
          <w:sz w:val="20"/>
          <w:szCs w:val="20"/>
        </w:rPr>
        <w:t xml:space="preserve"> </w:t>
      </w:r>
      <w:r w:rsidR="00A85A74" w:rsidRPr="007E7700">
        <w:rPr>
          <w:sz w:val="20"/>
          <w:szCs w:val="20"/>
        </w:rPr>
        <w:t xml:space="preserve"> </w:t>
      </w:r>
      <w:r w:rsidR="00DD0943" w:rsidRPr="003160B6">
        <w:fldChar w:fldCharType="begin"/>
      </w:r>
      <w:r w:rsidR="00194D19">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DD0943" w:rsidRPr="003160B6">
        <w:fldChar w:fldCharType="separate"/>
      </w:r>
      <w:r w:rsidR="00DD0943" w:rsidRPr="003160B6">
        <w:t>(Django REST Framework Documentation, 2024)</w:t>
      </w:r>
      <w:r w:rsidR="00DD0943" w:rsidRPr="003160B6">
        <w:fldChar w:fldCharType="end"/>
      </w:r>
      <w:r w:rsidR="006E04D3" w:rsidRPr="003160B6">
        <w:t>.</w:t>
      </w:r>
    </w:p>
    <w:p w14:paraId="627E33AE" w14:textId="78457486" w:rsidR="004E5BE6" w:rsidRPr="003160B6" w:rsidRDefault="004E5BE6" w:rsidP="00EC6208">
      <w:r w:rsidRPr="003160B6">
        <w:t>La combinación de NextAuth.js y la</w:t>
      </w:r>
      <w:r w:rsidR="003B6894" w:rsidRPr="003160B6">
        <w:t>s</w:t>
      </w:r>
      <w:r w:rsidRPr="003160B6">
        <w:t xml:space="preserve"> funcionalidad</w:t>
      </w:r>
      <w:r w:rsidR="003B6894" w:rsidRPr="003160B6">
        <w:t>es</w:t>
      </w:r>
      <w:r w:rsidRPr="003160B6">
        <w:t xml:space="preserve"> basada</w:t>
      </w:r>
      <w:r w:rsidR="00696D0C" w:rsidRPr="003160B6">
        <w:t>s</w:t>
      </w:r>
      <w:r w:rsidRPr="003160B6">
        <w:t xml:space="preserve"> en </w:t>
      </w:r>
      <w:r w:rsidR="00D76EDE" w:rsidRPr="003160B6">
        <w:t>JWT</w:t>
      </w:r>
      <w:r w:rsidRPr="003160B6">
        <w:t xml:space="preserve"> </w:t>
      </w:r>
      <w:r w:rsidR="003B6894" w:rsidRPr="003160B6">
        <w:t xml:space="preserve">y clases de permisos de Django REST Framework </w:t>
      </w:r>
      <w:r w:rsidRPr="003160B6">
        <w:t>ofrece un esquema de autenticación y autorización adecuado para el sistema requerido.</w:t>
      </w:r>
    </w:p>
    <w:p w14:paraId="737B3440" w14:textId="77777777" w:rsidR="00C8586E" w:rsidRPr="003160B6" w:rsidRDefault="00A20F92" w:rsidP="00344E97">
      <w:pPr>
        <w:pStyle w:val="Heading2"/>
      </w:pPr>
      <w:bookmarkStart w:id="52" w:name="_Toc180074828"/>
      <w:r w:rsidRPr="003160B6">
        <w:t>Conclusiones parciales del capítulo</w:t>
      </w:r>
      <w:bookmarkEnd w:id="24"/>
      <w:bookmarkEnd w:id="52"/>
    </w:p>
    <w:p w14:paraId="0A26D7DE" w14:textId="01EC8910" w:rsidR="00C8586E" w:rsidRPr="003160B6" w:rsidRDefault="00C8586E" w:rsidP="00C8586E">
      <w:pPr>
        <w:sectPr w:rsidR="00C8586E" w:rsidRPr="003160B6" w:rsidSect="005C241A">
          <w:pgSz w:w="12242" w:h="15842" w:code="1"/>
          <w:pgMar w:top="1701" w:right="1134" w:bottom="1418" w:left="1985" w:header="709" w:footer="709" w:gutter="0"/>
          <w:cols w:space="708"/>
          <w:docGrid w:linePitch="360"/>
        </w:sectPr>
      </w:pPr>
      <w:r w:rsidRPr="003160B6">
        <w:t xml:space="preserve">En este capítulo se especificó los requisitos que ha de cumplir </w:t>
      </w:r>
      <w:r w:rsidR="00C96929" w:rsidRPr="003160B6">
        <w:t>la aplicación</w:t>
      </w:r>
      <w:r w:rsidRPr="003160B6">
        <w:t xml:space="preserve"> concebid</w:t>
      </w:r>
      <w:r w:rsidR="00C96929" w:rsidRPr="003160B6">
        <w:t>a</w:t>
      </w:r>
      <w:r w:rsidRPr="003160B6">
        <w:t xml:space="preserve"> como </w:t>
      </w:r>
      <w:r w:rsidR="007E44E5" w:rsidRPr="003160B6">
        <w:t>respuesta</w:t>
      </w:r>
      <w:r w:rsidRPr="003160B6">
        <w:t xml:space="preserve"> al problema de investigación</w:t>
      </w:r>
      <w:r w:rsidR="00037F3D" w:rsidRPr="003160B6">
        <w:t xml:space="preserve"> en el entorno de las facetas técnicas del mismo, y se describió las características más relevantes de las tecnologías de desarrollo web seleccionadas para ser usadas en la implementación del sistema</w:t>
      </w:r>
      <w:r w:rsidR="007E44E5" w:rsidRPr="003160B6">
        <w:t>; y así se argumentó que u</w:t>
      </w:r>
      <w:r w:rsidR="00C73E54" w:rsidRPr="003160B6">
        <w:t xml:space="preserve">na aplicación web </w:t>
      </w:r>
      <w:r w:rsidR="007E44E5" w:rsidRPr="003160B6">
        <w:t xml:space="preserve">de tipo SPA con la típica arquitectura cliente-servidor, hecha con HTML, CSS y JavaScript mediante las plataformas React, Next.js y Tailwind en el </w:t>
      </w:r>
      <w:r w:rsidR="003C35B7" w:rsidRPr="003160B6">
        <w:t>lado del cliente</w:t>
      </w:r>
      <w:r w:rsidR="007E44E5" w:rsidRPr="003160B6">
        <w:t xml:space="preserve">, y Django y Django REST como </w:t>
      </w:r>
      <w:r w:rsidR="009832BE" w:rsidRPr="003160B6">
        <w:t>marcos de trabajo</w:t>
      </w:r>
      <w:r w:rsidR="007E44E5" w:rsidRPr="003160B6">
        <w:rPr>
          <w:i/>
          <w:iCs/>
        </w:rPr>
        <w:t xml:space="preserve"> </w:t>
      </w:r>
      <w:r w:rsidR="007E44E5" w:rsidRPr="003160B6">
        <w:t>basados en Python</w:t>
      </w:r>
      <w:r w:rsidR="009832BE" w:rsidRPr="003160B6">
        <w:t xml:space="preserve"> y una base de datos PostgreSQL</w:t>
      </w:r>
      <w:r w:rsidR="007E44E5" w:rsidRPr="003160B6">
        <w:t xml:space="preserve"> en el </w:t>
      </w:r>
      <w:r w:rsidR="003C35B7" w:rsidRPr="003160B6">
        <w:t>lado del servidor</w:t>
      </w:r>
      <w:r w:rsidR="007E44E5" w:rsidRPr="003160B6">
        <w:t>, así como una combinación de NextAuth y las facilidades de Django REST para autenticación y autorización, constituye una solución viable y adecuada al problema planteado.</w:t>
      </w:r>
    </w:p>
    <w:p w14:paraId="43744847" w14:textId="645A288D" w:rsidR="00344E97" w:rsidRPr="003160B6" w:rsidRDefault="0069467E" w:rsidP="00344E97">
      <w:pPr>
        <w:pStyle w:val="Heading1"/>
      </w:pPr>
      <w:bookmarkStart w:id="53" w:name="_Toc180074829"/>
      <w:r w:rsidRPr="003160B6">
        <w:lastRenderedPageBreak/>
        <w:t>capítulo 2. descripción de la propuesta técnica implementada</w:t>
      </w:r>
      <w:bookmarkEnd w:id="53"/>
    </w:p>
    <w:p w14:paraId="23D519E8" w14:textId="1EB95DBD" w:rsidR="00344E97" w:rsidRPr="003160B6" w:rsidRDefault="00344E97" w:rsidP="00344E97">
      <w:r w:rsidRPr="003160B6">
        <w:t xml:space="preserve">Este capítulo </w:t>
      </w:r>
      <w:r w:rsidR="007F2F5E" w:rsidRPr="003160B6">
        <w:t>aborda la modelación de la aplicación web propuesta como solución al problema de investigación, así como los principales aspectos estructurales y de implementación de la misma, tanto en el lado del cliente como del servidor. Se describe</w:t>
      </w:r>
      <w:r w:rsidR="005E5872">
        <w:t xml:space="preserve"> en términos generales</w:t>
      </w:r>
      <w:r w:rsidR="007F2F5E" w:rsidRPr="003160B6">
        <w:t xml:space="preserve"> </w:t>
      </w:r>
      <w:r w:rsidR="005E5872">
        <w:t xml:space="preserve">la interfaz presentada al usuario final, </w:t>
      </w:r>
      <w:r w:rsidR="007F2F5E" w:rsidRPr="003160B6">
        <w:t>y, con el grado de detalle apropiado en cada caso, los principales componentes de software que posibilitan el desempeño de las funcionalidades de la aplicación.</w:t>
      </w:r>
    </w:p>
    <w:p w14:paraId="295456B9" w14:textId="77777777" w:rsidR="00344E97" w:rsidRPr="003160B6"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bookmarkStart w:id="54" w:name="_Toc179463290"/>
      <w:bookmarkStart w:id="55" w:name="_Toc179463519"/>
      <w:bookmarkStart w:id="56" w:name="_Toc180049933"/>
      <w:bookmarkStart w:id="57" w:name="_Toc180074830"/>
      <w:bookmarkEnd w:id="54"/>
      <w:bookmarkEnd w:id="55"/>
      <w:bookmarkEnd w:id="56"/>
      <w:bookmarkEnd w:id="57"/>
    </w:p>
    <w:p w14:paraId="5C290CE8" w14:textId="73D88636" w:rsidR="0085104E" w:rsidRPr="003160B6" w:rsidRDefault="00344E97" w:rsidP="0085104E">
      <w:pPr>
        <w:pStyle w:val="Heading2"/>
      </w:pPr>
      <w:r w:rsidRPr="003160B6">
        <w:t xml:space="preserve"> </w:t>
      </w:r>
      <w:bookmarkStart w:id="58" w:name="_Toc180074831"/>
      <w:r w:rsidRPr="003160B6">
        <w:t xml:space="preserve">Modelación UML de </w:t>
      </w:r>
      <w:r w:rsidR="000C6933" w:rsidRPr="003160B6">
        <w:t>aspectos generales de la aplicación web</w:t>
      </w:r>
      <w:bookmarkEnd w:id="58"/>
    </w:p>
    <w:p w14:paraId="34340746" w14:textId="57855810" w:rsidR="00B72FDA" w:rsidRPr="003160B6" w:rsidRDefault="0085104E" w:rsidP="0085104E">
      <w:r w:rsidRPr="003160B6">
        <w:t xml:space="preserve">El lenguaje unificado de modelación (UML, del inglés </w:t>
      </w:r>
      <w:r w:rsidRPr="003160B6">
        <w:rPr>
          <w:i/>
          <w:iCs/>
        </w:rPr>
        <w:t>Unified Modeling Language</w:t>
      </w:r>
      <w:r w:rsidRPr="003160B6">
        <w:t xml:space="preserve">) consiste de un conjunto integrado de diagramas, </w:t>
      </w:r>
      <w:r w:rsidR="004170AD" w:rsidRPr="003160B6">
        <w:t>diseñado</w:t>
      </w:r>
      <w:r w:rsidRPr="003160B6">
        <w:t xml:space="preserve"> para ayudar a los desarrolladores de software a especificar, visualizar, construir y documentar los artefactos de los sistemas, así como modelar procesos de negocio</w:t>
      </w:r>
      <w:r w:rsidR="00752C9F" w:rsidRPr="003160B6">
        <w:t>; y, en particular,</w:t>
      </w:r>
      <w:r w:rsidR="004170AD" w:rsidRPr="003160B6">
        <w:t xml:space="preserve"> es parte importante del desarrollo de software orientado a objeto. </w:t>
      </w:r>
      <w:r w:rsidR="00B72FDA" w:rsidRPr="003160B6">
        <w:t>UML usa</w:t>
      </w:r>
      <w:r w:rsidR="004170AD" w:rsidRPr="003160B6">
        <w:t xml:space="preserve"> notaciones gráficas para expresar el diseño de los proyectos, en diferentes tipos de diagramas</w:t>
      </w:r>
      <w:r w:rsidR="0094181A" w:rsidRPr="003160B6">
        <w:t xml:space="preserve"> </w:t>
      </w:r>
      <w:r w:rsidR="004170AD" w:rsidRPr="003160B6">
        <w:t>que describen un sistema desde distintos puntos de vista.</w:t>
      </w:r>
      <w:r w:rsidR="002F18C6" w:rsidRPr="003160B6">
        <w:t xml:space="preserve"> </w:t>
      </w:r>
      <w:r w:rsidR="00B72FDA" w:rsidRPr="003160B6">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rsidRPr="003160B6">
        <w:t xml:space="preserve"> cuando está en ejecución </w:t>
      </w:r>
      <w:r w:rsidR="00AF6914" w:rsidRPr="003160B6">
        <w:fldChar w:fldCharType="begin"/>
      </w:r>
      <w:r w:rsidR="00AF6914" w:rsidRPr="003160B6">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sidRPr="003160B6">
        <w:rPr>
          <w:rFonts w:ascii="Segoe UI Emoji" w:hAnsi="Segoe UI Emoji" w:cs="Segoe UI Emoji"/>
        </w:rPr>
        <w:instrText>✅</w:instrText>
      </w:r>
      <w:r w:rsidR="00AF6914" w:rsidRPr="003160B6">
        <w:instrText xml:space="preserve"> Todo lo que necesitas aprender sobre UML (Unified Modeling Language) ¡Aprende que es, cómo funciona y a construir todos los diagramas UML!","container-title":"DiagramasUML.com","language":"es","title":"</w:instrText>
      </w:r>
      <w:r w:rsidR="00AF6914" w:rsidRPr="003160B6">
        <w:rPr>
          <w:rFonts w:ascii="Cambria Math" w:hAnsi="Cambria Math" w:cs="Cambria Math"/>
        </w:rPr>
        <w:instrText>▷</w:instrText>
      </w:r>
      <w:r w:rsidR="00AF6914" w:rsidRPr="003160B6">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rsidRPr="003160B6">
        <w:fldChar w:fldCharType="separate"/>
      </w:r>
      <w:r w:rsidR="00AF6914" w:rsidRPr="003160B6">
        <w:t>(DiagramasUML.com, 2024; Visual Paradigm, 2024)</w:t>
      </w:r>
      <w:r w:rsidR="00AF6914" w:rsidRPr="003160B6">
        <w:fldChar w:fldCharType="end"/>
      </w:r>
      <w:r w:rsidR="00B72FDA" w:rsidRPr="003160B6">
        <w:t>.</w:t>
      </w:r>
    </w:p>
    <w:p w14:paraId="4C29DCCF" w14:textId="7C71899A" w:rsidR="000C6933" w:rsidRPr="003160B6" w:rsidRDefault="007D0AF1" w:rsidP="000C6933">
      <w:r w:rsidRPr="003160B6">
        <w:t>Entre los diagramas de funcionamiento están l</w:t>
      </w:r>
      <w:r w:rsidR="005F4934" w:rsidRPr="003160B6">
        <w:t>os casos de uso</w:t>
      </w:r>
      <w:r w:rsidRPr="003160B6">
        <w:t>, que</w:t>
      </w:r>
      <w:r w:rsidR="005F4934" w:rsidRPr="003160B6">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rsidRPr="003160B6">
        <w:fldChar w:fldCharType="begin"/>
      </w:r>
      <w:r w:rsidR="005F4934" w:rsidRPr="003160B6">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rsidRPr="003160B6">
        <w:fldChar w:fldCharType="separate"/>
      </w:r>
      <w:r w:rsidR="005F4934" w:rsidRPr="003160B6">
        <w:t>(Alturas, 2023)</w:t>
      </w:r>
      <w:r w:rsidR="005F4934" w:rsidRPr="003160B6">
        <w:fldChar w:fldCharType="end"/>
      </w:r>
      <w:r w:rsidR="005F4934" w:rsidRPr="003160B6">
        <w:t xml:space="preserve">. </w:t>
      </w:r>
    </w:p>
    <w:p w14:paraId="4D2AC576" w14:textId="29D4D78C" w:rsidR="005F4934" w:rsidRPr="003160B6" w:rsidRDefault="005F4934" w:rsidP="000C6933">
      <w:r w:rsidRPr="003160B6">
        <w:t xml:space="preserve">La aplicación web propuesta está concebida para un solo tipo de usuario, el experto en estudios de salud de las plantas que investiga la incidencia de </w:t>
      </w:r>
      <w:r w:rsidRPr="003160B6">
        <w:rPr>
          <w:i/>
          <w:iCs/>
        </w:rPr>
        <w:t>Phyllachora maydis</w:t>
      </w:r>
      <w:r w:rsidR="00C268E1" w:rsidRPr="003160B6">
        <w:t>;</w:t>
      </w:r>
      <w:r w:rsidRPr="003160B6">
        <w:t xml:space="preserve"> y las formas en que interactuará con la aplicación son las </w:t>
      </w:r>
      <w:r w:rsidR="00AE17E8" w:rsidRPr="003160B6">
        <w:t>lecturas</w:t>
      </w:r>
      <w:r w:rsidRPr="003160B6">
        <w:t xml:space="preserve">, adiciones y eliminaciones </w:t>
      </w:r>
      <w:r w:rsidR="0038339E" w:rsidRPr="003160B6">
        <w:t xml:space="preserve">que realizará </w:t>
      </w:r>
      <w:r w:rsidR="007433AF" w:rsidRPr="003160B6">
        <w:t>sobre la</w:t>
      </w:r>
      <w:r w:rsidRPr="003160B6">
        <w:t xml:space="preserve"> </w:t>
      </w:r>
      <w:r w:rsidRPr="003160B6">
        <w:lastRenderedPageBreak/>
        <w:t>información relevante guardada</w:t>
      </w:r>
      <w:r w:rsidR="000D6F2C" w:rsidRPr="003160B6">
        <w:t xml:space="preserve">, y, </w:t>
      </w:r>
      <w:r w:rsidR="00B5091F" w:rsidRPr="003160B6">
        <w:t>fundamentalmente, la consulta de</w:t>
      </w:r>
      <w:r w:rsidRPr="003160B6">
        <w:t xml:space="preserve"> los pronósticos automáticamente emitidos por el software.</w:t>
      </w:r>
    </w:p>
    <w:p w14:paraId="59793232" w14:textId="20217E84" w:rsidR="005643E1" w:rsidRPr="003160B6" w:rsidRDefault="00601636" w:rsidP="000C6933">
      <w:r w:rsidRPr="003160B6">
        <w:rPr>
          <w:noProof/>
        </w:rPr>
        <mc:AlternateContent>
          <mc:Choice Requires="wps">
            <w:drawing>
              <wp:anchor distT="0" distB="0" distL="114300" distR="114300" simplePos="0" relativeHeight="251767808" behindDoc="0" locked="0" layoutInCell="1" allowOverlap="1" wp14:anchorId="46E9868E" wp14:editId="676FC1CB">
                <wp:simplePos x="0" y="0"/>
                <wp:positionH relativeFrom="column">
                  <wp:posOffset>676910</wp:posOffset>
                </wp:positionH>
                <wp:positionV relativeFrom="paragraph">
                  <wp:posOffset>2757170</wp:posOffset>
                </wp:positionV>
                <wp:extent cx="4424045" cy="340995"/>
                <wp:effectExtent l="0" t="0" r="0" b="1905"/>
                <wp:wrapTopAndBottom/>
                <wp:docPr id="1534371836" name="Text Box 1"/>
                <wp:cNvGraphicFramePr/>
                <a:graphic xmlns:a="http://schemas.openxmlformats.org/drawingml/2006/main">
                  <a:graphicData uri="http://schemas.microsoft.com/office/word/2010/wordprocessingShape">
                    <wps:wsp>
                      <wps:cNvSpPr txBox="1"/>
                      <wps:spPr>
                        <a:xfrm>
                          <a:off x="0" y="0"/>
                          <a:ext cx="4424045" cy="340995"/>
                        </a:xfrm>
                        <a:prstGeom prst="rect">
                          <a:avLst/>
                        </a:prstGeom>
                        <a:solidFill>
                          <a:prstClr val="white"/>
                        </a:solidFill>
                        <a:ln>
                          <a:noFill/>
                        </a:ln>
                      </wps:spPr>
                      <wps:txbx>
                        <w:txbxContent>
                          <w:p w14:paraId="36FAF083" w14:textId="47199B25" w:rsidR="00601636" w:rsidRPr="00601636" w:rsidRDefault="00601636" w:rsidP="00601636">
                            <w:pPr>
                              <w:pStyle w:val="Caption"/>
                              <w:jc w:val="center"/>
                              <w:rPr>
                                <w:rFonts w:eastAsia="MS Mincho"/>
                                <w:b w:val="0"/>
                                <w:bCs w:val="0"/>
                                <w:i/>
                                <w:iCs/>
                                <w:noProof/>
                              </w:rPr>
                            </w:pPr>
                            <w:bookmarkStart w:id="59" w:name="_Toc179463671"/>
                            <w:bookmarkStart w:id="60" w:name="_Toc179463720"/>
                            <w:bookmarkStart w:id="61" w:name="_Toc179469368"/>
                            <w:bookmarkStart w:id="62" w:name="_Toc179470226"/>
                            <w:bookmarkStart w:id="63" w:name="_Toc180074868"/>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CE60C4">
                              <w:rPr>
                                <w:b w:val="0"/>
                                <w:bCs w:val="0"/>
                                <w:i/>
                                <w:iCs/>
                                <w:noProof/>
                              </w:rPr>
                              <w:t>1</w:t>
                            </w:r>
                            <w:r w:rsidRPr="00601636">
                              <w:rPr>
                                <w:b w:val="0"/>
                                <w:bCs w:val="0"/>
                                <w:i/>
                                <w:iCs/>
                              </w:rPr>
                              <w:fldChar w:fldCharType="end"/>
                            </w:r>
                            <w:r w:rsidRPr="00601636">
                              <w:rPr>
                                <w:b w:val="0"/>
                                <w:bCs w:val="0"/>
                                <w:i/>
                                <w:iCs/>
                              </w:rPr>
                              <w:t>: Diagrama de caso de uso.</w:t>
                            </w:r>
                            <w:bookmarkEnd w:id="59"/>
                            <w:bookmarkEnd w:id="60"/>
                            <w:bookmarkEnd w:id="61"/>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E9868E" id="Text Box 1" o:spid="_x0000_s1039" type="#_x0000_t202" style="position:absolute;left:0;text-align:left;margin-left:53.3pt;margin-top:217.1pt;width:348.35pt;height:26.8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" stroked="f">
                <v:textbox inset="0,0,0,0">
                  <w:txbxContent>
                    <w:p w14:paraId="36FAF083" w14:textId="47199B25" w:rsidR="00601636" w:rsidRPr="00601636" w:rsidRDefault="00601636" w:rsidP="00601636">
                      <w:pPr>
                        <w:pStyle w:val="Caption"/>
                        <w:jc w:val="center"/>
                        <w:rPr>
                          <w:rFonts w:eastAsia="MS Mincho"/>
                          <w:b w:val="0"/>
                          <w:bCs w:val="0"/>
                          <w:i/>
                          <w:iCs/>
                          <w:noProof/>
                        </w:rPr>
                      </w:pPr>
                      <w:bookmarkStart w:id="64" w:name="_Toc179463671"/>
                      <w:bookmarkStart w:id="65" w:name="_Toc179463720"/>
                      <w:bookmarkStart w:id="66" w:name="_Toc179469368"/>
                      <w:bookmarkStart w:id="67" w:name="_Toc179470226"/>
                      <w:bookmarkStart w:id="68" w:name="_Toc180074868"/>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CE60C4">
                        <w:rPr>
                          <w:b w:val="0"/>
                          <w:bCs w:val="0"/>
                          <w:i/>
                          <w:iCs/>
                          <w:noProof/>
                        </w:rPr>
                        <w:t>1</w:t>
                      </w:r>
                      <w:r w:rsidRPr="00601636">
                        <w:rPr>
                          <w:b w:val="0"/>
                          <w:bCs w:val="0"/>
                          <w:i/>
                          <w:iCs/>
                        </w:rPr>
                        <w:fldChar w:fldCharType="end"/>
                      </w:r>
                      <w:r w:rsidRPr="00601636">
                        <w:rPr>
                          <w:b w:val="0"/>
                          <w:bCs w:val="0"/>
                          <w:i/>
                          <w:iCs/>
                        </w:rPr>
                        <w:t>: Diagrama de caso de uso.</w:t>
                      </w:r>
                      <w:bookmarkEnd w:id="64"/>
                      <w:bookmarkEnd w:id="65"/>
                      <w:bookmarkEnd w:id="66"/>
                      <w:bookmarkEnd w:id="67"/>
                      <w:bookmarkEnd w:id="68"/>
                    </w:p>
                  </w:txbxContent>
                </v:textbox>
                <w10:wrap type="topAndBottom"/>
              </v:shape>
            </w:pict>
          </mc:Fallback>
        </mc:AlternateContent>
      </w:r>
      <w:r w:rsidR="005643E1" w:rsidRPr="003160B6">
        <w:t xml:space="preserve">En la figura </w:t>
      </w:r>
      <w:r w:rsidR="003013EC" w:rsidRPr="003160B6">
        <w:t>1</w:t>
      </w:r>
      <w:r w:rsidR="005643E1" w:rsidRPr="003160B6">
        <w:t xml:space="preserve"> se muestra el diagrama de casos de uso de la aplicación web propuesta.</w:t>
      </w:r>
    </w:p>
    <w:p w14:paraId="423AE2DC" w14:textId="32271370" w:rsidR="00EB041D" w:rsidRPr="003160B6" w:rsidRDefault="00EB041D" w:rsidP="000C6933">
      <w:r w:rsidRPr="003160B6">
        <w:rPr>
          <w:noProof/>
        </w:rPr>
        <w:drawing>
          <wp:anchor distT="0" distB="0" distL="114300" distR="114300" simplePos="0" relativeHeight="251670528" behindDoc="0" locked="0" layoutInCell="1" allowOverlap="1" wp14:anchorId="36728C2F" wp14:editId="21B6751E">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rsidRPr="003160B6">
        <w:t>Cada uno de los casos de uso anteriores es descriptible como una serie relativamente simple de pasos, representable mediante un diagrama de actividades, el cual modela el flujo de acciones realizadas en la interacción usuario-software</w:t>
      </w:r>
      <w:r w:rsidR="00AA0382" w:rsidRPr="003160B6">
        <w:t xml:space="preserve"> </w:t>
      </w:r>
      <w:r w:rsidR="00AA0382" w:rsidRPr="003160B6">
        <w:fldChar w:fldCharType="begin"/>
      </w:r>
      <w:r w:rsidR="003E06F0" w:rsidRPr="003160B6">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rsidRPr="003160B6">
        <w:fldChar w:fldCharType="separate"/>
      </w:r>
      <w:r w:rsidR="003E06F0" w:rsidRPr="003160B6">
        <w:t>(Kulkarni et al., 2021)</w:t>
      </w:r>
      <w:r w:rsidR="00AA0382" w:rsidRPr="003160B6">
        <w:fldChar w:fldCharType="end"/>
      </w:r>
      <w:r w:rsidR="00744874" w:rsidRPr="003160B6">
        <w:t>.</w:t>
      </w:r>
    </w:p>
    <w:p w14:paraId="54B16E3D" w14:textId="7C982D34" w:rsidR="00BB32C4" w:rsidRPr="008C7EDC" w:rsidRDefault="00BF71A5" w:rsidP="000C6933">
      <w:r>
        <w:rPr>
          <w:noProof/>
        </w:rPr>
        <mc:AlternateContent>
          <mc:Choice Requires="wps">
            <w:drawing>
              <wp:anchor distT="0" distB="0" distL="114300" distR="114300" simplePos="0" relativeHeight="251771904" behindDoc="0" locked="0" layoutInCell="1" allowOverlap="1" wp14:anchorId="7F1799DA" wp14:editId="25E0E160">
                <wp:simplePos x="0" y="0"/>
                <wp:positionH relativeFrom="column">
                  <wp:posOffset>-39370</wp:posOffset>
                </wp:positionH>
                <wp:positionV relativeFrom="paragraph">
                  <wp:posOffset>2979420</wp:posOffset>
                </wp:positionV>
                <wp:extent cx="5929630" cy="368300"/>
                <wp:effectExtent l="0" t="0" r="0" b="0"/>
                <wp:wrapTopAndBottom/>
                <wp:docPr id="786073677" name="Text Box 1"/>
                <wp:cNvGraphicFramePr/>
                <a:graphic xmlns:a="http://schemas.openxmlformats.org/drawingml/2006/main">
                  <a:graphicData uri="http://schemas.microsoft.com/office/word/2010/wordprocessingShape">
                    <wps:wsp>
                      <wps:cNvSpPr txBox="1"/>
                      <wps:spPr>
                        <a:xfrm>
                          <a:off x="0" y="0"/>
                          <a:ext cx="5929630" cy="368300"/>
                        </a:xfrm>
                        <a:prstGeom prst="rect">
                          <a:avLst/>
                        </a:prstGeom>
                        <a:solidFill>
                          <a:prstClr val="white"/>
                        </a:solidFill>
                        <a:ln>
                          <a:noFill/>
                        </a:ln>
                      </wps:spPr>
                      <wps:txbx>
                        <w:txbxContent>
                          <w:p w14:paraId="6C351AF9" w14:textId="06688018" w:rsidR="00FA5C28" w:rsidRPr="00FA5C28" w:rsidRDefault="00FA5C28" w:rsidP="00FA5C28">
                            <w:pPr>
                              <w:pStyle w:val="Caption"/>
                              <w:jc w:val="center"/>
                              <w:rPr>
                                <w:rFonts w:eastAsia="MS Mincho"/>
                                <w:b w:val="0"/>
                                <w:bCs w:val="0"/>
                                <w:i/>
                                <w:iCs/>
                                <w:noProof/>
                              </w:rPr>
                            </w:pPr>
                            <w:bookmarkStart w:id="69" w:name="_Toc179469369"/>
                            <w:bookmarkStart w:id="70" w:name="_Toc179470227"/>
                            <w:bookmarkStart w:id="71" w:name="_Toc180074869"/>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CE60C4">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99DA" id="_x0000_s1040" type="#_x0000_t202" style="position:absolute;left:0;text-align:left;margin-left:-3.1pt;margin-top:234.6pt;width:466.9pt;height: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" stroked="f">
                <v:textbox inset="0,0,0,0">
                  <w:txbxContent>
                    <w:p w14:paraId="6C351AF9" w14:textId="06688018" w:rsidR="00FA5C28" w:rsidRPr="00FA5C28" w:rsidRDefault="00FA5C28" w:rsidP="00FA5C28">
                      <w:pPr>
                        <w:pStyle w:val="Caption"/>
                        <w:jc w:val="center"/>
                        <w:rPr>
                          <w:rFonts w:eastAsia="MS Mincho"/>
                          <w:b w:val="0"/>
                          <w:bCs w:val="0"/>
                          <w:i/>
                          <w:iCs/>
                          <w:noProof/>
                        </w:rPr>
                      </w:pPr>
                      <w:bookmarkStart w:id="72" w:name="_Toc179469369"/>
                      <w:bookmarkStart w:id="73" w:name="_Toc179470227"/>
                      <w:bookmarkStart w:id="74" w:name="_Toc180074869"/>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CE60C4">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72"/>
                      <w:bookmarkEnd w:id="73"/>
                      <w:bookmarkEnd w:id="74"/>
                    </w:p>
                  </w:txbxContent>
                </v:textbox>
                <w10:wrap type="topAndBottom"/>
              </v:shape>
            </w:pict>
          </mc:Fallback>
        </mc:AlternateContent>
      </w:r>
      <w:r w:rsidR="00BB32C4" w:rsidRPr="003160B6">
        <w:t xml:space="preserve">La figura </w:t>
      </w:r>
      <w:r w:rsidR="003013EC" w:rsidRPr="003160B6">
        <w:t>2</w:t>
      </w:r>
      <w:r w:rsidR="00BB32C4" w:rsidRPr="003160B6">
        <w:t xml:space="preserve"> muestra el diagrama de actividades para la adición </w:t>
      </w:r>
      <w:r w:rsidR="00BC1EFF" w:rsidRPr="003160B6">
        <w:t>de una observación meteorológica diaria. El resto de los casos</w:t>
      </w:r>
      <w:r>
        <w:t xml:space="preserve"> de uso</w:t>
      </w:r>
      <w:r w:rsidR="00BC1EFF" w:rsidRPr="003160B6">
        <w:t xml:space="preserve"> </w:t>
      </w:r>
      <w:r w:rsidR="00F41B50" w:rsidRPr="003160B6">
        <w:t>se modela de forma similar</w:t>
      </w:r>
      <w:r w:rsidR="00BC1EFF" w:rsidRPr="003160B6">
        <w:t>.</w:t>
      </w:r>
    </w:p>
    <w:p w14:paraId="48F535D2" w14:textId="750B18B3" w:rsidR="00F4314F" w:rsidRDefault="007D2FA8" w:rsidP="0080562B">
      <w:pPr>
        <w:tabs>
          <w:tab w:val="left" w:pos="3119"/>
        </w:tabs>
      </w:pPr>
      <w:r w:rsidRPr="003160B6">
        <w:rPr>
          <w:noProof/>
        </w:rPr>
        <w:drawing>
          <wp:anchor distT="0" distB="0" distL="114300" distR="114300" simplePos="0" relativeHeight="251676672" behindDoc="0" locked="0" layoutInCell="1" allowOverlap="1" wp14:anchorId="44D296F7" wp14:editId="5049CD11">
            <wp:simplePos x="0" y="0"/>
            <wp:positionH relativeFrom="margin">
              <wp:posOffset>1028802</wp:posOffset>
            </wp:positionH>
            <wp:positionV relativeFrom="paragraph">
              <wp:posOffset>258166</wp:posOffset>
            </wp:positionV>
            <wp:extent cx="3592830" cy="2074545"/>
            <wp:effectExtent l="0" t="0" r="7620" b="1905"/>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88293" name="Picture 1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92830" cy="2074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CE4DEF" w14:textId="11AC084A" w:rsidR="00BC1EFF" w:rsidRPr="003160B6" w:rsidRDefault="001E6D27" w:rsidP="0080562B">
      <w:pPr>
        <w:tabs>
          <w:tab w:val="left" w:pos="3119"/>
        </w:tabs>
      </w:pPr>
      <w:r>
        <w:lastRenderedPageBreak/>
        <w:t xml:space="preserve">En cuanto a la </w:t>
      </w:r>
      <w:r w:rsidR="00F4314F">
        <w:t>descripción estructural</w:t>
      </w:r>
      <w:r>
        <w:t xml:space="preserve"> de alto nivel de la aplicación web</w:t>
      </w:r>
      <w:r w:rsidR="00D33FEE" w:rsidRPr="003160B6">
        <w:t>, l</w:t>
      </w:r>
      <w:r w:rsidR="0080562B" w:rsidRPr="003160B6">
        <w:t xml:space="preserve">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rsidRPr="003160B6">
        <w:fldChar w:fldCharType="begin"/>
      </w:r>
      <w:r w:rsidR="0080562B" w:rsidRPr="003160B6">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rsidRPr="003160B6">
        <w:fldChar w:fldCharType="separate"/>
      </w:r>
      <w:r w:rsidR="0080562B" w:rsidRPr="003160B6">
        <w:t>(Nicacio and Petrillo, 2020)</w:t>
      </w:r>
      <w:r w:rsidR="0080562B" w:rsidRPr="003160B6">
        <w:fldChar w:fldCharType="end"/>
      </w:r>
      <w:r w:rsidR="0080562B" w:rsidRPr="003160B6">
        <w:t>.</w:t>
      </w:r>
    </w:p>
    <w:p w14:paraId="566C7981" w14:textId="1A7E1FBC" w:rsidR="004D19A9" w:rsidRDefault="00AD26A5" w:rsidP="00EE2E20">
      <w:pPr>
        <w:tabs>
          <w:tab w:val="left" w:pos="3119"/>
        </w:tabs>
      </w:pPr>
      <w:r>
        <w:rPr>
          <w:noProof/>
        </w:rPr>
        <mc:AlternateContent>
          <mc:Choice Requires="wps">
            <w:drawing>
              <wp:anchor distT="0" distB="0" distL="114300" distR="114300" simplePos="0" relativeHeight="251773952" behindDoc="0" locked="0" layoutInCell="1" allowOverlap="1" wp14:anchorId="26DF1622" wp14:editId="7AAF7CBE">
                <wp:simplePos x="0" y="0"/>
                <wp:positionH relativeFrom="column">
                  <wp:posOffset>527050</wp:posOffset>
                </wp:positionH>
                <wp:positionV relativeFrom="paragraph">
                  <wp:posOffset>2705100</wp:posOffset>
                </wp:positionV>
                <wp:extent cx="4738370" cy="334010"/>
                <wp:effectExtent l="0" t="0" r="5080" b="8890"/>
                <wp:wrapTopAndBottom/>
                <wp:docPr id="1160524085" name="Text Box 1"/>
                <wp:cNvGraphicFramePr/>
                <a:graphic xmlns:a="http://schemas.openxmlformats.org/drawingml/2006/main">
                  <a:graphicData uri="http://schemas.microsoft.com/office/word/2010/wordprocessingShape">
                    <wps:wsp>
                      <wps:cNvSpPr txBox="1"/>
                      <wps:spPr>
                        <a:xfrm>
                          <a:off x="0" y="0"/>
                          <a:ext cx="4738370" cy="334010"/>
                        </a:xfrm>
                        <a:prstGeom prst="rect">
                          <a:avLst/>
                        </a:prstGeom>
                        <a:solidFill>
                          <a:prstClr val="white"/>
                        </a:solidFill>
                        <a:ln>
                          <a:noFill/>
                        </a:ln>
                      </wps:spPr>
                      <wps:txbx>
                        <w:txbxContent>
                          <w:p w14:paraId="04AA18E7" w14:textId="7ECBE006" w:rsidR="00AD26A5" w:rsidRPr="00AD26A5" w:rsidRDefault="00AD26A5" w:rsidP="00AD26A5">
                            <w:pPr>
                              <w:pStyle w:val="Caption"/>
                              <w:jc w:val="center"/>
                              <w:rPr>
                                <w:rFonts w:eastAsia="MS Mincho"/>
                                <w:b w:val="0"/>
                                <w:bCs w:val="0"/>
                                <w:i/>
                                <w:iCs/>
                                <w:noProof/>
                              </w:rPr>
                            </w:pPr>
                            <w:bookmarkStart w:id="75" w:name="_Toc179469370"/>
                            <w:bookmarkStart w:id="76" w:name="_Toc179470228"/>
                            <w:bookmarkStart w:id="77" w:name="_Toc180074870"/>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CE60C4">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F1622" id="_x0000_s1041" type="#_x0000_t202" style="position:absolute;left:0;text-align:left;margin-left:41.5pt;margin-top:213pt;width:373.1pt;height:26.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" stroked="f">
                <v:textbox inset="0,0,0,0">
                  <w:txbxContent>
                    <w:p w14:paraId="04AA18E7" w14:textId="7ECBE006" w:rsidR="00AD26A5" w:rsidRPr="00AD26A5" w:rsidRDefault="00AD26A5" w:rsidP="00AD26A5">
                      <w:pPr>
                        <w:pStyle w:val="Caption"/>
                        <w:jc w:val="center"/>
                        <w:rPr>
                          <w:rFonts w:eastAsia="MS Mincho"/>
                          <w:b w:val="0"/>
                          <w:bCs w:val="0"/>
                          <w:i/>
                          <w:iCs/>
                          <w:noProof/>
                        </w:rPr>
                      </w:pPr>
                      <w:bookmarkStart w:id="78" w:name="_Toc179469370"/>
                      <w:bookmarkStart w:id="79" w:name="_Toc179470228"/>
                      <w:bookmarkStart w:id="80" w:name="_Toc180074870"/>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CE60C4">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78"/>
                      <w:bookmarkEnd w:id="79"/>
                      <w:bookmarkEnd w:id="80"/>
                    </w:p>
                  </w:txbxContent>
                </v:textbox>
                <w10:wrap type="topAndBottom"/>
              </v:shape>
            </w:pict>
          </mc:Fallback>
        </mc:AlternateContent>
      </w:r>
      <w:r w:rsidR="00502B72" w:rsidRPr="003160B6">
        <w:rPr>
          <w:noProof/>
        </w:rPr>
        <w:drawing>
          <wp:anchor distT="0" distB="0" distL="114300" distR="114300" simplePos="0" relativeHeight="251677696" behindDoc="0" locked="0" layoutInCell="1" allowOverlap="1" wp14:anchorId="06C73FC1" wp14:editId="7B1F7936">
            <wp:simplePos x="0" y="0"/>
            <wp:positionH relativeFrom="margin">
              <wp:align>center</wp:align>
            </wp:positionH>
            <wp:positionV relativeFrom="paragraph">
              <wp:posOffset>401377</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428A" w:rsidRPr="003160B6">
        <w:t xml:space="preserve">La figura </w:t>
      </w:r>
      <w:r w:rsidR="003013EC" w:rsidRPr="003160B6">
        <w:t>3</w:t>
      </w:r>
      <w:r w:rsidR="0070428A" w:rsidRPr="003160B6">
        <w:t xml:space="preserve"> muestra </w:t>
      </w:r>
      <w:r w:rsidR="00502B72">
        <w:t>el</w:t>
      </w:r>
      <w:r w:rsidR="0070428A" w:rsidRPr="003160B6">
        <w:t xml:space="preserve"> diagrama de despliegue</w:t>
      </w:r>
      <w:r w:rsidR="001035A3">
        <w:t xml:space="preserve"> de alto nivel</w:t>
      </w:r>
      <w:r w:rsidR="0070428A" w:rsidRPr="003160B6">
        <w:t xml:space="preserve"> de la aplicación web propuesta. </w:t>
      </w:r>
    </w:p>
    <w:p w14:paraId="69E3A2CB" w14:textId="5FCCB114" w:rsidR="004D19A9" w:rsidRDefault="007D2FA8" w:rsidP="00EE2E20">
      <w:pPr>
        <w:tabs>
          <w:tab w:val="left" w:pos="3119"/>
        </w:tabs>
      </w:pPr>
      <w:r>
        <w:t xml:space="preserve">La aplicación web está concebida para ser accesible desde cualquier dispositivo conectado a la red local en la cual sea desplegada (la </w:t>
      </w:r>
      <w:r w:rsidR="004D19A9">
        <w:t xml:space="preserve">de la UCLV, de acuerdo con su propósito), los cuales serán los clientes. El usuario, empleando un navegador en su dispositivo, accede a través de la red al servidor dedicado </w:t>
      </w:r>
      <w:r w:rsidR="002D4A95">
        <w:t>a atender directamente</w:t>
      </w:r>
      <w:r w:rsidR="004D19A9">
        <w:t xml:space="preserve"> </w:t>
      </w:r>
      <w:r w:rsidR="00C63CDA">
        <w:t xml:space="preserve">el </w:t>
      </w:r>
      <w:r w:rsidR="004D19A9">
        <w:t xml:space="preserve">lado del cliente, desde donde </w:t>
      </w:r>
      <w:r w:rsidR="00314D4C">
        <w:t xml:space="preserve">se </w:t>
      </w:r>
      <w:r w:rsidR="004D19A9">
        <w:t xml:space="preserve">carga el contenido implementado con Next.js en forma de un archivo HTML, de acuerdo con el funcionamiento de las SPA (véase epígrafe </w:t>
      </w:r>
      <w:r w:rsidR="006F1D54">
        <w:fldChar w:fldCharType="begin"/>
      </w:r>
      <w:r w:rsidR="006F1D54">
        <w:instrText xml:space="preserve"> REF _Ref180050497 \r \h </w:instrText>
      </w:r>
      <w:r w:rsidR="006F1D54">
        <w:fldChar w:fldCharType="separate"/>
      </w:r>
      <w:r w:rsidR="006F1D54">
        <w:t>1.2.1</w:t>
      </w:r>
      <w:r w:rsidR="006F1D54">
        <w:fldChar w:fldCharType="end"/>
      </w:r>
      <w:r w:rsidR="004D19A9">
        <w:t xml:space="preserve">). A su vez, el servidor que provee el contenido del lado del cliente se conecta al servidor implementado con Django, que contiene la lógica del manejo de los datos, recibe las solicitudes de recuperación y modificación de los mismos, </w:t>
      </w:r>
      <w:r w:rsidR="002D4A95">
        <w:t>y a su vez depende de la base de datos implementada con PostgreSQL y desplegada en un servidor para el almacenamiento y gestión de los datos de la aplicación web.</w:t>
      </w:r>
    </w:p>
    <w:p w14:paraId="5A2327C3" w14:textId="40F9FBA9" w:rsidR="00D33FEE" w:rsidRPr="003160B6" w:rsidRDefault="00D33FEE" w:rsidP="00EE2E20">
      <w:pPr>
        <w:tabs>
          <w:tab w:val="left" w:pos="3119"/>
        </w:tabs>
      </w:pPr>
      <w:r w:rsidRPr="003160B6">
        <w:t xml:space="preserve">Un diagrama de clases es una representación visual de la estructura estática de un sistema que visualiza sus elementos clave, como clases, atributos e interrelaciones </w:t>
      </w:r>
      <w:r w:rsidRPr="003160B6">
        <w:fldChar w:fldCharType="begin"/>
      </w:r>
      <w:r w:rsidRPr="003160B6">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rsidRPr="003160B6">
        <w:fldChar w:fldCharType="separate"/>
      </w:r>
      <w:r w:rsidRPr="003160B6">
        <w:t>(Alrawashdeh et al., 2024)</w:t>
      </w:r>
      <w:r w:rsidRPr="003160B6">
        <w:fldChar w:fldCharType="end"/>
      </w:r>
      <w:r w:rsidRPr="003160B6">
        <w:t xml:space="preserve">. Este tipo de diagrama se emplea en el epígrafe </w:t>
      </w:r>
      <w:r w:rsidR="006F1D54">
        <w:fldChar w:fldCharType="begin"/>
      </w:r>
      <w:r w:rsidR="006F1D54">
        <w:instrText xml:space="preserve"> REF _Ref180050584 \r \h </w:instrText>
      </w:r>
      <w:r w:rsidR="006F1D54">
        <w:fldChar w:fldCharType="separate"/>
      </w:r>
      <w:r w:rsidR="006F1D54">
        <w:t>2.2.2</w:t>
      </w:r>
      <w:r w:rsidR="006F1D54">
        <w:fldChar w:fldCharType="end"/>
      </w:r>
      <w:r w:rsidR="006F1D54">
        <w:t xml:space="preserve"> </w:t>
      </w:r>
      <w:r w:rsidR="00C45CC2">
        <w:t>en la</w:t>
      </w:r>
      <w:r w:rsidRPr="003160B6">
        <w:t xml:space="preserve"> descripción</w:t>
      </w:r>
      <w:r w:rsidR="006F1D54">
        <w:t xml:space="preserve"> del servidor </w:t>
      </w:r>
      <w:r w:rsidR="00260C56">
        <w:t xml:space="preserve">implementado con </w:t>
      </w:r>
      <w:r w:rsidR="006F1D54">
        <w:t>Django</w:t>
      </w:r>
      <w:r w:rsidRPr="003160B6">
        <w:t>.</w:t>
      </w:r>
    </w:p>
    <w:p w14:paraId="7B7A3BF1" w14:textId="12AEE85D" w:rsidR="00ED0C3E" w:rsidRDefault="006735F9" w:rsidP="00EE2E20">
      <w:pPr>
        <w:tabs>
          <w:tab w:val="left" w:pos="3119"/>
        </w:tabs>
      </w:pPr>
      <w:r>
        <w:lastRenderedPageBreak/>
        <w:t xml:space="preserve">En los epígrafes </w:t>
      </w:r>
      <w:r>
        <w:fldChar w:fldCharType="begin"/>
      </w:r>
      <w:r>
        <w:instrText xml:space="preserve"> REF _Ref180050699 \r \h </w:instrText>
      </w:r>
      <w:r>
        <w:fldChar w:fldCharType="separate"/>
      </w:r>
      <w:r>
        <w:t>2.2</w:t>
      </w:r>
      <w:r>
        <w:fldChar w:fldCharType="end"/>
      </w:r>
      <w:r>
        <w:t xml:space="preserve"> y </w:t>
      </w:r>
      <w:r>
        <w:fldChar w:fldCharType="begin"/>
      </w:r>
      <w:r>
        <w:instrText xml:space="preserve"> REF _Ref180050707 \r \h </w:instrText>
      </w:r>
      <w:r>
        <w:fldChar w:fldCharType="separate"/>
      </w:r>
      <w:r>
        <w:t>2.3</w:t>
      </w:r>
      <w:r>
        <w:fldChar w:fldCharType="end"/>
      </w:r>
      <w:r>
        <w:t xml:space="preserve"> se aborda</w:t>
      </w:r>
      <w:r w:rsidR="00D82667" w:rsidRPr="003160B6">
        <w:t xml:space="preserve"> la modelación de aspectos específicos del lado del cliente o del servidor, así como particularidades de la estructura e implementación de los mismos.</w:t>
      </w:r>
    </w:p>
    <w:p w14:paraId="574DB606" w14:textId="77777777" w:rsidR="008C7EDC" w:rsidRPr="003160B6" w:rsidRDefault="008C7EDC" w:rsidP="008C7EDC">
      <w:pPr>
        <w:pStyle w:val="Heading2"/>
      </w:pPr>
      <w:bookmarkStart w:id="81" w:name="_Ref180050699"/>
      <w:bookmarkStart w:id="82" w:name="_Toc180074832"/>
      <w:r w:rsidRPr="003160B6">
        <w:t>Estructura e implementación del lado del servidor</w:t>
      </w:r>
      <w:bookmarkEnd w:id="81"/>
      <w:bookmarkEnd w:id="82"/>
    </w:p>
    <w:p w14:paraId="5B4CE955" w14:textId="0F8C1AC3" w:rsidR="008C7EDC" w:rsidRPr="003160B6" w:rsidRDefault="008C7EDC" w:rsidP="008C7EDC">
      <w:r w:rsidRPr="003160B6">
        <w:t>El lado del servidor de la aplicación web</w:t>
      </w:r>
      <w:r w:rsidR="00DD3E0A">
        <w:t xml:space="preserve"> desarrollada</w:t>
      </w:r>
      <w:r w:rsidRPr="003160B6">
        <w:t xml:space="preserve"> consiste esencialmente del servidor implementado con el marco de trabajo Django y una base de datos PostgreSQL para el almacenamiento, con la cual el anterior se conecta y a cuyas relaciones o tablas corresponden sus modelos. </w:t>
      </w:r>
    </w:p>
    <w:p w14:paraId="30A043F6" w14:textId="77777777" w:rsidR="008C7EDC" w:rsidRPr="003160B6" w:rsidRDefault="008C7EDC" w:rsidP="008C7EDC">
      <w:pPr>
        <w:pStyle w:val="Heading3"/>
        <w:rPr>
          <w:szCs w:val="24"/>
        </w:rPr>
      </w:pPr>
      <w:bookmarkStart w:id="83" w:name="_Toc180074833"/>
      <w:r w:rsidRPr="003160B6">
        <w:rPr>
          <w:szCs w:val="24"/>
        </w:rPr>
        <w:t>Diseño de la base de datos, acoplamiento con Django e implementación en PostgreSQL</w:t>
      </w:r>
      <w:bookmarkEnd w:id="83"/>
    </w:p>
    <w:p w14:paraId="0F5C054B" w14:textId="710698F4" w:rsidR="008C7EDC" w:rsidRPr="003160B6" w:rsidRDefault="008C7EDC" w:rsidP="008C7EDC">
      <w:pPr>
        <w:tabs>
          <w:tab w:val="left" w:pos="7172"/>
        </w:tabs>
      </w:pPr>
      <w:r w:rsidRPr="003160B6">
        <w:t xml:space="preserve">Los aspectos técnicos del negocio definidos en el epígrafe </w:t>
      </w:r>
      <w:r w:rsidR="00A45D0C">
        <w:fldChar w:fldCharType="begin"/>
      </w:r>
      <w:r w:rsidR="00A45D0C">
        <w:instrText xml:space="preserve"> REF _Ref180050877 \r \h </w:instrText>
      </w:r>
      <w:r w:rsidR="00A45D0C">
        <w:fldChar w:fldCharType="separate"/>
      </w:r>
      <w:r w:rsidR="00A45D0C">
        <w:t>1.1</w:t>
      </w:r>
      <w:r w:rsidR="00A45D0C">
        <w:fldChar w:fldCharType="end"/>
      </w:r>
      <w:r w:rsidRPr="003160B6">
        <w:t xml:space="preserve"> demandan que la</w:t>
      </w:r>
      <w:r w:rsidR="008724F0">
        <w:t xml:space="preserve"> estructura de la</w:t>
      </w:r>
      <w:r w:rsidRPr="003160B6">
        <w:t xml:space="preserve"> base de datos de la aplicación web </w:t>
      </w:r>
      <w:r w:rsidR="00A84DAB">
        <w:t>incluya</w:t>
      </w:r>
      <w:r w:rsidRPr="003160B6">
        <w:t xml:space="preserve"> cuatro</w:t>
      </w:r>
      <w:r w:rsidR="008724F0">
        <w:t xml:space="preserve"> entidades</w:t>
      </w:r>
      <w:r w:rsidRPr="003160B6">
        <w:t xml:space="preserve">: una para guardar las observaciones meteorológicas diarias, dos para la información sobre las estaciones meteorológicas y unidades de cultivo, y otra para los pronósticos automáticos emitidos. </w:t>
      </w:r>
    </w:p>
    <w:p w14:paraId="5843C850" w14:textId="1C3CCBAB" w:rsidR="008C7EDC" w:rsidRPr="003160B6" w:rsidRDefault="00120116" w:rsidP="008C7EDC">
      <w:pPr>
        <w:tabs>
          <w:tab w:val="left" w:pos="7172"/>
        </w:tabs>
      </w:pPr>
      <w:r w:rsidRPr="003160B6">
        <w:rPr>
          <w:noProof/>
        </w:rPr>
        <w:drawing>
          <wp:anchor distT="0" distB="0" distL="114300" distR="114300" simplePos="0" relativeHeight="251797504" behindDoc="0" locked="0" layoutInCell="1" allowOverlap="1" wp14:anchorId="685BEC83" wp14:editId="50519AC0">
            <wp:simplePos x="0" y="0"/>
            <wp:positionH relativeFrom="margin">
              <wp:posOffset>-306705</wp:posOffset>
            </wp:positionH>
            <wp:positionV relativeFrom="paragraph">
              <wp:posOffset>1293495</wp:posOffset>
            </wp:positionV>
            <wp:extent cx="6223635" cy="2660015"/>
            <wp:effectExtent l="0" t="0" r="5715" b="6985"/>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39614"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223635" cy="26600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0989" w:rsidRPr="003160B6">
        <w:rPr>
          <w:noProof/>
        </w:rPr>
        <mc:AlternateContent>
          <mc:Choice Requires="wps">
            <w:drawing>
              <wp:anchor distT="0" distB="0" distL="114300" distR="114300" simplePos="0" relativeHeight="251798528" behindDoc="0" locked="0" layoutInCell="1" allowOverlap="1" wp14:anchorId="79A53CD5" wp14:editId="635E2D7F">
                <wp:simplePos x="0" y="0"/>
                <wp:positionH relativeFrom="margin">
                  <wp:posOffset>-214630</wp:posOffset>
                </wp:positionH>
                <wp:positionV relativeFrom="paragraph">
                  <wp:posOffset>3902710</wp:posOffset>
                </wp:positionV>
                <wp:extent cx="6204585" cy="635"/>
                <wp:effectExtent l="0" t="0" r="5715" b="0"/>
                <wp:wrapTopAndBottom/>
                <wp:docPr id="1541844325" name="Text Box 1"/>
                <wp:cNvGraphicFramePr/>
                <a:graphic xmlns:a="http://schemas.openxmlformats.org/drawingml/2006/main">
                  <a:graphicData uri="http://schemas.microsoft.com/office/word/2010/wordprocessingShape">
                    <wps:wsp>
                      <wps:cNvSpPr txBox="1"/>
                      <wps:spPr>
                        <a:xfrm>
                          <a:off x="0" y="0"/>
                          <a:ext cx="6204585" cy="635"/>
                        </a:xfrm>
                        <a:prstGeom prst="rect">
                          <a:avLst/>
                        </a:prstGeom>
                        <a:solidFill>
                          <a:prstClr val="white"/>
                        </a:solidFill>
                        <a:ln>
                          <a:noFill/>
                        </a:ln>
                      </wps:spPr>
                      <wps:txbx>
                        <w:txbxContent>
                          <w:p w14:paraId="7E06554E" w14:textId="4DF193D1" w:rsidR="008C7EDC" w:rsidRPr="00376A21" w:rsidRDefault="008C7EDC" w:rsidP="008C7EDC">
                            <w:pPr>
                              <w:pStyle w:val="Caption"/>
                              <w:jc w:val="center"/>
                              <w:rPr>
                                <w:rFonts w:eastAsia="MS Mincho"/>
                                <w:b w:val="0"/>
                                <w:bCs w:val="0"/>
                                <w:i/>
                                <w:iCs/>
                                <w:noProof/>
                              </w:rPr>
                            </w:pPr>
                            <w:bookmarkStart w:id="84" w:name="_Toc179376518"/>
                            <w:bookmarkStart w:id="85" w:name="_Toc179463682"/>
                            <w:bookmarkStart w:id="86" w:name="_Toc179463731"/>
                            <w:bookmarkStart w:id="87" w:name="_Toc179469384"/>
                            <w:bookmarkStart w:id="88" w:name="_Toc179470242"/>
                            <w:bookmarkStart w:id="89" w:name="_Toc180074871"/>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CE60C4">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84"/>
                            <w:bookmarkEnd w:id="85"/>
                            <w:bookmarkEnd w:id="86"/>
                            <w:bookmarkEnd w:id="87"/>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53CD5" id="_x0000_s1042" type="#_x0000_t202" style="position:absolute;left:0;text-align:left;margin-left:-16.9pt;margin-top:307.3pt;width:488.55pt;height:.05pt;z-index:251798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wGgIAAEAEAAAOAAAAZHJzL2Uyb0RvYy54bWysU1GP2jAMfp+0/xDlfRTYQ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vl0/Gl2N+NMUmz+cRZ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" stroked="f">
                <v:textbox style="mso-fit-shape-to-text:t" inset="0,0,0,0">
                  <w:txbxContent>
                    <w:p w14:paraId="7E06554E" w14:textId="4DF193D1" w:rsidR="008C7EDC" w:rsidRPr="00376A21" w:rsidRDefault="008C7EDC" w:rsidP="008C7EDC">
                      <w:pPr>
                        <w:pStyle w:val="Caption"/>
                        <w:jc w:val="center"/>
                        <w:rPr>
                          <w:rFonts w:eastAsia="MS Mincho"/>
                          <w:b w:val="0"/>
                          <w:bCs w:val="0"/>
                          <w:i/>
                          <w:iCs/>
                          <w:noProof/>
                        </w:rPr>
                      </w:pPr>
                      <w:bookmarkStart w:id="90" w:name="_Toc179376518"/>
                      <w:bookmarkStart w:id="91" w:name="_Toc179463682"/>
                      <w:bookmarkStart w:id="92" w:name="_Toc179463731"/>
                      <w:bookmarkStart w:id="93" w:name="_Toc179469384"/>
                      <w:bookmarkStart w:id="94" w:name="_Toc179470242"/>
                      <w:bookmarkStart w:id="95" w:name="_Toc180074871"/>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CE60C4">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90"/>
                      <w:bookmarkEnd w:id="91"/>
                      <w:bookmarkEnd w:id="92"/>
                      <w:bookmarkEnd w:id="93"/>
                      <w:bookmarkEnd w:id="94"/>
                      <w:bookmarkEnd w:id="95"/>
                    </w:p>
                  </w:txbxContent>
                </v:textbox>
                <w10:wrap type="topAndBottom" anchorx="margin"/>
              </v:shape>
            </w:pict>
          </mc:Fallback>
        </mc:AlternateContent>
      </w:r>
      <w:r w:rsidR="008C7EDC" w:rsidRPr="003160B6">
        <w:t xml:space="preserve">Dichas </w:t>
      </w:r>
      <w:r w:rsidR="008724F0">
        <w:t>entidades</w:t>
      </w:r>
      <w:r w:rsidR="008C7EDC" w:rsidRPr="003160B6">
        <w:t xml:space="preserve"> fueron identificadas como </w:t>
      </w:r>
      <w:r w:rsidR="008C7EDC" w:rsidRPr="002F23D3">
        <w:rPr>
          <w:rFonts w:ascii="Courier New" w:hAnsi="Courier New" w:cs="Courier New"/>
          <w:sz w:val="20"/>
          <w:szCs w:val="20"/>
        </w:rPr>
        <w:t>Registro</w:t>
      </w:r>
      <w:r w:rsidR="008C7EDC" w:rsidRPr="003160B6">
        <w:t xml:space="preserve">, </w:t>
      </w:r>
      <w:r w:rsidR="008C7EDC" w:rsidRPr="002F23D3">
        <w:rPr>
          <w:rFonts w:ascii="Courier New" w:hAnsi="Courier New" w:cs="Courier New"/>
          <w:sz w:val="20"/>
          <w:szCs w:val="20"/>
        </w:rPr>
        <w:t>Estacion</w:t>
      </w:r>
      <w:r w:rsidR="008C7EDC" w:rsidRPr="003160B6">
        <w:t xml:space="preserve">, </w:t>
      </w:r>
      <w:r w:rsidR="008C7EDC" w:rsidRPr="002F23D3">
        <w:rPr>
          <w:rFonts w:ascii="Courier New" w:hAnsi="Courier New" w:cs="Courier New"/>
          <w:sz w:val="20"/>
          <w:szCs w:val="20"/>
        </w:rPr>
        <w:t>Unidad</w:t>
      </w:r>
      <w:r w:rsidR="008C7EDC" w:rsidRPr="002F23D3">
        <w:rPr>
          <w:sz w:val="20"/>
          <w:szCs w:val="20"/>
        </w:rPr>
        <w:t xml:space="preserve"> </w:t>
      </w:r>
      <w:r w:rsidR="008C7EDC" w:rsidRPr="003160B6">
        <w:t xml:space="preserve">y </w:t>
      </w:r>
      <w:r w:rsidR="008C7EDC" w:rsidRPr="002F23D3">
        <w:rPr>
          <w:rFonts w:ascii="Courier New" w:hAnsi="Courier New" w:cs="Courier New"/>
          <w:sz w:val="20"/>
          <w:szCs w:val="20"/>
        </w:rPr>
        <w:t>Pronostico</w:t>
      </w:r>
      <w:r w:rsidR="008C7EDC" w:rsidRPr="003160B6">
        <w:t xml:space="preserve">, respectivamente, según muestra el diagrama de la figura </w:t>
      </w:r>
      <w:r w:rsidR="00742F5B">
        <w:t>4</w:t>
      </w:r>
      <w:r w:rsidR="008C7EDC" w:rsidRPr="003160B6">
        <w:t>.</w:t>
      </w:r>
      <w:r w:rsidR="00150EC1">
        <w:t xml:space="preserve"> Este tipo de diagrama se conoce como de entidad-interrelación, y es un soporte visual para el diseño de bases de datos desarrollado por Peter Chen </w:t>
      </w:r>
      <w:r w:rsidR="00150EC1">
        <w:fldChar w:fldCharType="begin"/>
      </w:r>
      <w:r w:rsidR="00150EC1">
        <w:instrText xml:space="preserve"> ADDIN ZOTERO_ITEM CSL_CITATION {"citationID":"uLwAct8w","properties":{"formattedCitation":"(Uzun et al., 2018)","plainCitation":"(Uzun et al., 2018)","noteIndex":0},"citationItems":[{"id":129,"uris":["http://zotero.org/users/14461751/items/95YUWPJ4"],"itemData":{"id":129,"type":"article-journal","container-title":"Journal of the Technical University -Sofia Plovdiv branch, Bulgaria \"Fundamental Sciences and Applications\"","ISSN":"1310-8271","title":"Object-Based Entity Relationship Diagram Drawing Library: Entrel.js","volume":"24","author":[{"family":"Uzun","given":"Erdinc"},{"family":"Yerlikaya","given":"Tarik"},{"family":"Kirat","given":"Oguz"}],"issued":{"date-parts":[["2018"]]}}}],"schema":"https://github.com/citation-style-language/schema/raw/master/csl-citation.json"} </w:instrText>
      </w:r>
      <w:r w:rsidR="00150EC1">
        <w:fldChar w:fldCharType="separate"/>
      </w:r>
      <w:r w:rsidR="00150EC1" w:rsidRPr="00150EC1">
        <w:t>(Uzun et al., 2018)</w:t>
      </w:r>
      <w:r w:rsidR="00150EC1">
        <w:fldChar w:fldCharType="end"/>
      </w:r>
      <w:r w:rsidR="00EE0989">
        <w:t xml:space="preserve">; y el mostrado corresponde al modelo conceptual, que es independiente de la implementación física subyacente </w:t>
      </w:r>
      <w:r w:rsidR="00EE0989">
        <w:fldChar w:fldCharType="begin"/>
      </w:r>
      <w:r w:rsidR="00EE0989">
        <w:instrText xml:space="preserve"> ADDIN ZOTERO_ITEM CSL_CITATION {"citationID":"Qg9rCq4Q","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EE0989">
        <w:fldChar w:fldCharType="separate"/>
      </w:r>
      <w:r w:rsidR="00EE0989" w:rsidRPr="00EE0989">
        <w:t>(Fernández Iglesias, 2024)</w:t>
      </w:r>
      <w:r w:rsidR="00EE0989">
        <w:fldChar w:fldCharType="end"/>
      </w:r>
      <w:r w:rsidR="00EE0989">
        <w:t>.</w:t>
      </w:r>
    </w:p>
    <w:p w14:paraId="105F9836" w14:textId="0CEAD8E1" w:rsidR="00476BBD" w:rsidRDefault="00476BBD" w:rsidP="008C7EDC">
      <w:pPr>
        <w:tabs>
          <w:tab w:val="left" w:pos="7172"/>
        </w:tabs>
      </w:pPr>
      <w:r>
        <w:lastRenderedPageBreak/>
        <w:t xml:space="preserve">Cada instancia de </w:t>
      </w:r>
      <w:r w:rsidRPr="00476BBD">
        <w:rPr>
          <w:rFonts w:ascii="Courier New" w:hAnsi="Courier New" w:cs="Courier New"/>
          <w:sz w:val="20"/>
          <w:szCs w:val="20"/>
        </w:rPr>
        <w:t>Registro</w:t>
      </w:r>
      <w:r w:rsidRPr="00476BBD">
        <w:rPr>
          <w:sz w:val="20"/>
          <w:szCs w:val="20"/>
        </w:rPr>
        <w:t xml:space="preserve"> </w:t>
      </w:r>
      <w:r>
        <w:t xml:space="preserve">y de </w:t>
      </w:r>
      <w:r w:rsidRPr="00476BBD">
        <w:rPr>
          <w:rFonts w:ascii="Courier New" w:hAnsi="Courier New" w:cs="Courier New"/>
          <w:sz w:val="20"/>
          <w:szCs w:val="20"/>
        </w:rPr>
        <w:t>Unidad</w:t>
      </w:r>
      <w:r w:rsidRPr="00476BBD">
        <w:rPr>
          <w:sz w:val="20"/>
          <w:szCs w:val="20"/>
        </w:rPr>
        <w:t xml:space="preserve"> </w:t>
      </w:r>
      <w:r>
        <w:t xml:space="preserve">tiene asociada una y solo una instancia de </w:t>
      </w:r>
      <w:r w:rsidRPr="00476BBD">
        <w:rPr>
          <w:rFonts w:ascii="Courier New" w:hAnsi="Courier New" w:cs="Courier New"/>
          <w:sz w:val="20"/>
          <w:szCs w:val="20"/>
        </w:rPr>
        <w:t>Estacion</w:t>
      </w:r>
      <w:r>
        <w:t xml:space="preserve">, a la cual se vincula; pero cada instancia de </w:t>
      </w:r>
      <w:r w:rsidRPr="008705A5">
        <w:rPr>
          <w:rFonts w:ascii="Courier New" w:hAnsi="Courier New" w:cs="Courier New"/>
          <w:sz w:val="20"/>
          <w:szCs w:val="20"/>
        </w:rPr>
        <w:t>Estacion</w:t>
      </w:r>
      <w:r w:rsidRPr="008705A5">
        <w:rPr>
          <w:sz w:val="20"/>
          <w:szCs w:val="20"/>
        </w:rPr>
        <w:t xml:space="preserve"> </w:t>
      </w:r>
      <w:r>
        <w:t xml:space="preserve">puede corresponder a múltiples de </w:t>
      </w:r>
      <w:r w:rsidRPr="008705A5">
        <w:rPr>
          <w:rFonts w:ascii="Courier New" w:hAnsi="Courier New" w:cs="Courier New"/>
          <w:sz w:val="20"/>
          <w:szCs w:val="20"/>
        </w:rPr>
        <w:t>Registro</w:t>
      </w:r>
      <w:r w:rsidRPr="008705A5">
        <w:rPr>
          <w:sz w:val="20"/>
          <w:szCs w:val="20"/>
        </w:rPr>
        <w:t xml:space="preserve"> </w:t>
      </w:r>
      <w:r>
        <w:t xml:space="preserve">y </w:t>
      </w:r>
      <w:r w:rsidRPr="008705A5">
        <w:rPr>
          <w:rFonts w:ascii="Courier New" w:hAnsi="Courier New" w:cs="Courier New"/>
          <w:sz w:val="20"/>
          <w:szCs w:val="20"/>
        </w:rPr>
        <w:t>Unidad</w:t>
      </w:r>
      <w:r>
        <w:t xml:space="preserve">. De forma análoga, cada pronóstico representado en </w:t>
      </w:r>
      <w:r w:rsidRPr="008705A5">
        <w:rPr>
          <w:rFonts w:ascii="Courier New" w:hAnsi="Courier New" w:cs="Courier New"/>
          <w:sz w:val="20"/>
          <w:szCs w:val="20"/>
        </w:rPr>
        <w:t>Pronostico</w:t>
      </w:r>
      <w:r w:rsidRPr="008705A5">
        <w:rPr>
          <w:sz w:val="20"/>
          <w:szCs w:val="20"/>
        </w:rPr>
        <w:t xml:space="preserve"> </w:t>
      </w:r>
      <w:r>
        <w:t xml:space="preserve">corresponderá solamente a una unidad de cultivo guardada en </w:t>
      </w:r>
      <w:r w:rsidRPr="008705A5">
        <w:rPr>
          <w:rFonts w:ascii="Courier New" w:hAnsi="Courier New" w:cs="Courier New"/>
          <w:sz w:val="20"/>
          <w:szCs w:val="20"/>
        </w:rPr>
        <w:t>Unidad</w:t>
      </w:r>
      <w:r>
        <w:t>, la cual sin embargo podrá ser advertida por múltiples pronósticos.</w:t>
      </w:r>
    </w:p>
    <w:p w14:paraId="41252688" w14:textId="0A70D604" w:rsidR="001E23E2" w:rsidRDefault="008705A5" w:rsidP="008C7EDC">
      <w:pPr>
        <w:tabs>
          <w:tab w:val="left" w:pos="7172"/>
        </w:tabs>
      </w:pPr>
      <w:r>
        <w:t xml:space="preserve">Por facilidad de uso y en aras de una integración más natural con los modelos y serializadores de Django, se asume que la </w:t>
      </w:r>
      <w:r w:rsidR="00266C78">
        <w:t>identificación</w:t>
      </w:r>
      <w:r>
        <w:t xml:space="preserve"> de cada relación será un campo </w:t>
      </w:r>
      <w:r w:rsidR="004A3314">
        <w:rPr>
          <w:rFonts w:ascii="Courier New" w:hAnsi="Courier New" w:cs="Courier New"/>
          <w:sz w:val="20"/>
          <w:szCs w:val="20"/>
        </w:rPr>
        <w:t>ID</w:t>
      </w:r>
      <w:r w:rsidR="00470823">
        <w:t xml:space="preserve"> distinto de los atributos explícitamente requeridos por las reglas del negocio.</w:t>
      </w:r>
    </w:p>
    <w:p w14:paraId="759FF5E5" w14:textId="07356986" w:rsidR="001E23E2" w:rsidRDefault="001E23E2" w:rsidP="008C7EDC">
      <w:pPr>
        <w:tabs>
          <w:tab w:val="left" w:pos="7172"/>
        </w:tabs>
      </w:pPr>
      <w:r>
        <w:t xml:space="preserve">Los tipos de datos de los atributos varían entre </w:t>
      </w:r>
      <w:r w:rsidR="004A3314">
        <w:t>secuencias de caracteres (</w:t>
      </w:r>
      <w:r w:rsidR="004A3314" w:rsidRPr="004A3314">
        <w:rPr>
          <w:rFonts w:ascii="Courier New" w:hAnsi="Courier New" w:cs="Courier New"/>
          <w:sz w:val="20"/>
          <w:szCs w:val="20"/>
        </w:rPr>
        <w:t>CODIGO</w:t>
      </w:r>
      <w:r w:rsidR="00A57746">
        <w:rPr>
          <w:rFonts w:ascii="Courier New" w:hAnsi="Courier New" w:cs="Courier New"/>
          <w:sz w:val="20"/>
          <w:szCs w:val="20"/>
        </w:rPr>
        <w:t>, NOMBRE</w:t>
      </w:r>
      <w:r w:rsidR="004A3314" w:rsidRPr="004A3314">
        <w:rPr>
          <w:sz w:val="20"/>
          <w:szCs w:val="20"/>
        </w:rPr>
        <w:t xml:space="preserve"> </w:t>
      </w:r>
      <w:r w:rsidR="004A3314">
        <w:t xml:space="preserve">y </w:t>
      </w:r>
      <w:r w:rsidR="004A3314" w:rsidRPr="004A3314">
        <w:rPr>
          <w:rFonts w:ascii="Courier New" w:hAnsi="Courier New" w:cs="Courier New"/>
          <w:sz w:val="20"/>
          <w:szCs w:val="20"/>
        </w:rPr>
        <w:t>MUNICIPIO</w:t>
      </w:r>
      <w:r w:rsidR="004A3314" w:rsidRPr="004A3314">
        <w:rPr>
          <w:sz w:val="20"/>
          <w:szCs w:val="20"/>
        </w:rPr>
        <w:t xml:space="preserve"> </w:t>
      </w:r>
      <w:r w:rsidR="004A3314">
        <w:t xml:space="preserve">de </w:t>
      </w:r>
      <w:r w:rsidR="004A3314" w:rsidRPr="004A3314">
        <w:rPr>
          <w:rFonts w:ascii="Courier New" w:hAnsi="Courier New" w:cs="Courier New"/>
          <w:sz w:val="20"/>
          <w:szCs w:val="20"/>
        </w:rPr>
        <w:t>Estacion</w:t>
      </w:r>
      <w:r w:rsidR="004A3314">
        <w:t xml:space="preserve">; </w:t>
      </w:r>
      <w:r w:rsidR="004A3314" w:rsidRPr="004A3314">
        <w:rPr>
          <w:rFonts w:ascii="Courier New" w:hAnsi="Courier New" w:cs="Courier New"/>
          <w:sz w:val="20"/>
          <w:szCs w:val="20"/>
        </w:rPr>
        <w:t>NOMBRE</w:t>
      </w:r>
      <w:r w:rsidR="004A3314">
        <w:t xml:space="preserve">, </w:t>
      </w:r>
      <w:r w:rsidR="004A3314" w:rsidRPr="004A3314">
        <w:rPr>
          <w:rFonts w:ascii="Courier New" w:hAnsi="Courier New" w:cs="Courier New"/>
          <w:sz w:val="20"/>
          <w:szCs w:val="20"/>
        </w:rPr>
        <w:t>DENOM_CULTIVAR</w:t>
      </w:r>
      <w:r w:rsidR="004A3314">
        <w:t xml:space="preserve">, </w:t>
      </w:r>
      <w:r w:rsidR="004A3314" w:rsidRPr="004A3314">
        <w:rPr>
          <w:rFonts w:ascii="Courier New" w:hAnsi="Courier New" w:cs="Courier New"/>
          <w:sz w:val="20"/>
          <w:szCs w:val="20"/>
        </w:rPr>
        <w:t>TIPO_SUELO</w:t>
      </w:r>
      <w:r w:rsidR="004A3314">
        <w:t xml:space="preserve">, </w:t>
      </w:r>
      <w:r w:rsidR="004A3314" w:rsidRPr="004A3314">
        <w:rPr>
          <w:rFonts w:ascii="Courier New" w:hAnsi="Courier New" w:cs="Courier New"/>
          <w:sz w:val="20"/>
          <w:szCs w:val="20"/>
        </w:rPr>
        <w:t>TIPO_FERTILIZANTE</w:t>
      </w:r>
      <w:r w:rsidR="004A3314" w:rsidRPr="004A3314">
        <w:rPr>
          <w:sz w:val="20"/>
          <w:szCs w:val="20"/>
        </w:rPr>
        <w:t xml:space="preserve"> </w:t>
      </w:r>
      <w:r w:rsidR="004A3314">
        <w:t xml:space="preserve">y </w:t>
      </w:r>
      <w:r w:rsidR="004A3314" w:rsidRPr="004A3314">
        <w:rPr>
          <w:rFonts w:ascii="Courier New" w:hAnsi="Courier New" w:cs="Courier New"/>
          <w:sz w:val="20"/>
          <w:szCs w:val="20"/>
        </w:rPr>
        <w:t>SISTEMA_RIEGO</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xml:space="preserve">; y </w:t>
      </w:r>
      <w:r w:rsidR="004A3314" w:rsidRPr="004A3314">
        <w:rPr>
          <w:rFonts w:ascii="Courier New" w:hAnsi="Courier New" w:cs="Courier New"/>
          <w:sz w:val="20"/>
          <w:szCs w:val="20"/>
        </w:rPr>
        <w:t>PLAZO_FAVORABLE</w:t>
      </w:r>
      <w:r w:rsidR="004A3314">
        <w:t xml:space="preserve">, </w:t>
      </w:r>
      <w:r w:rsidR="004A3314" w:rsidRPr="004A3314">
        <w:rPr>
          <w:rFonts w:ascii="Courier New" w:hAnsi="Courier New" w:cs="Courier New"/>
          <w:sz w:val="20"/>
          <w:szCs w:val="20"/>
        </w:rPr>
        <w:t>PLAZO_PRIMEROS_SINTOMAS</w:t>
      </w:r>
      <w:r w:rsidR="004A3314" w:rsidRPr="004A3314">
        <w:rPr>
          <w:sz w:val="20"/>
          <w:szCs w:val="20"/>
        </w:rPr>
        <w:t xml:space="preserve"> </w:t>
      </w:r>
      <w:r w:rsidR="004A3314">
        <w:t xml:space="preserve">y </w:t>
      </w:r>
      <w:r w:rsidR="004A3314" w:rsidRPr="004A3314">
        <w:rPr>
          <w:rFonts w:ascii="Courier New" w:hAnsi="Courier New" w:cs="Courier New"/>
          <w:sz w:val="20"/>
          <w:szCs w:val="20"/>
        </w:rPr>
        <w:t>TIPO_MENSAJE</w:t>
      </w:r>
      <w:r w:rsidR="004A3314">
        <w:t xml:space="preserve"> de </w:t>
      </w:r>
      <w:r w:rsidR="004A3314" w:rsidRPr="004A3314">
        <w:rPr>
          <w:rFonts w:ascii="Courier New" w:hAnsi="Courier New" w:cs="Courier New"/>
          <w:sz w:val="20"/>
          <w:szCs w:val="20"/>
        </w:rPr>
        <w:t>Pronostico</w:t>
      </w:r>
      <w:r w:rsidR="004A3314">
        <w:t>), fechas (</w:t>
      </w:r>
      <w:r w:rsidR="004A3314" w:rsidRPr="004A3314">
        <w:rPr>
          <w:rFonts w:ascii="Courier New" w:hAnsi="Courier New" w:cs="Courier New"/>
          <w:sz w:val="20"/>
          <w:szCs w:val="20"/>
        </w:rPr>
        <w:t>fecha</w:t>
      </w:r>
      <w:r w:rsidR="004A3314" w:rsidRPr="004A3314">
        <w:rPr>
          <w:sz w:val="20"/>
          <w:szCs w:val="20"/>
        </w:rPr>
        <w:t xml:space="preserve"> </w:t>
      </w:r>
      <w:r w:rsidR="004A3314">
        <w:t xml:space="preserve">de </w:t>
      </w:r>
      <w:r w:rsidR="004A3314" w:rsidRPr="004A3314">
        <w:rPr>
          <w:rFonts w:ascii="Courier New" w:hAnsi="Courier New" w:cs="Courier New"/>
          <w:sz w:val="20"/>
          <w:szCs w:val="20"/>
        </w:rPr>
        <w:t>Registro</w:t>
      </w:r>
      <w:r w:rsidR="004A3314" w:rsidRPr="004A3314">
        <w:rPr>
          <w:sz w:val="20"/>
          <w:szCs w:val="20"/>
        </w:rPr>
        <w:t xml:space="preserve"> </w:t>
      </w:r>
      <w:r w:rsidR="004A3314">
        <w:t xml:space="preserve">y </w:t>
      </w:r>
      <w:r w:rsidR="004A3314" w:rsidRPr="004A3314">
        <w:rPr>
          <w:rFonts w:ascii="Courier New" w:hAnsi="Courier New" w:cs="Courier New"/>
          <w:sz w:val="20"/>
          <w:szCs w:val="20"/>
        </w:rPr>
        <w:t>fecha_siembra</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un campo booleano</w:t>
      </w:r>
      <w:r w:rsidR="00F11677">
        <w:t xml:space="preserve"> (</w:t>
      </w:r>
      <w:r w:rsidR="00F11677" w:rsidRPr="00F11677">
        <w:rPr>
          <w:rFonts w:ascii="Courier New" w:hAnsi="Courier New" w:cs="Courier New"/>
          <w:sz w:val="20"/>
          <w:szCs w:val="20"/>
        </w:rPr>
        <w:t>SEMILLA_TRATAM_QUIMICO</w:t>
      </w:r>
      <w:r w:rsidR="00F11677">
        <w:t xml:space="preserve">), grandes enteros (los </w:t>
      </w:r>
      <w:r w:rsidR="00F11677" w:rsidRPr="00F11677">
        <w:rPr>
          <w:rFonts w:ascii="Courier New" w:hAnsi="Courier New" w:cs="Courier New"/>
          <w:sz w:val="20"/>
          <w:szCs w:val="20"/>
        </w:rPr>
        <w:t>ID</w:t>
      </w:r>
      <w:r w:rsidR="00F11677">
        <w:t xml:space="preserve">s) y números reales (el resto). </w:t>
      </w:r>
      <w:r w:rsidR="00F11677" w:rsidRPr="004A3314">
        <w:rPr>
          <w:rFonts w:ascii="Courier New" w:hAnsi="Courier New" w:cs="Courier New"/>
          <w:sz w:val="20"/>
          <w:szCs w:val="20"/>
        </w:rPr>
        <w:t>PLAZO_FAVORABLE</w:t>
      </w:r>
      <w:r w:rsidR="00F11677">
        <w:t xml:space="preserve"> y </w:t>
      </w:r>
      <w:r w:rsidR="00F11677" w:rsidRPr="004A3314">
        <w:rPr>
          <w:rFonts w:ascii="Courier New" w:hAnsi="Courier New" w:cs="Courier New"/>
          <w:sz w:val="20"/>
          <w:szCs w:val="20"/>
        </w:rPr>
        <w:t>PLAZO_PRIMEROS_SINTOMAS</w:t>
      </w:r>
      <w:r w:rsidR="00F11677" w:rsidRPr="004A3314">
        <w:rPr>
          <w:sz w:val="20"/>
          <w:szCs w:val="20"/>
        </w:rPr>
        <w:t xml:space="preserve"> </w:t>
      </w:r>
      <w:r w:rsidR="00F11677">
        <w:t xml:space="preserve">de </w:t>
      </w:r>
      <w:r w:rsidR="00F11677" w:rsidRPr="004A3314">
        <w:rPr>
          <w:rFonts w:ascii="Courier New" w:hAnsi="Courier New" w:cs="Courier New"/>
          <w:sz w:val="20"/>
          <w:szCs w:val="20"/>
        </w:rPr>
        <w:t>Pronostico</w:t>
      </w:r>
      <w:r w:rsidR="00F11677">
        <w:t>) fueron concebidos como cadenas de caracteres formadas por la unión de la representación textual de las fechas de inicio y fin de los períodos.</w:t>
      </w:r>
    </w:p>
    <w:p w14:paraId="06BA92C6" w14:textId="76624FD3" w:rsidR="00E57576" w:rsidRPr="00470823" w:rsidRDefault="00E57576" w:rsidP="008C7EDC">
      <w:pPr>
        <w:tabs>
          <w:tab w:val="left" w:pos="7172"/>
        </w:tabs>
      </w:pPr>
      <w:r>
        <w:t xml:space="preserve">Las instancias de </w:t>
      </w:r>
      <w:r w:rsidRPr="00E57576">
        <w:rPr>
          <w:rFonts w:ascii="Courier New" w:hAnsi="Courier New" w:cs="Courier New"/>
          <w:sz w:val="20"/>
          <w:szCs w:val="20"/>
        </w:rPr>
        <w:t>Estacion</w:t>
      </w:r>
      <w:r w:rsidRPr="00E57576">
        <w:rPr>
          <w:sz w:val="20"/>
          <w:szCs w:val="20"/>
        </w:rPr>
        <w:t xml:space="preserve"> </w:t>
      </w:r>
      <w:r>
        <w:t xml:space="preserve">se ordenan por </w:t>
      </w:r>
      <w:r w:rsidRPr="00E57576">
        <w:rPr>
          <w:rFonts w:ascii="Courier New" w:hAnsi="Courier New" w:cs="Courier New"/>
          <w:sz w:val="20"/>
          <w:szCs w:val="20"/>
        </w:rPr>
        <w:t>CODIGO</w:t>
      </w:r>
      <w:r>
        <w:t xml:space="preserve">, </w:t>
      </w:r>
      <w:r w:rsidRPr="00E57576">
        <w:rPr>
          <w:rFonts w:ascii="Courier New" w:hAnsi="Courier New" w:cs="Courier New"/>
          <w:sz w:val="20"/>
          <w:szCs w:val="20"/>
        </w:rPr>
        <w:t>MUNICIPIO</w:t>
      </w:r>
      <w:r w:rsidRPr="00E57576">
        <w:rPr>
          <w:sz w:val="20"/>
          <w:szCs w:val="20"/>
        </w:rPr>
        <w:t xml:space="preserve"> </w:t>
      </w:r>
      <w:r>
        <w:t xml:space="preserve">y </w:t>
      </w:r>
      <w:r w:rsidRPr="00E57576">
        <w:rPr>
          <w:rFonts w:ascii="Courier New" w:hAnsi="Courier New" w:cs="Courier New"/>
          <w:sz w:val="20"/>
          <w:szCs w:val="20"/>
        </w:rPr>
        <w:t>NOMBRE</w:t>
      </w:r>
      <w:r>
        <w:t xml:space="preserve">, en ese orden de prioridad; las de </w:t>
      </w:r>
      <w:r w:rsidRPr="00E57576">
        <w:rPr>
          <w:rFonts w:ascii="Courier New" w:hAnsi="Courier New" w:cs="Courier New"/>
          <w:sz w:val="20"/>
          <w:szCs w:val="20"/>
        </w:rPr>
        <w:t>Registro</w:t>
      </w:r>
      <w:r>
        <w:t xml:space="preserve">, por </w:t>
      </w:r>
      <w:r w:rsidRPr="00E57576">
        <w:rPr>
          <w:rFonts w:ascii="Courier New" w:hAnsi="Courier New" w:cs="Courier New"/>
          <w:sz w:val="20"/>
          <w:szCs w:val="20"/>
        </w:rPr>
        <w:t>FECHA</w:t>
      </w:r>
      <w:r w:rsidRPr="00E57576">
        <w:rPr>
          <w:sz w:val="20"/>
          <w:szCs w:val="20"/>
        </w:rPr>
        <w:t xml:space="preserve"> </w:t>
      </w:r>
      <w:r>
        <w:t xml:space="preserve">en orden descendente; las de </w:t>
      </w:r>
      <w:r w:rsidRPr="00E57576">
        <w:rPr>
          <w:rFonts w:ascii="Courier New" w:hAnsi="Courier New" w:cs="Courier New"/>
          <w:sz w:val="20"/>
          <w:szCs w:val="20"/>
        </w:rPr>
        <w:t>Unidad</w:t>
      </w:r>
      <w:r>
        <w:t xml:space="preserve">, por </w:t>
      </w:r>
      <w:r w:rsidRPr="00E57576">
        <w:rPr>
          <w:rFonts w:ascii="Courier New" w:hAnsi="Courier New" w:cs="Courier New"/>
          <w:sz w:val="20"/>
          <w:szCs w:val="20"/>
        </w:rPr>
        <w:t>NOMBRE</w:t>
      </w:r>
      <w:r>
        <w:t xml:space="preserve">; y las de </w:t>
      </w:r>
      <w:r w:rsidRPr="00E57576">
        <w:rPr>
          <w:rFonts w:ascii="Courier New" w:hAnsi="Courier New" w:cs="Courier New"/>
          <w:sz w:val="20"/>
          <w:szCs w:val="20"/>
        </w:rPr>
        <w:t>Pronostico</w:t>
      </w:r>
      <w:r>
        <w:t xml:space="preserve">, por </w:t>
      </w:r>
      <w:r w:rsidRPr="00E57576">
        <w:rPr>
          <w:rFonts w:ascii="Courier New" w:hAnsi="Courier New" w:cs="Courier New"/>
          <w:sz w:val="20"/>
          <w:szCs w:val="20"/>
        </w:rPr>
        <w:t>UNIDAD</w:t>
      </w:r>
      <w:r>
        <w:t>. Se impone la</w:t>
      </w:r>
      <w:r w:rsidR="00D421AD">
        <w:t>s</w:t>
      </w:r>
      <w:r>
        <w:t xml:space="preserve"> restricci</w:t>
      </w:r>
      <w:r w:rsidR="00D421AD">
        <w:t>o</w:t>
      </w:r>
      <w:r>
        <w:t>n</w:t>
      </w:r>
      <w:r w:rsidR="00D421AD">
        <w:t>es</w:t>
      </w:r>
      <w:r>
        <w:t xml:space="preserve"> especial</w:t>
      </w:r>
      <w:r w:rsidR="00D421AD">
        <w:t>es</w:t>
      </w:r>
      <w:r>
        <w:t xml:space="preserve"> de que las instancias de </w:t>
      </w:r>
      <w:r w:rsidRPr="00842D80">
        <w:rPr>
          <w:rFonts w:ascii="Courier New" w:hAnsi="Courier New" w:cs="Courier New"/>
          <w:sz w:val="20"/>
          <w:szCs w:val="20"/>
        </w:rPr>
        <w:t>Registro</w:t>
      </w:r>
      <w:r w:rsidRPr="00842D80">
        <w:rPr>
          <w:sz w:val="20"/>
          <w:szCs w:val="20"/>
        </w:rPr>
        <w:t xml:space="preserve"> </w:t>
      </w:r>
      <w:r>
        <w:t xml:space="preserve">tendrán que tener pares de </w:t>
      </w:r>
      <w:r w:rsidR="00112F03" w:rsidRPr="00112F03">
        <w:rPr>
          <w:rFonts w:ascii="Courier New" w:hAnsi="Courier New" w:cs="Courier New"/>
          <w:sz w:val="20"/>
          <w:szCs w:val="20"/>
        </w:rPr>
        <w:t>ESTACION</w:t>
      </w:r>
      <w:r w:rsidR="00112F03" w:rsidRPr="00112F03">
        <w:rPr>
          <w:sz w:val="20"/>
          <w:szCs w:val="20"/>
        </w:rPr>
        <w:t xml:space="preserve"> </w:t>
      </w:r>
      <w:r w:rsidR="00112F03">
        <w:t xml:space="preserve">y </w:t>
      </w:r>
      <w:r w:rsidR="00112F03" w:rsidRPr="00112F03">
        <w:rPr>
          <w:rFonts w:ascii="Courier New" w:hAnsi="Courier New" w:cs="Courier New"/>
          <w:sz w:val="20"/>
          <w:szCs w:val="20"/>
        </w:rPr>
        <w:t>FECHA</w:t>
      </w:r>
      <w:r w:rsidR="00112F03" w:rsidRPr="00112F03">
        <w:rPr>
          <w:sz w:val="20"/>
          <w:szCs w:val="20"/>
        </w:rPr>
        <w:t xml:space="preserve"> </w:t>
      </w:r>
      <w:r w:rsidR="00112F03">
        <w:t>únicos</w:t>
      </w:r>
      <w:r w:rsidR="00D421AD">
        <w:t xml:space="preserve">, y las de </w:t>
      </w:r>
      <w:r w:rsidR="00D421AD" w:rsidRPr="00D421AD">
        <w:rPr>
          <w:rFonts w:ascii="Courier New" w:hAnsi="Courier New" w:cs="Courier New"/>
          <w:sz w:val="20"/>
          <w:szCs w:val="20"/>
        </w:rPr>
        <w:t>Pronostico</w:t>
      </w:r>
      <w:r w:rsidR="00D421AD" w:rsidRPr="00D421AD">
        <w:rPr>
          <w:sz w:val="20"/>
          <w:szCs w:val="20"/>
        </w:rPr>
        <w:t xml:space="preserve"> </w:t>
      </w:r>
      <w:r w:rsidR="00D421AD">
        <w:t xml:space="preserve">tendrán que tener tuplas únicas de valores de </w:t>
      </w:r>
      <w:r w:rsidR="00D421AD" w:rsidRPr="00D421AD">
        <w:rPr>
          <w:rFonts w:ascii="Courier New" w:hAnsi="Courier New" w:cs="Courier New"/>
          <w:sz w:val="20"/>
          <w:szCs w:val="20"/>
        </w:rPr>
        <w:t>UNIDAD</w:t>
      </w:r>
      <w:r w:rsidR="00D421AD">
        <w:t xml:space="preserve">, </w:t>
      </w:r>
      <w:r w:rsidR="00D421AD" w:rsidRPr="00D421AD">
        <w:rPr>
          <w:rFonts w:ascii="Courier New" w:hAnsi="Courier New" w:cs="Courier New"/>
          <w:sz w:val="20"/>
          <w:szCs w:val="20"/>
        </w:rPr>
        <w:t>FECHA_SIEMBRA</w:t>
      </w:r>
      <w:r w:rsidR="00D421AD">
        <w:t xml:space="preserve">, </w:t>
      </w:r>
      <w:r w:rsidR="00D421AD" w:rsidRPr="00D421AD">
        <w:rPr>
          <w:rFonts w:ascii="Courier New" w:hAnsi="Courier New" w:cs="Courier New"/>
          <w:sz w:val="20"/>
          <w:szCs w:val="20"/>
        </w:rPr>
        <w:t>DENOM_CULTIVAR</w:t>
      </w:r>
      <w:r w:rsidR="00D421AD" w:rsidRPr="00D421AD">
        <w:rPr>
          <w:sz w:val="20"/>
          <w:szCs w:val="20"/>
        </w:rPr>
        <w:t xml:space="preserve"> </w:t>
      </w:r>
      <w:r w:rsidR="00D421AD">
        <w:t xml:space="preserve">y </w:t>
      </w:r>
      <w:r w:rsidR="00D421AD" w:rsidRPr="00D421AD">
        <w:rPr>
          <w:rFonts w:ascii="Courier New" w:hAnsi="Courier New" w:cs="Courier New"/>
          <w:sz w:val="20"/>
          <w:szCs w:val="20"/>
        </w:rPr>
        <w:t>TIPO_MENSAJE</w:t>
      </w:r>
      <w:r w:rsidR="00112F03">
        <w:t>.</w:t>
      </w:r>
    </w:p>
    <w:p w14:paraId="3B689C80" w14:textId="5484D1A2" w:rsidR="008C7EDC" w:rsidRPr="003160B6" w:rsidRDefault="008C7EDC" w:rsidP="008C7EDC">
      <w:pPr>
        <w:tabs>
          <w:tab w:val="left" w:pos="7172"/>
        </w:tabs>
      </w:pPr>
      <w:r w:rsidRPr="003160B6">
        <w:t xml:space="preserve">El vínculo entre Django y la implementación PostgreSQL de la base de datos se define en el contenido del archivo </w:t>
      </w:r>
      <w:r w:rsidRPr="002F23D3">
        <w:rPr>
          <w:rFonts w:ascii="Courier New" w:hAnsi="Courier New" w:cs="Courier New"/>
          <w:sz w:val="20"/>
          <w:szCs w:val="20"/>
        </w:rPr>
        <w:t>settings.py</w:t>
      </w:r>
      <w:r w:rsidRPr="002F23D3">
        <w:rPr>
          <w:sz w:val="20"/>
          <w:szCs w:val="20"/>
        </w:rPr>
        <w:t xml:space="preserve"> </w:t>
      </w:r>
      <w:r w:rsidRPr="003160B6">
        <w:t>(véase el epígrafe</w:t>
      </w:r>
      <w:r w:rsidR="003E5C07">
        <w:t xml:space="preserve"> </w:t>
      </w:r>
      <w:r w:rsidR="003E5C07">
        <w:fldChar w:fldCharType="begin"/>
      </w:r>
      <w:r w:rsidR="003E5C07">
        <w:instrText xml:space="preserve"> REF _Ref180051078 \r \h </w:instrText>
      </w:r>
      <w:r w:rsidR="003E5C07">
        <w:fldChar w:fldCharType="separate"/>
      </w:r>
      <w:r w:rsidR="003E5C07">
        <w:t>2.2.2</w:t>
      </w:r>
      <w:r w:rsidR="003E5C07">
        <w:fldChar w:fldCharType="end"/>
      </w:r>
      <w:r w:rsidRPr="003160B6">
        <w:t xml:space="preserve">) con el fragmento de código </w:t>
      </w:r>
      <w:r>
        <w:t>mostrado</w:t>
      </w:r>
      <w:r w:rsidRPr="003160B6">
        <w:t xml:space="preserve"> en la figura</w:t>
      </w:r>
      <w:r w:rsidR="003E5C07">
        <w:t xml:space="preserve"> </w:t>
      </w:r>
      <w:r w:rsidR="00DC7048">
        <w:t>5</w:t>
      </w:r>
      <w:r w:rsidRPr="003160B6">
        <w:t xml:space="preserve">. </w:t>
      </w:r>
    </w:p>
    <w:p w14:paraId="788F1E0E" w14:textId="3C08A5EE" w:rsidR="008C7EDC" w:rsidRDefault="00D421AD" w:rsidP="008C7EDC">
      <w:pPr>
        <w:tabs>
          <w:tab w:val="left" w:pos="7172"/>
        </w:tabs>
      </w:pPr>
      <w:r w:rsidRPr="003160B6">
        <w:rPr>
          <w:noProof/>
        </w:rPr>
        <w:drawing>
          <wp:anchor distT="0" distB="0" distL="114300" distR="114300" simplePos="0" relativeHeight="251799552" behindDoc="0" locked="0" layoutInCell="1" allowOverlap="1" wp14:anchorId="57C9A7BC" wp14:editId="49C14853">
            <wp:simplePos x="0" y="0"/>
            <wp:positionH relativeFrom="margin">
              <wp:posOffset>1816100</wp:posOffset>
            </wp:positionH>
            <wp:positionV relativeFrom="paragraph">
              <wp:posOffset>458470</wp:posOffset>
            </wp:positionV>
            <wp:extent cx="2035175" cy="817245"/>
            <wp:effectExtent l="0" t="0" r="3175" b="1905"/>
            <wp:wrapTopAndBottom/>
            <wp:docPr id="183761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1810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2035175" cy="81724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00576" behindDoc="0" locked="0" layoutInCell="1" allowOverlap="1" wp14:anchorId="2E657127" wp14:editId="0332DA3E">
                <wp:simplePos x="0" y="0"/>
                <wp:positionH relativeFrom="margin">
                  <wp:posOffset>313690</wp:posOffset>
                </wp:positionH>
                <wp:positionV relativeFrom="paragraph">
                  <wp:posOffset>1274390</wp:posOffset>
                </wp:positionV>
                <wp:extent cx="5158740" cy="214685"/>
                <wp:effectExtent l="0" t="0" r="3810" b="0"/>
                <wp:wrapTopAndBottom/>
                <wp:docPr id="1396034240" name="Text Box 1"/>
                <wp:cNvGraphicFramePr/>
                <a:graphic xmlns:a="http://schemas.openxmlformats.org/drawingml/2006/main">
                  <a:graphicData uri="http://schemas.microsoft.com/office/word/2010/wordprocessingShape">
                    <wps:wsp>
                      <wps:cNvSpPr txBox="1"/>
                      <wps:spPr>
                        <a:xfrm>
                          <a:off x="0" y="0"/>
                          <a:ext cx="5158740" cy="214685"/>
                        </a:xfrm>
                        <a:prstGeom prst="rect">
                          <a:avLst/>
                        </a:prstGeom>
                        <a:solidFill>
                          <a:prstClr val="white"/>
                        </a:solidFill>
                        <a:ln>
                          <a:noFill/>
                        </a:ln>
                      </wps:spPr>
                      <wps:txbx>
                        <w:txbxContent>
                          <w:p w14:paraId="54037F2E" w14:textId="51525C90" w:rsidR="008C7EDC" w:rsidRPr="0087154A" w:rsidRDefault="008C7EDC" w:rsidP="008C7EDC">
                            <w:pPr>
                              <w:pStyle w:val="Caption"/>
                              <w:jc w:val="center"/>
                              <w:rPr>
                                <w:rFonts w:eastAsia="MS Mincho"/>
                                <w:b w:val="0"/>
                                <w:bCs w:val="0"/>
                                <w:i/>
                                <w:iCs/>
                              </w:rPr>
                            </w:pPr>
                            <w:bookmarkStart w:id="96" w:name="_Toc179376519"/>
                            <w:bookmarkStart w:id="97" w:name="_Toc179463683"/>
                            <w:bookmarkStart w:id="98" w:name="_Toc179463732"/>
                            <w:bookmarkStart w:id="99" w:name="_Toc179469385"/>
                            <w:bookmarkStart w:id="100" w:name="_Toc179470243"/>
                            <w:bookmarkStart w:id="101" w:name="_Toc180074872"/>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CE60C4">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96"/>
                            <w:bookmarkEnd w:id="97"/>
                            <w:bookmarkEnd w:id="98"/>
                            <w:bookmarkEnd w:id="99"/>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7127" id="_x0000_s1043" type="#_x0000_t202" style="position:absolute;left:0;text-align:left;margin-left:24.7pt;margin-top:100.35pt;width:406.2pt;height:16.9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" stroked="f">
                <v:textbox inset="0,0,0,0">
                  <w:txbxContent>
                    <w:p w14:paraId="54037F2E" w14:textId="51525C90" w:rsidR="008C7EDC" w:rsidRPr="0087154A" w:rsidRDefault="008C7EDC" w:rsidP="008C7EDC">
                      <w:pPr>
                        <w:pStyle w:val="Caption"/>
                        <w:jc w:val="center"/>
                        <w:rPr>
                          <w:rFonts w:eastAsia="MS Mincho"/>
                          <w:b w:val="0"/>
                          <w:bCs w:val="0"/>
                          <w:i/>
                          <w:iCs/>
                        </w:rPr>
                      </w:pPr>
                      <w:bookmarkStart w:id="102" w:name="_Toc179376519"/>
                      <w:bookmarkStart w:id="103" w:name="_Toc179463683"/>
                      <w:bookmarkStart w:id="104" w:name="_Toc179463732"/>
                      <w:bookmarkStart w:id="105" w:name="_Toc179469385"/>
                      <w:bookmarkStart w:id="106" w:name="_Toc179470243"/>
                      <w:bookmarkStart w:id="107" w:name="_Toc180074872"/>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CE60C4">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02"/>
                      <w:bookmarkEnd w:id="103"/>
                      <w:bookmarkEnd w:id="104"/>
                      <w:bookmarkEnd w:id="105"/>
                      <w:bookmarkEnd w:id="106"/>
                      <w:bookmarkEnd w:id="107"/>
                    </w:p>
                  </w:txbxContent>
                </v:textbox>
                <w10:wrap type="topAndBottom" anchorx="margin"/>
              </v:shape>
            </w:pict>
          </mc:Fallback>
        </mc:AlternateContent>
      </w:r>
      <w:r w:rsidR="008C7EDC" w:rsidRPr="003160B6">
        <w:t xml:space="preserve">Mediante las </w:t>
      </w:r>
      <w:r w:rsidR="008C7EDC" w:rsidRPr="003160B6">
        <w:rPr>
          <w:i/>
          <w:iCs/>
        </w:rPr>
        <w:t xml:space="preserve">migrations </w:t>
      </w:r>
      <w:r w:rsidR="008C7EDC" w:rsidRPr="003160B6">
        <w:t xml:space="preserve">(migraciones) las creaciones y modificaciones definidas en Django, así como la información guardada y actualizada mediante el mismo, se aplican a la base de datos </w:t>
      </w:r>
      <w:r w:rsidR="008C7EDC" w:rsidRPr="003160B6">
        <w:lastRenderedPageBreak/>
        <w:t xml:space="preserve">PostgreSQL, los detalles de implementación se resuelven de forma automática, y de la misma manera se genera código SQL que especifica la estructura y el funcionamiento de la base de datos. </w:t>
      </w:r>
    </w:p>
    <w:p w14:paraId="5924D254" w14:textId="4518516D" w:rsidR="00AD4FC8" w:rsidRPr="003160B6" w:rsidRDefault="00F476BF" w:rsidP="008C7EDC">
      <w:pPr>
        <w:tabs>
          <w:tab w:val="left" w:pos="7172"/>
        </w:tabs>
      </w:pPr>
      <w:r>
        <w:rPr>
          <w:noProof/>
        </w:rPr>
        <mc:AlternateContent>
          <mc:Choice Requires="wps">
            <w:drawing>
              <wp:anchor distT="0" distB="0" distL="114300" distR="114300" simplePos="0" relativeHeight="251816960" behindDoc="0" locked="0" layoutInCell="1" allowOverlap="1" wp14:anchorId="788AC38C" wp14:editId="424487D6">
                <wp:simplePos x="0" y="0"/>
                <wp:positionH relativeFrom="column">
                  <wp:posOffset>22993</wp:posOffset>
                </wp:positionH>
                <wp:positionV relativeFrom="paragraph">
                  <wp:posOffset>5619130</wp:posOffset>
                </wp:positionV>
                <wp:extent cx="5838825" cy="635"/>
                <wp:effectExtent l="0" t="0" r="0" b="0"/>
                <wp:wrapTopAndBottom/>
                <wp:docPr id="1606972560" name="Text Box 1"/>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7F4254A1" w14:textId="44486149" w:rsidR="00AD4FC8" w:rsidRPr="00AD4FC8" w:rsidRDefault="00AD4FC8" w:rsidP="00AD4FC8">
                            <w:pPr>
                              <w:pStyle w:val="Caption"/>
                              <w:jc w:val="center"/>
                              <w:rPr>
                                <w:rFonts w:eastAsia="MS Mincho"/>
                                <w:b w:val="0"/>
                                <w:bCs w:val="0"/>
                                <w:i/>
                                <w:iCs/>
                                <w:noProof/>
                              </w:rPr>
                            </w:pPr>
                            <w:bookmarkStart w:id="108" w:name="_Toc180074873"/>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CE60C4">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AC38C" id="_x0000_s1044" type="#_x0000_t202" style="position:absolute;left:0;text-align:left;margin-left:1.8pt;margin-top:442.45pt;width:459.7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gG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" stroked="f">
                <v:textbox style="mso-fit-shape-to-text:t" inset="0,0,0,0">
                  <w:txbxContent>
                    <w:p w14:paraId="7F4254A1" w14:textId="44486149" w:rsidR="00AD4FC8" w:rsidRPr="00AD4FC8" w:rsidRDefault="00AD4FC8" w:rsidP="00AD4FC8">
                      <w:pPr>
                        <w:pStyle w:val="Caption"/>
                        <w:jc w:val="center"/>
                        <w:rPr>
                          <w:rFonts w:eastAsia="MS Mincho"/>
                          <w:b w:val="0"/>
                          <w:bCs w:val="0"/>
                          <w:i/>
                          <w:iCs/>
                          <w:noProof/>
                        </w:rPr>
                      </w:pPr>
                      <w:bookmarkStart w:id="109" w:name="_Toc180074873"/>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CE60C4">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09"/>
                    </w:p>
                  </w:txbxContent>
                </v:textbox>
                <w10:wrap type="topAndBottom"/>
              </v:shape>
            </w:pict>
          </mc:Fallback>
        </mc:AlternateContent>
      </w:r>
      <w:r>
        <w:rPr>
          <w:noProof/>
        </w:rPr>
        <w:drawing>
          <wp:anchor distT="0" distB="0" distL="114300" distR="114300" simplePos="0" relativeHeight="251814912" behindDoc="0" locked="0" layoutInCell="1" allowOverlap="1" wp14:anchorId="014E6DAC" wp14:editId="6F496A60">
            <wp:simplePos x="0" y="0"/>
            <wp:positionH relativeFrom="margin">
              <wp:align>center</wp:align>
            </wp:positionH>
            <wp:positionV relativeFrom="paragraph">
              <wp:posOffset>567055</wp:posOffset>
            </wp:positionV>
            <wp:extent cx="4912995" cy="5018405"/>
            <wp:effectExtent l="0" t="0" r="1905" b="0"/>
            <wp:wrapTopAndBottom/>
            <wp:docPr id="48052194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21945" name="Picture 480521945"/>
                    <pic:cNvPicPr/>
                  </pic:nvPicPr>
                  <pic:blipFill rotWithShape="1">
                    <a:blip r:embed="rId19">
                      <a:extLst>
                        <a:ext uri="{28A0092B-C50C-407E-A947-70E740481C1C}">
                          <a14:useLocalDpi xmlns:a14="http://schemas.microsoft.com/office/drawing/2010/main" val="0"/>
                        </a:ext>
                      </a:extLst>
                    </a:blip>
                    <a:srcRect r="47386"/>
                    <a:stretch/>
                  </pic:blipFill>
                  <pic:spPr bwMode="auto">
                    <a:xfrm>
                      <a:off x="0" y="0"/>
                      <a:ext cx="4912995" cy="5018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5EBD">
        <w:t>La figura 6 muestra un diagrama de entidad</w:t>
      </w:r>
      <w:r w:rsidR="00AD4FC8">
        <w:t>-in</w:t>
      </w:r>
      <w:r w:rsidR="004C5EBD">
        <w:t>terrelación de las relaciones descritas, correspondiente al nivel lógico</w:t>
      </w:r>
      <w:r w:rsidR="00AD4FC8">
        <w:t xml:space="preserve">, más </w:t>
      </w:r>
      <w:r w:rsidR="00370A69">
        <w:t>detallado</w:t>
      </w:r>
      <w:r w:rsidR="00AD4FC8">
        <w:t xml:space="preserve"> que el conceptual.</w:t>
      </w:r>
    </w:p>
    <w:p w14:paraId="06FCCE53" w14:textId="6B44A6CB" w:rsidR="00CE60C4" w:rsidRPr="003160B6" w:rsidRDefault="008243D2" w:rsidP="008C7EDC">
      <w:pPr>
        <w:tabs>
          <w:tab w:val="left" w:pos="7172"/>
        </w:tabs>
      </w:pPr>
      <w:r>
        <w:t>La</w:t>
      </w:r>
      <w:r w:rsidR="008C7EDC" w:rsidRPr="003160B6">
        <w:t xml:space="preserve"> base de datos recibe tablas adicionales relacionadas con el sistema de autenticación y usuarios, así como otros aspectos técnicos de Django. El sistema de </w:t>
      </w:r>
      <w:r w:rsidR="00E44B69">
        <w:t>tablas</w:t>
      </w:r>
      <w:r w:rsidR="008C7EDC" w:rsidRPr="003160B6">
        <w:t xml:space="preserve"> resultante, visto desde el explorador de la herramienta de trabajo con PostreSQL</w:t>
      </w:r>
      <w:r w:rsidR="00977868">
        <w:t xml:space="preserve"> de interfaz gráfica</w:t>
      </w:r>
      <w:r w:rsidR="008C7EDC" w:rsidRPr="003160B6">
        <w:t xml:space="preserve"> PgAdmin 4, </w:t>
      </w:r>
      <w:r w:rsidR="00C02995">
        <w:t>aparece</w:t>
      </w:r>
      <w:r w:rsidR="008C7EDC" w:rsidRPr="003160B6">
        <w:t xml:space="preserve"> en la figura </w:t>
      </w:r>
      <w:r w:rsidR="004C5EBD">
        <w:t>7</w:t>
      </w:r>
      <w:r w:rsidR="00177D70">
        <w:t xml:space="preserve">; y </w:t>
      </w:r>
      <w:r>
        <w:t xml:space="preserve">la figura 8 muestra lógicamente las </w:t>
      </w:r>
      <w:r w:rsidR="00F476BF">
        <w:t>relaciones</w:t>
      </w:r>
      <w:r w:rsidR="00D37D22">
        <w:t xml:space="preserve"> </w:t>
      </w:r>
      <w:r w:rsidR="00D37D22" w:rsidRPr="00D37D22">
        <w:t>que no están directamente determinadas por las reglas del negocio que motivan el desarrollo de la aplicación web</w:t>
      </w:r>
      <w:r w:rsidR="00D37D22">
        <w:t xml:space="preserve">, pero que </w:t>
      </w:r>
      <w:r w:rsidR="00D37D22">
        <w:lastRenderedPageBreak/>
        <w:t>resultan necesarias para</w:t>
      </w:r>
      <w:r>
        <w:t xml:space="preserve"> </w:t>
      </w:r>
      <w:r w:rsidR="00D37D22">
        <w:t>el funcionamiento de</w:t>
      </w:r>
      <w:r>
        <w:t xml:space="preserve"> la autenticación, los permisos, migraciones y administración de </w:t>
      </w:r>
      <w:r w:rsidR="00CE60C4">
        <w:rPr>
          <w:noProof/>
        </w:rPr>
        <w:drawing>
          <wp:anchor distT="0" distB="0" distL="114300" distR="114300" simplePos="0" relativeHeight="251821056" behindDoc="0" locked="0" layoutInCell="1" allowOverlap="1" wp14:anchorId="7E4041C7" wp14:editId="61C0DC10">
            <wp:simplePos x="0" y="0"/>
            <wp:positionH relativeFrom="margin">
              <wp:align>center</wp:align>
            </wp:positionH>
            <wp:positionV relativeFrom="paragraph">
              <wp:posOffset>3460334</wp:posOffset>
            </wp:positionV>
            <wp:extent cx="4177665" cy="4100830"/>
            <wp:effectExtent l="0" t="0" r="0" b="0"/>
            <wp:wrapTopAndBottom/>
            <wp:docPr id="15428604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6048" name="Picture 1542860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77665" cy="4100830"/>
                    </a:xfrm>
                    <a:prstGeom prst="rect">
                      <a:avLst/>
                    </a:prstGeom>
                  </pic:spPr>
                </pic:pic>
              </a:graphicData>
            </a:graphic>
            <wp14:sizeRelH relativeFrom="page">
              <wp14:pctWidth>0</wp14:pctWidth>
            </wp14:sizeRelH>
            <wp14:sizeRelV relativeFrom="page">
              <wp14:pctHeight>0</wp14:pctHeight>
            </wp14:sizeRelV>
          </wp:anchor>
        </w:drawing>
      </w:r>
      <w:r w:rsidR="00CE60C4" w:rsidRPr="003160B6">
        <w:rPr>
          <w:noProof/>
        </w:rPr>
        <mc:AlternateContent>
          <mc:Choice Requires="wps">
            <w:drawing>
              <wp:anchor distT="0" distB="0" distL="114300" distR="114300" simplePos="0" relativeHeight="251820032" behindDoc="0" locked="0" layoutInCell="1" allowOverlap="1" wp14:anchorId="15591517" wp14:editId="21902263">
                <wp:simplePos x="0" y="0"/>
                <wp:positionH relativeFrom="margin">
                  <wp:posOffset>16510</wp:posOffset>
                </wp:positionH>
                <wp:positionV relativeFrom="paragraph">
                  <wp:posOffset>2987040</wp:posOffset>
                </wp:positionV>
                <wp:extent cx="5744845" cy="362585"/>
                <wp:effectExtent l="0" t="0" r="8255" b="0"/>
                <wp:wrapTopAndBottom/>
                <wp:docPr id="279002108" name="Text Box 1"/>
                <wp:cNvGraphicFramePr/>
                <a:graphic xmlns:a="http://schemas.openxmlformats.org/drawingml/2006/main">
                  <a:graphicData uri="http://schemas.microsoft.com/office/word/2010/wordprocessingShape">
                    <wps:wsp>
                      <wps:cNvSpPr txBox="1"/>
                      <wps:spPr>
                        <a:xfrm>
                          <a:off x="0" y="0"/>
                          <a:ext cx="5744845" cy="362585"/>
                        </a:xfrm>
                        <a:prstGeom prst="rect">
                          <a:avLst/>
                        </a:prstGeom>
                        <a:solidFill>
                          <a:prstClr val="white"/>
                        </a:solidFill>
                        <a:ln>
                          <a:noFill/>
                        </a:ln>
                      </wps:spPr>
                      <wps:txbx>
                        <w:txbxContent>
                          <w:p w14:paraId="052F693A" w14:textId="58E65D41" w:rsidR="00F476BF" w:rsidRPr="00927DA7" w:rsidRDefault="00F476BF" w:rsidP="00F476BF">
                            <w:pPr>
                              <w:pStyle w:val="Caption"/>
                              <w:jc w:val="center"/>
                              <w:rPr>
                                <w:rFonts w:eastAsia="MS Mincho"/>
                                <w:b w:val="0"/>
                                <w:bCs w:val="0"/>
                                <w:i/>
                                <w:iCs/>
                              </w:rPr>
                            </w:pPr>
                            <w:bookmarkStart w:id="110" w:name="_Toc179376521"/>
                            <w:bookmarkStart w:id="111" w:name="_Toc179463685"/>
                            <w:bookmarkStart w:id="112" w:name="_Toc179463734"/>
                            <w:bookmarkStart w:id="113" w:name="_Toc179469387"/>
                            <w:bookmarkStart w:id="114" w:name="_Toc179470245"/>
                            <w:bookmarkStart w:id="115" w:name="_Toc180074874"/>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CE60C4">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10"/>
                            <w:bookmarkEnd w:id="111"/>
                            <w:bookmarkEnd w:id="112"/>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91517" id="_x0000_s1045" type="#_x0000_t202" style="position:absolute;left:0;text-align:left;margin-left:1.3pt;margin-top:235.2pt;width:452.35pt;height:28.5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" stroked="f">
                <v:textbox inset="0,0,0,0">
                  <w:txbxContent>
                    <w:p w14:paraId="052F693A" w14:textId="58E65D41" w:rsidR="00F476BF" w:rsidRPr="00927DA7" w:rsidRDefault="00F476BF" w:rsidP="00F476BF">
                      <w:pPr>
                        <w:pStyle w:val="Caption"/>
                        <w:jc w:val="center"/>
                        <w:rPr>
                          <w:rFonts w:eastAsia="MS Mincho"/>
                          <w:b w:val="0"/>
                          <w:bCs w:val="0"/>
                          <w:i/>
                          <w:iCs/>
                        </w:rPr>
                      </w:pPr>
                      <w:bookmarkStart w:id="116" w:name="_Toc179376521"/>
                      <w:bookmarkStart w:id="117" w:name="_Toc179463685"/>
                      <w:bookmarkStart w:id="118" w:name="_Toc179463734"/>
                      <w:bookmarkStart w:id="119" w:name="_Toc179469387"/>
                      <w:bookmarkStart w:id="120" w:name="_Toc179470245"/>
                      <w:bookmarkStart w:id="121" w:name="_Toc180074874"/>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CE60C4">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16"/>
                      <w:bookmarkEnd w:id="117"/>
                      <w:bookmarkEnd w:id="118"/>
                      <w:bookmarkEnd w:id="119"/>
                      <w:bookmarkEnd w:id="120"/>
                      <w:bookmarkEnd w:id="121"/>
                    </w:p>
                  </w:txbxContent>
                </v:textbox>
                <w10:wrap type="topAndBottom" anchorx="margin"/>
              </v:shape>
            </w:pict>
          </mc:Fallback>
        </mc:AlternateContent>
      </w:r>
      <w:r w:rsidR="00CE60C4" w:rsidRPr="003160B6">
        <w:rPr>
          <w:noProof/>
        </w:rPr>
        <w:drawing>
          <wp:anchor distT="0" distB="0" distL="114300" distR="114300" simplePos="0" relativeHeight="251819008" behindDoc="0" locked="0" layoutInCell="1" allowOverlap="1" wp14:anchorId="09EAA11C" wp14:editId="564511F5">
            <wp:simplePos x="0" y="0"/>
            <wp:positionH relativeFrom="margin">
              <wp:align>center</wp:align>
            </wp:positionH>
            <wp:positionV relativeFrom="paragraph">
              <wp:posOffset>591010</wp:posOffset>
            </wp:positionV>
            <wp:extent cx="1541145" cy="2330450"/>
            <wp:effectExtent l="0" t="0" r="1905" b="0"/>
            <wp:wrapTopAndBottom/>
            <wp:docPr id="37773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31567" name=""/>
                    <pic:cNvPicPr/>
                  </pic:nvPicPr>
                  <pic:blipFill>
                    <a:blip r:embed="rId21">
                      <a:extLst>
                        <a:ext uri="{28A0092B-C50C-407E-A947-70E740481C1C}">
                          <a14:useLocalDpi xmlns:a14="http://schemas.microsoft.com/office/drawing/2010/main" val="0"/>
                        </a:ext>
                      </a:extLst>
                    </a:blip>
                    <a:stretch>
                      <a:fillRect/>
                    </a:stretch>
                  </pic:blipFill>
                  <pic:spPr>
                    <a:xfrm>
                      <a:off x="0" y="0"/>
                      <a:ext cx="1541145" cy="2330450"/>
                    </a:xfrm>
                    <a:prstGeom prst="rect">
                      <a:avLst/>
                    </a:prstGeom>
                  </pic:spPr>
                </pic:pic>
              </a:graphicData>
            </a:graphic>
            <wp14:sizeRelH relativeFrom="page">
              <wp14:pctWidth>0</wp14:pctWidth>
            </wp14:sizeRelH>
            <wp14:sizeRelV relativeFrom="page">
              <wp14:pctHeight>0</wp14:pctHeight>
            </wp14:sizeRelV>
          </wp:anchor>
        </w:drawing>
      </w:r>
      <w:r w:rsidR="00CE60C4">
        <w:rPr>
          <w:noProof/>
        </w:rPr>
        <mc:AlternateContent>
          <mc:Choice Requires="wps">
            <w:drawing>
              <wp:anchor distT="0" distB="0" distL="114300" distR="114300" simplePos="0" relativeHeight="251823104" behindDoc="0" locked="0" layoutInCell="1" allowOverlap="1" wp14:anchorId="7796B071" wp14:editId="3EC72A3A">
                <wp:simplePos x="0" y="0"/>
                <wp:positionH relativeFrom="margin">
                  <wp:align>center</wp:align>
                </wp:positionH>
                <wp:positionV relativeFrom="paragraph">
                  <wp:posOffset>7590790</wp:posOffset>
                </wp:positionV>
                <wp:extent cx="4271645" cy="336550"/>
                <wp:effectExtent l="0" t="0" r="0" b="0"/>
                <wp:wrapTopAndBottom/>
                <wp:docPr id="1641458090" name="Text Box 1"/>
                <wp:cNvGraphicFramePr/>
                <a:graphic xmlns:a="http://schemas.openxmlformats.org/drawingml/2006/main">
                  <a:graphicData uri="http://schemas.microsoft.com/office/word/2010/wordprocessingShape">
                    <wps:wsp>
                      <wps:cNvSpPr txBox="1"/>
                      <wps:spPr>
                        <a:xfrm>
                          <a:off x="0" y="0"/>
                          <a:ext cx="4271645" cy="336550"/>
                        </a:xfrm>
                        <a:prstGeom prst="rect">
                          <a:avLst/>
                        </a:prstGeom>
                        <a:solidFill>
                          <a:prstClr val="white"/>
                        </a:solidFill>
                        <a:ln>
                          <a:noFill/>
                        </a:ln>
                      </wps:spPr>
                      <wps:txbx>
                        <w:txbxContent>
                          <w:p w14:paraId="6CA198CB" w14:textId="5D968DFF" w:rsidR="00CE60C4" w:rsidRPr="00CE60C4" w:rsidRDefault="00CE60C4" w:rsidP="00CE60C4">
                            <w:pPr>
                              <w:pStyle w:val="Caption"/>
                              <w:jc w:val="center"/>
                              <w:rPr>
                                <w:rFonts w:eastAsia="MS Mincho"/>
                                <w:b w:val="0"/>
                                <w:bCs w:val="0"/>
                                <w:i/>
                                <w:iCs/>
                                <w:noProof/>
                              </w:rPr>
                            </w:pPr>
                            <w:bookmarkStart w:id="122" w:name="_Toc180074875"/>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Pr="00CE60C4">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B071" id="_x0000_s1046" type="#_x0000_t202" style="position:absolute;left:0;text-align:left;margin-left:0;margin-top:597.7pt;width:336.35pt;height:26.5pt;z-index:251823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" stroked="f">
                <v:textbox style="mso-fit-shape-to-text:t" inset="0,0,0,0">
                  <w:txbxContent>
                    <w:p w14:paraId="6CA198CB" w14:textId="5D968DFF" w:rsidR="00CE60C4" w:rsidRPr="00CE60C4" w:rsidRDefault="00CE60C4" w:rsidP="00CE60C4">
                      <w:pPr>
                        <w:pStyle w:val="Caption"/>
                        <w:jc w:val="center"/>
                        <w:rPr>
                          <w:rFonts w:eastAsia="MS Mincho"/>
                          <w:b w:val="0"/>
                          <w:bCs w:val="0"/>
                          <w:i/>
                          <w:iCs/>
                          <w:noProof/>
                        </w:rPr>
                      </w:pPr>
                      <w:bookmarkStart w:id="123" w:name="_Toc180074875"/>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Pr="00CE60C4">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3"/>
                    </w:p>
                  </w:txbxContent>
                </v:textbox>
                <w10:wrap type="topAndBottom" anchorx="margin"/>
              </v:shape>
            </w:pict>
          </mc:Fallback>
        </mc:AlternateContent>
      </w:r>
      <w:r>
        <w:t>Django</w:t>
      </w:r>
      <w:r w:rsidR="008C7EDC" w:rsidRPr="003160B6">
        <w:t>.</w:t>
      </w:r>
    </w:p>
    <w:p w14:paraId="5E3F291D" w14:textId="77777777" w:rsidR="008C7EDC" w:rsidRPr="003160B6" w:rsidRDefault="008C7EDC" w:rsidP="008C7EDC">
      <w:pPr>
        <w:pStyle w:val="Heading3"/>
        <w:rPr>
          <w:szCs w:val="24"/>
        </w:rPr>
      </w:pPr>
      <w:r w:rsidRPr="003160B6">
        <w:rPr>
          <w:szCs w:val="24"/>
        </w:rPr>
        <w:lastRenderedPageBreak/>
        <w:t xml:space="preserve"> </w:t>
      </w:r>
      <w:bookmarkStart w:id="124" w:name="_Ref180050584"/>
      <w:bookmarkStart w:id="125" w:name="_Ref180051078"/>
      <w:bookmarkStart w:id="126" w:name="_Toc180074834"/>
      <w:r w:rsidRPr="003160B6">
        <w:rPr>
          <w:szCs w:val="24"/>
        </w:rPr>
        <w:t>Implementación del servidor Django</w:t>
      </w:r>
      <w:bookmarkEnd w:id="124"/>
      <w:bookmarkEnd w:id="125"/>
      <w:bookmarkEnd w:id="126"/>
    </w:p>
    <w:p w14:paraId="381930C7" w14:textId="18535C83" w:rsidR="008C7EDC" w:rsidRPr="003160B6" w:rsidRDefault="0022744D" w:rsidP="008C7EDC">
      <w:r w:rsidRPr="003160B6">
        <w:rPr>
          <w:noProof/>
        </w:rPr>
        <mc:AlternateContent>
          <mc:Choice Requires="wps">
            <w:drawing>
              <wp:anchor distT="0" distB="0" distL="114300" distR="114300" simplePos="0" relativeHeight="251806720" behindDoc="0" locked="0" layoutInCell="1" allowOverlap="1" wp14:anchorId="6DEEBFE8" wp14:editId="56EA5CC2">
                <wp:simplePos x="0" y="0"/>
                <wp:positionH relativeFrom="margin">
                  <wp:align>center</wp:align>
                </wp:positionH>
                <wp:positionV relativeFrom="paragraph">
                  <wp:posOffset>5541010</wp:posOffset>
                </wp:positionV>
                <wp:extent cx="4907915" cy="635"/>
                <wp:effectExtent l="0" t="0" r="6985" b="6350"/>
                <wp:wrapTopAndBottom/>
                <wp:docPr id="707924292" name="Text Box 1"/>
                <wp:cNvGraphicFramePr/>
                <a:graphic xmlns:a="http://schemas.openxmlformats.org/drawingml/2006/main">
                  <a:graphicData uri="http://schemas.microsoft.com/office/word/2010/wordprocessingShape">
                    <wps:wsp>
                      <wps:cNvSpPr txBox="1"/>
                      <wps:spPr>
                        <a:xfrm>
                          <a:off x="0" y="0"/>
                          <a:ext cx="4907915" cy="635"/>
                        </a:xfrm>
                        <a:prstGeom prst="rect">
                          <a:avLst/>
                        </a:prstGeom>
                        <a:solidFill>
                          <a:prstClr val="white"/>
                        </a:solidFill>
                        <a:ln>
                          <a:noFill/>
                        </a:ln>
                      </wps:spPr>
                      <wps:txbx>
                        <w:txbxContent>
                          <w:p w14:paraId="6534F566" w14:textId="1BC7E8AA" w:rsidR="008C7EDC" w:rsidRPr="004D720C" w:rsidRDefault="008C7EDC" w:rsidP="008C7EDC">
                            <w:pPr>
                              <w:pStyle w:val="Caption"/>
                              <w:jc w:val="center"/>
                              <w:rPr>
                                <w:rFonts w:eastAsia="MS Mincho"/>
                                <w:b w:val="0"/>
                                <w:bCs w:val="0"/>
                                <w:i/>
                                <w:iCs/>
                              </w:rPr>
                            </w:pPr>
                            <w:bookmarkStart w:id="127" w:name="_Toc179376522"/>
                            <w:bookmarkStart w:id="128" w:name="_Toc179463686"/>
                            <w:bookmarkStart w:id="129" w:name="_Toc179463735"/>
                            <w:bookmarkStart w:id="130" w:name="_Toc179469388"/>
                            <w:bookmarkStart w:id="131" w:name="_Toc179470246"/>
                            <w:bookmarkStart w:id="132" w:name="_Toc18007487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CE60C4">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27"/>
                            <w:bookmarkEnd w:id="128"/>
                            <w:bookmarkEnd w:id="129"/>
                            <w:bookmarkEnd w:id="130"/>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EEBFE8" id="_x0000_s1047" type="#_x0000_t202" style="position:absolute;left:0;text-align:left;margin-left:0;margin-top:436.3pt;width:386.45pt;height:.05pt;z-index:251806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" stroked="f">
                <v:textbox style="mso-fit-shape-to-text:t" inset="0,0,0,0">
                  <w:txbxContent>
                    <w:p w14:paraId="6534F566" w14:textId="1BC7E8AA" w:rsidR="008C7EDC" w:rsidRPr="004D720C" w:rsidRDefault="008C7EDC" w:rsidP="008C7EDC">
                      <w:pPr>
                        <w:pStyle w:val="Caption"/>
                        <w:jc w:val="center"/>
                        <w:rPr>
                          <w:rFonts w:eastAsia="MS Mincho"/>
                          <w:b w:val="0"/>
                          <w:bCs w:val="0"/>
                          <w:i/>
                          <w:iCs/>
                        </w:rPr>
                      </w:pPr>
                      <w:bookmarkStart w:id="133" w:name="_Toc179376522"/>
                      <w:bookmarkStart w:id="134" w:name="_Toc179463686"/>
                      <w:bookmarkStart w:id="135" w:name="_Toc179463735"/>
                      <w:bookmarkStart w:id="136" w:name="_Toc179469388"/>
                      <w:bookmarkStart w:id="137" w:name="_Toc179470246"/>
                      <w:bookmarkStart w:id="138" w:name="_Toc18007487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CE60C4">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33"/>
                      <w:bookmarkEnd w:id="134"/>
                      <w:bookmarkEnd w:id="135"/>
                      <w:bookmarkEnd w:id="136"/>
                      <w:bookmarkEnd w:id="137"/>
                      <w:bookmarkEnd w:id="138"/>
                    </w:p>
                  </w:txbxContent>
                </v:textbox>
                <w10:wrap type="topAndBottom" anchorx="margin"/>
              </v:shape>
            </w:pict>
          </mc:Fallback>
        </mc:AlternateContent>
      </w:r>
      <w:r w:rsidRPr="003160B6">
        <w:rPr>
          <w:noProof/>
        </w:rPr>
        <w:drawing>
          <wp:anchor distT="0" distB="0" distL="114300" distR="114300" simplePos="0" relativeHeight="251805696" behindDoc="0" locked="0" layoutInCell="1" allowOverlap="1" wp14:anchorId="258A4312" wp14:editId="09C2485E">
            <wp:simplePos x="0" y="0"/>
            <wp:positionH relativeFrom="margin">
              <wp:align>center</wp:align>
            </wp:positionH>
            <wp:positionV relativeFrom="paragraph">
              <wp:posOffset>2376805</wp:posOffset>
            </wp:positionV>
            <wp:extent cx="1457325" cy="3122930"/>
            <wp:effectExtent l="0" t="0" r="9525" b="1270"/>
            <wp:wrapTopAndBottom/>
            <wp:docPr id="1682062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62433" name=""/>
                    <pic:cNvPicPr/>
                  </pic:nvPicPr>
                  <pic:blipFill>
                    <a:blip r:embed="rId22">
                      <a:extLst>
                        <a:ext uri="{28A0092B-C50C-407E-A947-70E740481C1C}">
                          <a14:useLocalDpi xmlns:a14="http://schemas.microsoft.com/office/drawing/2010/main" val="0"/>
                        </a:ext>
                      </a:extLst>
                    </a:blip>
                    <a:stretch>
                      <a:fillRect/>
                    </a:stretch>
                  </pic:blipFill>
                  <pic:spPr>
                    <a:xfrm>
                      <a:off x="0" y="0"/>
                      <a:ext cx="1457325" cy="3122930"/>
                    </a:xfrm>
                    <a:prstGeom prst="rect">
                      <a:avLst/>
                    </a:prstGeom>
                  </pic:spPr>
                </pic:pic>
              </a:graphicData>
            </a:graphic>
            <wp14:sizeRelH relativeFrom="margin">
              <wp14:pctWidth>0</wp14:pctWidth>
            </wp14:sizeRelH>
            <wp14:sizeRelV relativeFrom="margin">
              <wp14:pctHeight>0</wp14:pctHeight>
            </wp14:sizeRelV>
          </wp:anchor>
        </w:drawing>
      </w:r>
      <w:r w:rsidR="008C7EDC" w:rsidRPr="003160B6">
        <w:t xml:space="preserve">Desde el punto de vista del sistema de archivos, la implementación en Django del lado del servidor de la aplicación web contiene en su directorio raíz el fichero </w:t>
      </w:r>
      <w:r w:rsidR="008C7EDC" w:rsidRPr="00884897">
        <w:rPr>
          <w:rFonts w:ascii="Courier New" w:hAnsi="Courier New" w:cs="Courier New"/>
          <w:sz w:val="20"/>
          <w:szCs w:val="20"/>
        </w:rPr>
        <w:t>manage.py</w:t>
      </w:r>
      <w:r w:rsidR="008C7EDC" w:rsidRPr="003160B6">
        <w:t xml:space="preserve">, mediante el cual se administra el proyecto con comandos de Python. Dos subcarpetas de este directorio agrupan el resto del contenido: </w:t>
      </w:r>
      <w:r w:rsidR="008C7EDC" w:rsidRPr="00884897">
        <w:rPr>
          <w:rFonts w:ascii="Courier New" w:hAnsi="Courier New" w:cs="Courier New"/>
          <w:sz w:val="20"/>
          <w:szCs w:val="20"/>
        </w:rPr>
        <w:t>datamaizbackend/</w:t>
      </w:r>
      <w:r w:rsidR="008C7EDC" w:rsidRPr="003160B6">
        <w:t xml:space="preserve">, con los ficheros que controlan de forma global el servidor, y </w:t>
      </w:r>
      <w:r w:rsidR="008C7EDC" w:rsidRPr="00884897">
        <w:rPr>
          <w:rFonts w:ascii="Courier New" w:hAnsi="Courier New" w:cs="Courier New"/>
          <w:sz w:val="20"/>
          <w:szCs w:val="20"/>
        </w:rPr>
        <w:t>datosmaiz/</w:t>
      </w:r>
      <w:r w:rsidR="008C7EDC" w:rsidRPr="003160B6">
        <w:t>, con la implementación funcional específica para el servidor</w:t>
      </w:r>
      <w:r w:rsidR="00054C95">
        <w:t xml:space="preserve">, como una </w:t>
      </w:r>
      <w:r w:rsidR="00054C95">
        <w:rPr>
          <w:i/>
          <w:iCs/>
        </w:rPr>
        <w:t>app</w:t>
      </w:r>
      <w:r w:rsidR="00054C95">
        <w:t xml:space="preserve"> de Django</w:t>
      </w:r>
      <w:r w:rsidR="008C7EDC" w:rsidRPr="003160B6">
        <w:t>.</w:t>
      </w:r>
      <w:r w:rsidR="00054C95">
        <w:t xml:space="preserve"> Esta no debe ser confundida con el concepto de aplicación web, sino que consiste en un paquete de Python que provee un conjunto de facilidades y puede ser reusado en varios proyectos. Las </w:t>
      </w:r>
      <w:r w:rsidR="00054C95" w:rsidRPr="00054C95">
        <w:rPr>
          <w:i/>
          <w:iCs/>
        </w:rPr>
        <w:t>apps</w:t>
      </w:r>
      <w:r w:rsidR="008C7EDC" w:rsidRPr="003160B6">
        <w:t xml:space="preserve"> </w:t>
      </w:r>
      <w:r w:rsidR="00054C95">
        <w:t xml:space="preserve">incluyen combinaciones de modelos, vistas, plantillas, URLs, entre otros aspectos </w:t>
      </w:r>
      <w:r w:rsidR="00054C95">
        <w:fldChar w:fldCharType="begin"/>
      </w:r>
      <w:r w:rsidR="00054C95">
        <w:instrText xml:space="preserve"> ADDIN ZOTERO_ITEM CSL_CITATION {"citationID":"0qHkCVjp","properties":{"formattedCitation":"(Django Documentation, 2024)","plainCitation":"(Django Documentation, 2024)","noteIndex":0},"citationItems":[{"id":130,"uris":["http://zotero.org/users/14461751/items/V3MRZ7UN"],"itemData":{"id":130,"type":"webpage","abstract":"The web framework for perfectionists with deadlines.","container-title":"Django Project","language":"en","title":"Applications | Django documentation","URL":"https://docs.djangoproject.com/en/5.1/ref/applications/","author":[{"literal":"Django Documentation"}],"accessed":{"date-parts":[["2024",10,12]]},"issued":{"date-parts":[["2024"]]}}}],"schema":"https://github.com/citation-style-language/schema/raw/master/csl-citation.json"} </w:instrText>
      </w:r>
      <w:r w:rsidR="00054C95">
        <w:fldChar w:fldCharType="separate"/>
      </w:r>
      <w:r w:rsidR="00054C95" w:rsidRPr="00054C95">
        <w:t>(Django Documentation, 2024)</w:t>
      </w:r>
      <w:r w:rsidR="00054C95">
        <w:fldChar w:fldCharType="end"/>
      </w:r>
      <w:r w:rsidR="00054C95">
        <w:t xml:space="preserve">. </w:t>
      </w:r>
      <w:r w:rsidR="008C7EDC" w:rsidRPr="003160B6">
        <w:t xml:space="preserve">La figura </w:t>
      </w:r>
      <w:r w:rsidR="00B4107E">
        <w:t>9</w:t>
      </w:r>
      <w:r w:rsidR="008C7EDC" w:rsidRPr="003160B6">
        <w:t xml:space="preserve"> muestra el árbol de archivos.</w:t>
      </w:r>
    </w:p>
    <w:p w14:paraId="5A8EF9DD" w14:textId="2DD831A7" w:rsidR="00264A2B" w:rsidRDefault="008C7EDC" w:rsidP="008C7EDC">
      <w:r w:rsidRPr="003160B6">
        <w:t xml:space="preserve">Dentro de </w:t>
      </w:r>
      <w:r w:rsidRPr="00884897">
        <w:rPr>
          <w:rFonts w:ascii="Courier New" w:hAnsi="Courier New" w:cs="Courier New"/>
          <w:sz w:val="20"/>
          <w:szCs w:val="20"/>
        </w:rPr>
        <w:t>datamaizbackend/</w:t>
      </w:r>
      <w:r w:rsidRPr="003160B6">
        <w:t xml:space="preserve">, los archivos más significativos son </w:t>
      </w:r>
      <w:r w:rsidRPr="00884897">
        <w:rPr>
          <w:rFonts w:ascii="Courier New" w:hAnsi="Courier New" w:cs="Courier New"/>
          <w:sz w:val="20"/>
          <w:szCs w:val="20"/>
        </w:rPr>
        <w:t>settings.py</w:t>
      </w:r>
      <w:r w:rsidRPr="00884897">
        <w:rPr>
          <w:sz w:val="20"/>
          <w:szCs w:val="20"/>
        </w:rPr>
        <w:t xml:space="preserve"> </w:t>
      </w:r>
      <w:r w:rsidRPr="003160B6">
        <w:t xml:space="preserve">y </w:t>
      </w:r>
      <w:r w:rsidRPr="00884897">
        <w:rPr>
          <w:rFonts w:ascii="Courier New" w:hAnsi="Courier New" w:cs="Courier New"/>
          <w:sz w:val="20"/>
          <w:szCs w:val="20"/>
        </w:rPr>
        <w:t>urls.py</w:t>
      </w:r>
      <w:r w:rsidRPr="003160B6">
        <w:t>. El primero contiene configuraciones que determinan el funcionamiento de todo el lado del servidor, como la base de datos a usar</w:t>
      </w:r>
      <w:r w:rsidR="00C9371D">
        <w:t xml:space="preserve"> y sus ajustes (tal como se muestra en la figura 5)</w:t>
      </w:r>
      <w:r w:rsidRPr="003160B6">
        <w:t xml:space="preserve">, los </w:t>
      </w:r>
      <w:r w:rsidRPr="003160B6">
        <w:rPr>
          <w:i/>
          <w:iCs/>
        </w:rPr>
        <w:t>hosts</w:t>
      </w:r>
      <w:r w:rsidRPr="003160B6">
        <w:t xml:space="preserve"> o sitios autorizados a acceder</w:t>
      </w:r>
      <w:r w:rsidR="00C9371D">
        <w:t xml:space="preserve"> (es decir, la dirección web donde se despliegue el lado del cliente</w:t>
      </w:r>
      <w:r w:rsidR="00896156">
        <w:t>, que</w:t>
      </w:r>
      <w:r w:rsidR="00C9371D">
        <w:t xml:space="preserve"> durante el desarrollo es </w:t>
      </w:r>
      <w:hyperlink r:id="rId23" w:history="1">
        <w:r w:rsidR="00C9371D" w:rsidRPr="00C9371D">
          <w:rPr>
            <w:rStyle w:val="Hyperlink"/>
            <w:rFonts w:ascii="Courier New" w:hAnsi="Courier New" w:cs="Courier New"/>
            <w:color w:val="auto"/>
            <w:sz w:val="20"/>
            <w:szCs w:val="20"/>
            <w:u w:val="none"/>
          </w:rPr>
          <w:t>http://localhost:3000</w:t>
        </w:r>
      </w:hyperlink>
      <w:r w:rsidR="00C9371D" w:rsidRPr="00C9371D">
        <w:t xml:space="preserve"> o </w:t>
      </w:r>
      <w:hyperlink r:id="rId24" w:history="1">
        <w:r w:rsidR="00C9371D" w:rsidRPr="00C9371D">
          <w:rPr>
            <w:rStyle w:val="Hyperlink"/>
            <w:rFonts w:ascii="Courier New" w:hAnsi="Courier New" w:cs="Courier New"/>
            <w:color w:val="auto"/>
            <w:sz w:val="20"/>
            <w:szCs w:val="20"/>
            <w:u w:val="none"/>
          </w:rPr>
          <w:t>http://127.0.0.1:3000</w:t>
        </w:r>
      </w:hyperlink>
      <w:r w:rsidR="00C9371D">
        <w:t>, según la configuración local típica)</w:t>
      </w:r>
      <w:r w:rsidRPr="003160B6">
        <w:t xml:space="preserve">, las </w:t>
      </w:r>
      <w:r w:rsidRPr="003160B6">
        <w:rPr>
          <w:i/>
          <w:iCs/>
        </w:rPr>
        <w:t xml:space="preserve">apps </w:t>
      </w:r>
      <w:r w:rsidRPr="003160B6">
        <w:t>instaladas</w:t>
      </w:r>
      <w:r w:rsidR="00C9371D">
        <w:t xml:space="preserve"> (donde se registra </w:t>
      </w:r>
      <w:r w:rsidR="00C9371D" w:rsidRPr="00C9371D">
        <w:rPr>
          <w:rFonts w:ascii="Courier New" w:hAnsi="Courier New" w:cs="Courier New"/>
          <w:sz w:val="20"/>
          <w:szCs w:val="20"/>
        </w:rPr>
        <w:t>datosmaiz</w:t>
      </w:r>
      <w:r w:rsidR="00C9371D">
        <w:t xml:space="preserve">, además de otras como </w:t>
      </w:r>
      <w:r w:rsidR="00C9371D">
        <w:lastRenderedPageBreak/>
        <w:t>las incluidas por defecto en Django para el manejo de la autenticación y la administración, o las que permiten la integración de Django REST Framework), entre otras</w:t>
      </w:r>
      <w:r w:rsidRPr="003160B6">
        <w:t xml:space="preserve">. </w:t>
      </w:r>
    </w:p>
    <w:p w14:paraId="397103B5" w14:textId="0CFD195B" w:rsidR="008C7EDC" w:rsidRPr="003160B6" w:rsidRDefault="008C7EDC" w:rsidP="008C7EDC">
      <w:r w:rsidRPr="003160B6">
        <w:t>El segundo especifica las direcciones URL (véase el epígrafe</w:t>
      </w:r>
      <w:r w:rsidR="00C56CBC">
        <w:t xml:space="preserve"> </w:t>
      </w:r>
      <w:r w:rsidR="00C56CBC">
        <w:fldChar w:fldCharType="begin"/>
      </w:r>
      <w:r w:rsidR="00C56CBC">
        <w:instrText xml:space="preserve"> REF _Ref180073142 \r \h </w:instrText>
      </w:r>
      <w:r w:rsidR="00C56CBC">
        <w:fldChar w:fldCharType="separate"/>
      </w:r>
      <w:r w:rsidR="00C56CBC">
        <w:t>1.2.3</w:t>
      </w:r>
      <w:r w:rsidR="00C56CBC">
        <w:fldChar w:fldCharType="end"/>
      </w:r>
      <w:r w:rsidRPr="003160B6">
        <w:t xml:space="preserve">) que se ofrecerán al cliente; sin embargo, este aspecto es asumido con mayor detalle por el archivo del mismo nombre ubicado en </w:t>
      </w:r>
      <w:r w:rsidRPr="00884897">
        <w:rPr>
          <w:rFonts w:ascii="Courier New" w:hAnsi="Courier New" w:cs="Courier New"/>
          <w:sz w:val="20"/>
          <w:szCs w:val="20"/>
        </w:rPr>
        <w:t>datosmaiz/</w:t>
      </w:r>
      <w:r w:rsidRPr="003160B6">
        <w:t xml:space="preserve">, todas las rutas del cual son incluidas en el de </w:t>
      </w:r>
      <w:r w:rsidRPr="00884897">
        <w:rPr>
          <w:rFonts w:ascii="Courier New" w:hAnsi="Courier New" w:cs="Courier New"/>
          <w:sz w:val="20"/>
          <w:szCs w:val="20"/>
        </w:rPr>
        <w:t>datamaizbackend/</w:t>
      </w:r>
      <w:r w:rsidRPr="00884897">
        <w:rPr>
          <w:sz w:val="20"/>
          <w:szCs w:val="20"/>
        </w:rPr>
        <w:t xml:space="preserve"> </w:t>
      </w:r>
      <w:r w:rsidRPr="003160B6">
        <w:t xml:space="preserve">mediante la función </w:t>
      </w:r>
      <w:r w:rsidRPr="00202770">
        <w:rPr>
          <w:rFonts w:ascii="Courier New" w:hAnsi="Courier New" w:cs="Courier New"/>
          <w:sz w:val="20"/>
          <w:szCs w:val="20"/>
        </w:rPr>
        <w:t>include</w:t>
      </w:r>
      <w:r w:rsidRPr="00202770">
        <w:rPr>
          <w:sz w:val="20"/>
          <w:szCs w:val="20"/>
        </w:rPr>
        <w:t xml:space="preserve"> </w:t>
      </w:r>
      <w:r w:rsidRPr="003160B6">
        <w:t xml:space="preserve">importada del paquete </w:t>
      </w:r>
      <w:r w:rsidRPr="00884897">
        <w:rPr>
          <w:rFonts w:ascii="Courier New" w:hAnsi="Courier New" w:cs="Courier New"/>
          <w:sz w:val="20"/>
          <w:szCs w:val="20"/>
        </w:rPr>
        <w:t>django.urls</w:t>
      </w:r>
      <w:r w:rsidRPr="003160B6">
        <w:t>.</w:t>
      </w:r>
      <w:r w:rsidR="00C9371D">
        <w:t xml:space="preserve"> Estas rutas serán las vías mediante las cuales el lado del cliente accederá al servidor. </w:t>
      </w:r>
    </w:p>
    <w:p w14:paraId="12F474D9" w14:textId="0E4F8028" w:rsidR="004D5B0D" w:rsidRDefault="004D5B0D" w:rsidP="008C7EDC">
      <w:r>
        <w:rPr>
          <w:noProof/>
        </w:rPr>
        <mc:AlternateContent>
          <mc:Choice Requires="wps">
            <w:drawing>
              <wp:anchor distT="0" distB="0" distL="114300" distR="114300" simplePos="0" relativeHeight="251813888" behindDoc="0" locked="0" layoutInCell="1" allowOverlap="1" wp14:anchorId="4F9D799C" wp14:editId="7483205B">
                <wp:simplePos x="0" y="0"/>
                <wp:positionH relativeFrom="margin">
                  <wp:posOffset>347345</wp:posOffset>
                </wp:positionH>
                <wp:positionV relativeFrom="paragraph">
                  <wp:posOffset>5633085</wp:posOffset>
                </wp:positionV>
                <wp:extent cx="5130800" cy="248285"/>
                <wp:effectExtent l="0" t="0" r="0" b="0"/>
                <wp:wrapTopAndBottom/>
                <wp:docPr id="1125361098" name="Text Box 1"/>
                <wp:cNvGraphicFramePr/>
                <a:graphic xmlns:a="http://schemas.openxmlformats.org/drawingml/2006/main">
                  <a:graphicData uri="http://schemas.microsoft.com/office/word/2010/wordprocessingShape">
                    <wps:wsp>
                      <wps:cNvSpPr txBox="1"/>
                      <wps:spPr>
                        <a:xfrm>
                          <a:off x="0" y="0"/>
                          <a:ext cx="5130800" cy="248285"/>
                        </a:xfrm>
                        <a:prstGeom prst="rect">
                          <a:avLst/>
                        </a:prstGeom>
                        <a:solidFill>
                          <a:prstClr val="white"/>
                        </a:solidFill>
                        <a:ln>
                          <a:noFill/>
                        </a:ln>
                      </wps:spPr>
                      <wps:txbx>
                        <w:txbxContent>
                          <w:p w14:paraId="2DE66681" w14:textId="0DC7E308" w:rsidR="00AA01D3" w:rsidRPr="00AA01D3" w:rsidRDefault="00AA01D3" w:rsidP="00AA01D3">
                            <w:pPr>
                              <w:pStyle w:val="Caption"/>
                              <w:jc w:val="center"/>
                              <w:rPr>
                                <w:rFonts w:eastAsia="MS Mincho"/>
                                <w:b w:val="0"/>
                                <w:bCs w:val="0"/>
                                <w:i/>
                                <w:iCs/>
                              </w:rPr>
                            </w:pPr>
                            <w:bookmarkStart w:id="139" w:name="_Toc180074877"/>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CE60C4">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9D799C" id="_x0000_s1048" type="#_x0000_t202" style="position:absolute;left:0;text-align:left;margin-left:27.35pt;margin-top:443.55pt;width:404pt;height:19.55pt;z-index:251813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" stroked="f">
                <v:textbox inset="0,0,0,0">
                  <w:txbxContent>
                    <w:p w14:paraId="2DE66681" w14:textId="0DC7E308" w:rsidR="00AA01D3" w:rsidRPr="00AA01D3" w:rsidRDefault="00AA01D3" w:rsidP="00AA01D3">
                      <w:pPr>
                        <w:pStyle w:val="Caption"/>
                        <w:jc w:val="center"/>
                        <w:rPr>
                          <w:rFonts w:eastAsia="MS Mincho"/>
                          <w:b w:val="0"/>
                          <w:bCs w:val="0"/>
                          <w:i/>
                          <w:iCs/>
                        </w:rPr>
                      </w:pPr>
                      <w:bookmarkStart w:id="140" w:name="_Toc180074877"/>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CE60C4">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40"/>
                    </w:p>
                  </w:txbxContent>
                </v:textbox>
                <w10:wrap type="topAndBottom" anchorx="margin"/>
              </v:shape>
            </w:pict>
          </mc:Fallback>
        </mc:AlternateContent>
      </w:r>
      <w:r>
        <w:rPr>
          <w:noProof/>
        </w:rPr>
        <w:drawing>
          <wp:anchor distT="0" distB="0" distL="114300" distR="114300" simplePos="0" relativeHeight="251811840" behindDoc="0" locked="0" layoutInCell="1" allowOverlap="1" wp14:anchorId="090638FB" wp14:editId="1CCDD87F">
            <wp:simplePos x="0" y="0"/>
            <wp:positionH relativeFrom="margin">
              <wp:posOffset>1135380</wp:posOffset>
            </wp:positionH>
            <wp:positionV relativeFrom="paragraph">
              <wp:posOffset>1068442</wp:posOffset>
            </wp:positionV>
            <wp:extent cx="3468370" cy="4576445"/>
            <wp:effectExtent l="0" t="0" r="0" b="0"/>
            <wp:wrapTopAndBottom/>
            <wp:docPr id="9942888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8370" cy="457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EDC" w:rsidRPr="003160B6">
        <w:t xml:space="preserve">Dentro de </w:t>
      </w:r>
      <w:r w:rsidR="008C7EDC" w:rsidRPr="00884897">
        <w:rPr>
          <w:rFonts w:ascii="Courier New" w:hAnsi="Courier New" w:cs="Courier New"/>
          <w:sz w:val="20"/>
          <w:szCs w:val="20"/>
        </w:rPr>
        <w:t>datosmaiz/</w:t>
      </w:r>
      <w:r w:rsidR="008C7EDC" w:rsidRPr="003160B6">
        <w:t xml:space="preserve">, el archivo </w:t>
      </w:r>
      <w:r w:rsidR="008C7EDC" w:rsidRPr="00884897">
        <w:rPr>
          <w:rFonts w:ascii="Courier New" w:hAnsi="Courier New" w:cs="Courier New"/>
          <w:sz w:val="20"/>
          <w:szCs w:val="20"/>
        </w:rPr>
        <w:t>models.py</w:t>
      </w:r>
      <w:r w:rsidR="008C7EDC" w:rsidRPr="003160B6">
        <w:t xml:space="preserve"> define los modelos (concepto análogo al de relación en bases de datos relacionales) como clases de Python. La figura </w:t>
      </w:r>
      <w:r w:rsidR="0022744D">
        <w:t>10</w:t>
      </w:r>
      <w:r w:rsidR="008C7EDC" w:rsidRPr="003160B6">
        <w:t xml:space="preserve"> muestra </w:t>
      </w:r>
      <w:r w:rsidR="00202770">
        <w:t xml:space="preserve">el diagrama de clases de los modelos definidos, y la figura </w:t>
      </w:r>
      <w:r w:rsidR="0022744D">
        <w:t>11</w:t>
      </w:r>
      <w:r w:rsidR="00202770">
        <w:t xml:space="preserve"> ejemplifica </w:t>
      </w:r>
      <w:r w:rsidR="008C7EDC" w:rsidRPr="003160B6">
        <w:t xml:space="preserve">la implementación </w:t>
      </w:r>
      <w:r w:rsidR="00202770">
        <w:t>de los mismos con el caso de</w:t>
      </w:r>
      <w:r w:rsidR="008C7EDC" w:rsidRPr="003160B6">
        <w:t xml:space="preserve"> </w:t>
      </w:r>
      <w:r w:rsidR="008C7EDC" w:rsidRPr="00884897">
        <w:rPr>
          <w:rFonts w:ascii="Courier New" w:hAnsi="Courier New" w:cs="Courier New"/>
          <w:sz w:val="20"/>
          <w:szCs w:val="20"/>
        </w:rPr>
        <w:t>Pronostico</w:t>
      </w:r>
      <w:r w:rsidR="008C7EDC" w:rsidRPr="003160B6">
        <w:t>.</w:t>
      </w:r>
      <w:r w:rsidR="003B2A72">
        <w:t xml:space="preserve"> </w:t>
      </w:r>
    </w:p>
    <w:p w14:paraId="323DE6D7" w14:textId="4B1CAF88" w:rsidR="00AA01D3" w:rsidRDefault="00D421AD" w:rsidP="008C7EDC">
      <w:r w:rsidRPr="003160B6">
        <w:rPr>
          <w:noProof/>
        </w:rPr>
        <w:lastRenderedPageBreak/>
        <w:drawing>
          <wp:anchor distT="0" distB="0" distL="114300" distR="114300" simplePos="0" relativeHeight="251807744" behindDoc="0" locked="0" layoutInCell="1" allowOverlap="1" wp14:anchorId="0B15CF30" wp14:editId="6DC7522B">
            <wp:simplePos x="0" y="0"/>
            <wp:positionH relativeFrom="margin">
              <wp:posOffset>631825</wp:posOffset>
            </wp:positionH>
            <wp:positionV relativeFrom="paragraph">
              <wp:posOffset>55880</wp:posOffset>
            </wp:positionV>
            <wp:extent cx="4508500" cy="1274445"/>
            <wp:effectExtent l="0" t="0" r="6350" b="1905"/>
            <wp:wrapTopAndBottom/>
            <wp:docPr id="75344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4457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4508500" cy="1274445"/>
                    </a:xfrm>
                    <a:prstGeom prst="rect">
                      <a:avLst/>
                    </a:prstGeom>
                  </pic:spPr>
                </pic:pic>
              </a:graphicData>
            </a:graphic>
            <wp14:sizeRelH relativeFrom="margin">
              <wp14:pctWidth>0</wp14:pctWidth>
            </wp14:sizeRelH>
            <wp14:sizeRelV relativeFrom="margin">
              <wp14:pctHeight>0</wp14:pctHeight>
            </wp14:sizeRelV>
          </wp:anchor>
        </w:drawing>
      </w:r>
      <w:r w:rsidR="004D5B0D" w:rsidRPr="003160B6">
        <w:rPr>
          <w:noProof/>
        </w:rPr>
        <mc:AlternateContent>
          <mc:Choice Requires="wps">
            <w:drawing>
              <wp:anchor distT="0" distB="0" distL="114300" distR="114300" simplePos="0" relativeHeight="251808768" behindDoc="0" locked="0" layoutInCell="1" allowOverlap="1" wp14:anchorId="467DE9B5" wp14:editId="2686CC39">
                <wp:simplePos x="0" y="0"/>
                <wp:positionH relativeFrom="column">
                  <wp:posOffset>513562</wp:posOffset>
                </wp:positionH>
                <wp:positionV relativeFrom="paragraph">
                  <wp:posOffset>1449399</wp:posOffset>
                </wp:positionV>
                <wp:extent cx="4830445" cy="283210"/>
                <wp:effectExtent l="0" t="0" r="8255" b="2540"/>
                <wp:wrapTopAndBottom/>
                <wp:docPr id="1566026324" name="Text Box 1"/>
                <wp:cNvGraphicFramePr/>
                <a:graphic xmlns:a="http://schemas.openxmlformats.org/drawingml/2006/main">
                  <a:graphicData uri="http://schemas.microsoft.com/office/word/2010/wordprocessingShape">
                    <wps:wsp>
                      <wps:cNvSpPr txBox="1"/>
                      <wps:spPr>
                        <a:xfrm>
                          <a:off x="0" y="0"/>
                          <a:ext cx="4830445" cy="283210"/>
                        </a:xfrm>
                        <a:prstGeom prst="rect">
                          <a:avLst/>
                        </a:prstGeom>
                        <a:solidFill>
                          <a:prstClr val="white"/>
                        </a:solidFill>
                        <a:ln>
                          <a:noFill/>
                        </a:ln>
                      </wps:spPr>
                      <wps:txbx>
                        <w:txbxContent>
                          <w:p w14:paraId="3BB7295D" w14:textId="11F757F5" w:rsidR="008C7EDC" w:rsidRPr="00A80C0F" w:rsidRDefault="008C7EDC" w:rsidP="008C7EDC">
                            <w:pPr>
                              <w:pStyle w:val="Caption"/>
                              <w:jc w:val="center"/>
                              <w:rPr>
                                <w:rFonts w:eastAsia="MS Mincho"/>
                                <w:b w:val="0"/>
                                <w:bCs w:val="0"/>
                                <w:i/>
                                <w:iCs/>
                              </w:rPr>
                            </w:pPr>
                            <w:bookmarkStart w:id="141" w:name="_Toc179463687"/>
                            <w:bookmarkStart w:id="142" w:name="_Toc179463736"/>
                            <w:bookmarkStart w:id="143" w:name="_Toc179469389"/>
                            <w:bookmarkStart w:id="144" w:name="_Toc179470247"/>
                            <w:bookmarkStart w:id="145" w:name="_Toc180074878"/>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E60C4">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41"/>
                            <w:bookmarkEnd w:id="142"/>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DE9B5" id="_x0000_s1049" type="#_x0000_t202" style="position:absolute;left:0;text-align:left;margin-left:40.45pt;margin-top:114.15pt;width:380.35pt;height:22.3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" stroked="f">
                <v:textbox inset="0,0,0,0">
                  <w:txbxContent>
                    <w:p w14:paraId="3BB7295D" w14:textId="11F757F5" w:rsidR="008C7EDC" w:rsidRPr="00A80C0F" w:rsidRDefault="008C7EDC" w:rsidP="008C7EDC">
                      <w:pPr>
                        <w:pStyle w:val="Caption"/>
                        <w:jc w:val="center"/>
                        <w:rPr>
                          <w:rFonts w:eastAsia="MS Mincho"/>
                          <w:b w:val="0"/>
                          <w:bCs w:val="0"/>
                          <w:i/>
                          <w:iCs/>
                        </w:rPr>
                      </w:pPr>
                      <w:bookmarkStart w:id="146" w:name="_Toc179463687"/>
                      <w:bookmarkStart w:id="147" w:name="_Toc179463736"/>
                      <w:bookmarkStart w:id="148" w:name="_Toc179469389"/>
                      <w:bookmarkStart w:id="149" w:name="_Toc179470247"/>
                      <w:bookmarkStart w:id="150" w:name="_Toc180074878"/>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E60C4">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46"/>
                      <w:bookmarkEnd w:id="147"/>
                      <w:bookmarkEnd w:id="148"/>
                      <w:bookmarkEnd w:id="149"/>
                      <w:bookmarkEnd w:id="150"/>
                    </w:p>
                  </w:txbxContent>
                </v:textbox>
                <w10:wrap type="topAndBottom"/>
              </v:shape>
            </w:pict>
          </mc:Fallback>
        </mc:AlternateContent>
      </w:r>
      <w:r w:rsidR="003B2A72">
        <w:t xml:space="preserve">En </w:t>
      </w:r>
      <w:r w:rsidR="003B2A72" w:rsidRPr="003B2A72">
        <w:rPr>
          <w:rFonts w:ascii="Courier New" w:hAnsi="Courier New" w:cs="Courier New"/>
          <w:sz w:val="20"/>
          <w:szCs w:val="20"/>
        </w:rPr>
        <w:t>Unidad</w:t>
      </w:r>
      <w:r w:rsidR="003B2A72" w:rsidRPr="003B2A72">
        <w:rPr>
          <w:sz w:val="20"/>
          <w:szCs w:val="20"/>
        </w:rPr>
        <w:t xml:space="preserve"> </w:t>
      </w:r>
      <w:r w:rsidR="003B2A72">
        <w:t xml:space="preserve">se </w:t>
      </w:r>
      <w:r w:rsidR="004D5B0D">
        <w:t>agregó</w:t>
      </w:r>
      <w:r w:rsidR="003B2A72">
        <w:t xml:space="preserve"> los atributos </w:t>
      </w:r>
      <w:r w:rsidR="003B2A72" w:rsidRPr="003B2A72">
        <w:rPr>
          <w:rFonts w:ascii="Courier New" w:hAnsi="Courier New" w:cs="Courier New"/>
          <w:sz w:val="20"/>
          <w:szCs w:val="20"/>
        </w:rPr>
        <w:t>dias_criticos</w:t>
      </w:r>
      <w:r w:rsidR="003B2A72" w:rsidRPr="003B2A72">
        <w:rPr>
          <w:sz w:val="20"/>
          <w:szCs w:val="20"/>
        </w:rPr>
        <w:t xml:space="preserve"> </w:t>
      </w:r>
      <w:r w:rsidR="003B2A72">
        <w:t xml:space="preserve">y </w:t>
      </w:r>
      <w:r w:rsidR="003B2A72" w:rsidRPr="003B2A72">
        <w:rPr>
          <w:rFonts w:ascii="Courier New" w:hAnsi="Courier New" w:cs="Courier New"/>
          <w:sz w:val="20"/>
          <w:szCs w:val="20"/>
        </w:rPr>
        <w:t>suma_termica</w:t>
      </w:r>
      <w:r w:rsidR="003B2A72">
        <w:t xml:space="preserve">, que aunque no están explícitamente requeridos en las reglas del negocio, son convenientes para la determinación de los pronósticos que </w:t>
      </w:r>
      <w:r w:rsidR="00BF36EB">
        <w:t>deben</w:t>
      </w:r>
      <w:r w:rsidR="003B2A72">
        <w:t xml:space="preserve"> ser emitidos.</w:t>
      </w:r>
      <w:r w:rsidR="008C7EDC" w:rsidRPr="003160B6">
        <w:t xml:space="preserve"> </w:t>
      </w:r>
    </w:p>
    <w:p w14:paraId="22CEE041" w14:textId="0731A9DD" w:rsidR="0022744D" w:rsidRDefault="008C7EDC" w:rsidP="00B24BCC">
      <w:r w:rsidRPr="003160B6">
        <w:t xml:space="preserve">En </w:t>
      </w:r>
      <w:r w:rsidRPr="00884897">
        <w:rPr>
          <w:rFonts w:ascii="Courier New" w:hAnsi="Courier New" w:cs="Courier New"/>
          <w:sz w:val="20"/>
          <w:szCs w:val="20"/>
        </w:rPr>
        <w:t>serializers.py</w:t>
      </w:r>
      <w:r w:rsidRPr="00884897">
        <w:rPr>
          <w:sz w:val="20"/>
          <w:szCs w:val="20"/>
        </w:rPr>
        <w:t xml:space="preserve"> </w:t>
      </w:r>
      <w:r w:rsidRPr="003160B6">
        <w:t xml:space="preserve">se especifica la manera en que las instancias de los modelos serán representadas para su envío al cliente, o cómo los datos recibidos del cliente serán convertidos en nuevas instancias de un modelo del servidor. </w:t>
      </w:r>
    </w:p>
    <w:p w14:paraId="501C442E" w14:textId="004DE450" w:rsidR="00B24BCC" w:rsidRPr="003160B6" w:rsidRDefault="008C7EDC" w:rsidP="00B24BCC">
      <w:r w:rsidRPr="003160B6">
        <w:t xml:space="preserve">El archivo </w:t>
      </w:r>
      <w:r w:rsidRPr="00884897">
        <w:rPr>
          <w:rFonts w:ascii="Courier New" w:hAnsi="Courier New" w:cs="Courier New"/>
          <w:sz w:val="20"/>
          <w:szCs w:val="20"/>
        </w:rPr>
        <w:t>views.py</w:t>
      </w:r>
      <w:r w:rsidRPr="003160B6">
        <w:t xml:space="preserve"> define las formas en las que el servidor se comunicará con el cliente, qué solicitudes aceptará, cómo las procesará, qué modelos consultará o modificará, y qué respuestas devolverá. La implementación realizada incluye las </w:t>
      </w:r>
      <w:r w:rsidR="00B24BCC">
        <w:t>vistas</w:t>
      </w:r>
      <w:r w:rsidRPr="003160B6">
        <w:t xml:space="preserve"> </w:t>
      </w:r>
      <w:r w:rsidRPr="00884897">
        <w:rPr>
          <w:rFonts w:ascii="Courier New" w:hAnsi="Courier New" w:cs="Courier New"/>
          <w:sz w:val="20"/>
          <w:szCs w:val="20"/>
        </w:rPr>
        <w:t>estaciones_list(request)</w:t>
      </w:r>
      <w:r w:rsidRPr="003160B6">
        <w:t xml:space="preserve">, </w:t>
      </w:r>
      <w:r w:rsidRPr="00884897">
        <w:rPr>
          <w:rFonts w:ascii="Courier New" w:hAnsi="Courier New" w:cs="Courier New"/>
          <w:sz w:val="20"/>
          <w:szCs w:val="20"/>
        </w:rPr>
        <w:t>registros_list(request)</w:t>
      </w:r>
      <w:r w:rsidRPr="003160B6">
        <w:t xml:space="preserve">, </w:t>
      </w:r>
      <w:r w:rsidRPr="00884897">
        <w:rPr>
          <w:rFonts w:ascii="Courier New" w:hAnsi="Courier New" w:cs="Courier New"/>
          <w:sz w:val="20"/>
          <w:szCs w:val="20"/>
        </w:rPr>
        <w:t>unidades_list(request)</w:t>
      </w:r>
      <w:r w:rsidRPr="00884897">
        <w:rPr>
          <w:sz w:val="20"/>
          <w:szCs w:val="20"/>
        </w:rPr>
        <w:t xml:space="preserve"> </w:t>
      </w:r>
      <w:r w:rsidRPr="003160B6">
        <w:t xml:space="preserve">y </w:t>
      </w:r>
      <w:r w:rsidRPr="00884897">
        <w:rPr>
          <w:rFonts w:ascii="Courier New" w:hAnsi="Courier New" w:cs="Courier New"/>
          <w:sz w:val="20"/>
          <w:szCs w:val="20"/>
        </w:rPr>
        <w:t>pronosticos_list(request)</w:t>
      </w:r>
      <w:r w:rsidRPr="00884897">
        <w:rPr>
          <w:sz w:val="20"/>
          <w:szCs w:val="20"/>
        </w:rPr>
        <w:t xml:space="preserve"> </w:t>
      </w:r>
      <w:r w:rsidRPr="003160B6">
        <w:t xml:space="preserve">para recuperar y retornar al cliente las instancias de sus respectivos modelos, así como agregar nuevas (excepto en la última, ya que los pronósticos se emiten automáticamente); </w:t>
      </w:r>
      <w:r w:rsidRPr="00884897">
        <w:rPr>
          <w:rFonts w:ascii="Courier New" w:hAnsi="Courier New" w:cs="Courier New"/>
          <w:sz w:val="20"/>
          <w:szCs w:val="20"/>
        </w:rPr>
        <w:t>estacion(request, pk)</w:t>
      </w:r>
      <w:r w:rsidRPr="003160B6">
        <w:t xml:space="preserve">, </w:t>
      </w:r>
      <w:r w:rsidRPr="00884897">
        <w:rPr>
          <w:rFonts w:ascii="Courier New" w:hAnsi="Courier New" w:cs="Courier New"/>
          <w:sz w:val="20"/>
          <w:szCs w:val="20"/>
        </w:rPr>
        <w:t>registros(request, pk)</w:t>
      </w:r>
      <w:r w:rsidRPr="003160B6">
        <w:t xml:space="preserve">, </w:t>
      </w:r>
      <w:r w:rsidRPr="00884897">
        <w:rPr>
          <w:rFonts w:ascii="Courier New" w:hAnsi="Courier New" w:cs="Courier New"/>
          <w:sz w:val="20"/>
          <w:szCs w:val="20"/>
        </w:rPr>
        <w:t>unidades(request, pk)</w:t>
      </w:r>
      <w:r w:rsidRPr="00884897">
        <w:rPr>
          <w:sz w:val="20"/>
          <w:szCs w:val="20"/>
        </w:rPr>
        <w:t xml:space="preserve"> </w:t>
      </w:r>
      <w:r w:rsidRPr="003160B6">
        <w:t xml:space="preserve">y </w:t>
      </w:r>
      <w:r w:rsidRPr="00884897">
        <w:rPr>
          <w:rFonts w:ascii="Courier New" w:hAnsi="Courier New" w:cs="Courier New"/>
          <w:sz w:val="20"/>
          <w:szCs w:val="20"/>
        </w:rPr>
        <w:t>pronostico(request, pk)</w:t>
      </w:r>
      <w:r w:rsidRPr="00884897">
        <w:rPr>
          <w:sz w:val="20"/>
          <w:szCs w:val="20"/>
        </w:rPr>
        <w:t xml:space="preserve"> </w:t>
      </w:r>
      <w:r w:rsidRPr="003160B6">
        <w:t xml:space="preserve">para acceder a una instancia específica (identificada mediante su llave primaria) y eliminarla; y </w:t>
      </w:r>
      <w:r w:rsidRPr="00884897">
        <w:rPr>
          <w:rFonts w:ascii="Courier New" w:hAnsi="Courier New" w:cs="Courier New"/>
          <w:sz w:val="20"/>
          <w:szCs w:val="20"/>
        </w:rPr>
        <w:t>registros_de_una_estacion(request, pk)</w:t>
      </w:r>
      <w:r w:rsidRPr="003160B6">
        <w:t xml:space="preserve"> para recuperar y retornar las instancias de </w:t>
      </w:r>
      <w:r w:rsidRPr="00884897">
        <w:rPr>
          <w:rFonts w:ascii="Courier New" w:hAnsi="Courier New" w:cs="Courier New"/>
          <w:sz w:val="20"/>
          <w:szCs w:val="20"/>
        </w:rPr>
        <w:t>Registro</w:t>
      </w:r>
      <w:r w:rsidRPr="00884897">
        <w:rPr>
          <w:sz w:val="20"/>
          <w:szCs w:val="20"/>
        </w:rPr>
        <w:t xml:space="preserve"> </w:t>
      </w:r>
      <w:r w:rsidRPr="003160B6">
        <w:t xml:space="preserve">que corresponden a una instancia particular de </w:t>
      </w:r>
      <w:r w:rsidR="00517C83">
        <w:rPr>
          <w:rFonts w:ascii="Courier New" w:hAnsi="Courier New" w:cs="Courier New"/>
          <w:sz w:val="20"/>
          <w:szCs w:val="20"/>
        </w:rPr>
        <w:t>Estacion</w:t>
      </w:r>
      <w:r w:rsidRPr="003160B6">
        <w:t xml:space="preserve">. </w:t>
      </w:r>
      <w:r w:rsidR="00B24BCC">
        <w:t xml:space="preserve">Todas estas fueron implementadas como vistas basadas en funciones, según las </w:t>
      </w:r>
      <w:r w:rsidR="00517C83">
        <w:t>características</w:t>
      </w:r>
      <w:r w:rsidR="00B24BCC">
        <w:t xml:space="preserve"> brindadas por Django REST Framework, el cual provee un conjunto de decoradores simples que envuelven las funciones para asegurarse de que reciben una instancia de </w:t>
      </w:r>
      <w:r w:rsidR="00B24BCC" w:rsidRPr="00B24BCC">
        <w:rPr>
          <w:rFonts w:ascii="Courier New" w:hAnsi="Courier New" w:cs="Courier New"/>
          <w:sz w:val="20"/>
          <w:szCs w:val="20"/>
        </w:rPr>
        <w:t>Request</w:t>
      </w:r>
      <w:r w:rsidR="00B24BCC" w:rsidRPr="00B24BCC">
        <w:rPr>
          <w:sz w:val="20"/>
          <w:szCs w:val="20"/>
        </w:rPr>
        <w:t xml:space="preserve"> </w:t>
      </w:r>
      <w:r w:rsidR="00B24BCC">
        <w:t xml:space="preserve">(tipo de objeto de solicitud de Django REST) y permitir que retornen una respuesta </w:t>
      </w:r>
      <w:r w:rsidR="00B24BCC" w:rsidRPr="00B24BCC">
        <w:rPr>
          <w:rFonts w:ascii="Courier New" w:hAnsi="Courier New" w:cs="Courier New"/>
          <w:sz w:val="20"/>
          <w:szCs w:val="20"/>
        </w:rPr>
        <w:t>Response</w:t>
      </w:r>
      <w:r w:rsidR="00194D19">
        <w:rPr>
          <w:rFonts w:ascii="Courier New" w:hAnsi="Courier New" w:cs="Courier New"/>
          <w:sz w:val="20"/>
          <w:szCs w:val="20"/>
        </w:rPr>
        <w:t xml:space="preserve"> </w:t>
      </w:r>
      <w:r w:rsidR="00194D19" w:rsidRPr="00194D19">
        <w:fldChar w:fldCharType="begin"/>
      </w:r>
      <w:r w:rsidR="00194D19" w:rsidRPr="00194D19">
        <w:instrText xml:space="preserve"> ADDIN ZOTERO_ITEM CSL_CITATION {"citationID":"7Ogq64YA","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194D19" w:rsidRPr="00194D19">
        <w:fldChar w:fldCharType="separate"/>
      </w:r>
      <w:r w:rsidR="00194D19" w:rsidRPr="00194D19">
        <w:rPr>
          <w:szCs w:val="32"/>
        </w:rPr>
        <w:t>(Django REST Framework Documentation, 2024)</w:t>
      </w:r>
      <w:r w:rsidR="00194D19" w:rsidRPr="00194D19">
        <w:fldChar w:fldCharType="end"/>
      </w:r>
      <w:r w:rsidR="00B24BCC">
        <w:t>.</w:t>
      </w:r>
      <w:r w:rsidR="00517C83">
        <w:t xml:space="preserve"> Sin embargo, la vista </w:t>
      </w:r>
      <w:r w:rsidR="00517C83" w:rsidRPr="00517C83">
        <w:rPr>
          <w:rFonts w:ascii="Courier New" w:hAnsi="Courier New" w:cs="Courier New"/>
          <w:sz w:val="20"/>
          <w:szCs w:val="20"/>
        </w:rPr>
        <w:t>RegisterView</w:t>
      </w:r>
      <w:r w:rsidR="00517C83">
        <w:t xml:space="preserve"> se </w:t>
      </w:r>
      <w:r w:rsidR="00C56CBC">
        <w:t>implementó</w:t>
      </w:r>
      <w:r w:rsidR="00517C83">
        <w:t xml:space="preserve"> como basada en clase, </w:t>
      </w:r>
      <w:r w:rsidR="00517C83" w:rsidRPr="00517C83">
        <w:t>por comodidad</w:t>
      </w:r>
      <w:r w:rsidR="00517C83">
        <w:t xml:space="preserve">, concisamente definida mediante las facilidades de Django REST, para participar en </w:t>
      </w:r>
      <w:r w:rsidR="00517C83">
        <w:lastRenderedPageBreak/>
        <w:t xml:space="preserve">la manipulación de la lógica de autenticación; y en </w:t>
      </w:r>
      <w:r w:rsidR="00517C83" w:rsidRPr="00517C83">
        <w:rPr>
          <w:rFonts w:ascii="Courier New" w:hAnsi="Courier New" w:cs="Courier New"/>
          <w:sz w:val="20"/>
          <w:szCs w:val="20"/>
        </w:rPr>
        <w:t>urls.py</w:t>
      </w:r>
      <w:r w:rsidR="00517C83" w:rsidRPr="00517C83">
        <w:rPr>
          <w:sz w:val="20"/>
          <w:szCs w:val="20"/>
        </w:rPr>
        <w:t xml:space="preserve"> </w:t>
      </w:r>
      <w:r w:rsidR="00517C83">
        <w:t xml:space="preserve">se asocia a la ruta correspondiente como </w:t>
      </w:r>
      <w:r w:rsidR="00517C83" w:rsidRPr="00517C83">
        <w:rPr>
          <w:rFonts w:ascii="Courier New" w:hAnsi="Courier New" w:cs="Courier New"/>
          <w:sz w:val="20"/>
          <w:szCs w:val="20"/>
        </w:rPr>
        <w:t>RegisterView.as_view()</w:t>
      </w:r>
      <w:r w:rsidR="00517C83">
        <w:rPr>
          <w:rFonts w:ascii="Courier New" w:hAnsi="Courier New" w:cs="Courier New"/>
          <w:sz w:val="20"/>
          <w:szCs w:val="20"/>
        </w:rPr>
        <w:t>.</w:t>
      </w:r>
    </w:p>
    <w:p w14:paraId="27F7B537" w14:textId="35FE4639" w:rsidR="008C7EDC" w:rsidRDefault="00137DB3" w:rsidP="008C7EDC">
      <w:r w:rsidRPr="003160B6">
        <w:rPr>
          <w:noProof/>
        </w:rPr>
        <w:drawing>
          <wp:anchor distT="0" distB="0" distL="114300" distR="114300" simplePos="0" relativeHeight="251809792" behindDoc="0" locked="0" layoutInCell="1" allowOverlap="1" wp14:anchorId="34407983" wp14:editId="37C33883">
            <wp:simplePos x="0" y="0"/>
            <wp:positionH relativeFrom="margin">
              <wp:posOffset>238760</wp:posOffset>
            </wp:positionH>
            <wp:positionV relativeFrom="paragraph">
              <wp:posOffset>1066953</wp:posOffset>
            </wp:positionV>
            <wp:extent cx="5306695" cy="3881755"/>
            <wp:effectExtent l="0" t="0" r="8255" b="4445"/>
            <wp:wrapTopAndBottom/>
            <wp:docPr id="13099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29196" name=""/>
                    <pic:cNvPicPr/>
                  </pic:nvPicPr>
                  <pic:blipFill>
                    <a:blip r:embed="rId27">
                      <a:extLst>
                        <a:ext uri="{28A0092B-C50C-407E-A947-70E740481C1C}">
                          <a14:useLocalDpi xmlns:a14="http://schemas.microsoft.com/office/drawing/2010/main" val="0"/>
                        </a:ext>
                      </a:extLst>
                    </a:blip>
                    <a:stretch>
                      <a:fillRect/>
                    </a:stretch>
                  </pic:blipFill>
                  <pic:spPr>
                    <a:xfrm>
                      <a:off x="0" y="0"/>
                      <a:ext cx="5306695" cy="388175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10816" behindDoc="0" locked="0" layoutInCell="1" allowOverlap="1" wp14:anchorId="27369B06" wp14:editId="2609D672">
                <wp:simplePos x="0" y="0"/>
                <wp:positionH relativeFrom="column">
                  <wp:posOffset>-116840</wp:posOffset>
                </wp:positionH>
                <wp:positionV relativeFrom="paragraph">
                  <wp:posOffset>5030902</wp:posOffset>
                </wp:positionV>
                <wp:extent cx="5793105" cy="635"/>
                <wp:effectExtent l="0" t="0" r="0" b="0"/>
                <wp:wrapTopAndBottom/>
                <wp:docPr id="1457864521"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7CBAB06B" w14:textId="33988731" w:rsidR="008C7EDC" w:rsidRPr="00005204" w:rsidRDefault="008C7EDC" w:rsidP="008C7EDC">
                            <w:pPr>
                              <w:pStyle w:val="Caption"/>
                              <w:jc w:val="center"/>
                              <w:rPr>
                                <w:rFonts w:eastAsia="MS Mincho"/>
                                <w:b w:val="0"/>
                                <w:bCs w:val="0"/>
                                <w:i/>
                                <w:iCs/>
                              </w:rPr>
                            </w:pPr>
                            <w:bookmarkStart w:id="151" w:name="_Toc179463688"/>
                            <w:bookmarkStart w:id="152" w:name="_Toc179463737"/>
                            <w:bookmarkStart w:id="153" w:name="_Toc179469390"/>
                            <w:bookmarkStart w:id="154" w:name="_Toc179470248"/>
                            <w:bookmarkStart w:id="155" w:name="_Toc180074879"/>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CE60C4">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51"/>
                            <w:bookmarkEnd w:id="152"/>
                            <w:bookmarkEnd w:id="153"/>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69B06" id="_x0000_s1050" type="#_x0000_t202" style="position:absolute;left:0;text-align:left;margin-left:-9.2pt;margin-top:396.15pt;width:456.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1t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" stroked="f">
                <v:textbox style="mso-fit-shape-to-text:t" inset="0,0,0,0">
                  <w:txbxContent>
                    <w:p w14:paraId="7CBAB06B" w14:textId="33988731" w:rsidR="008C7EDC" w:rsidRPr="00005204" w:rsidRDefault="008C7EDC" w:rsidP="008C7EDC">
                      <w:pPr>
                        <w:pStyle w:val="Caption"/>
                        <w:jc w:val="center"/>
                        <w:rPr>
                          <w:rFonts w:eastAsia="MS Mincho"/>
                          <w:b w:val="0"/>
                          <w:bCs w:val="0"/>
                          <w:i/>
                          <w:iCs/>
                        </w:rPr>
                      </w:pPr>
                      <w:bookmarkStart w:id="156" w:name="_Toc179463688"/>
                      <w:bookmarkStart w:id="157" w:name="_Toc179463737"/>
                      <w:bookmarkStart w:id="158" w:name="_Toc179469390"/>
                      <w:bookmarkStart w:id="159" w:name="_Toc179470248"/>
                      <w:bookmarkStart w:id="160" w:name="_Toc180074879"/>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CE60C4">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56"/>
                      <w:bookmarkEnd w:id="157"/>
                      <w:bookmarkEnd w:id="158"/>
                      <w:bookmarkEnd w:id="159"/>
                      <w:bookmarkEnd w:id="160"/>
                    </w:p>
                  </w:txbxContent>
                </v:textbox>
                <w10:wrap type="topAndBottom"/>
              </v:shape>
            </w:pict>
          </mc:Fallback>
        </mc:AlternateContent>
      </w:r>
      <w:r w:rsidR="008C7EDC" w:rsidRPr="00884897">
        <w:rPr>
          <w:rFonts w:ascii="Courier New" w:hAnsi="Courier New" w:cs="Courier New"/>
          <w:sz w:val="20"/>
          <w:szCs w:val="20"/>
        </w:rPr>
        <w:t>funciones.py</w:t>
      </w:r>
      <w:r w:rsidR="008C7EDC" w:rsidRPr="00884897">
        <w:rPr>
          <w:sz w:val="20"/>
          <w:szCs w:val="20"/>
        </w:rPr>
        <w:t xml:space="preserve"> </w:t>
      </w:r>
      <w:r w:rsidR="008C7EDC" w:rsidRPr="003160B6">
        <w:t xml:space="preserve">contiene funciones con lógica necesaria para la emisión de pronósticos, separadas de </w:t>
      </w:r>
      <w:r w:rsidR="008C7EDC" w:rsidRPr="00CE1145">
        <w:rPr>
          <w:rFonts w:ascii="Courier New" w:hAnsi="Courier New" w:cs="Courier New"/>
          <w:sz w:val="20"/>
          <w:szCs w:val="20"/>
        </w:rPr>
        <w:t>views.py</w:t>
      </w:r>
      <w:r w:rsidR="008C7EDC" w:rsidRPr="00CE1145">
        <w:rPr>
          <w:sz w:val="20"/>
          <w:szCs w:val="20"/>
        </w:rPr>
        <w:t xml:space="preserve"> </w:t>
      </w:r>
      <w:r w:rsidR="008C7EDC" w:rsidRPr="003160B6">
        <w:t xml:space="preserve">para conseguir una mejor organización, modularización y claridad en el código. De especial interés resulta la función </w:t>
      </w:r>
      <w:r w:rsidR="008C7EDC" w:rsidRPr="00884897">
        <w:rPr>
          <w:rFonts w:ascii="Courier New" w:hAnsi="Courier New" w:cs="Courier New"/>
          <w:sz w:val="20"/>
          <w:szCs w:val="20"/>
        </w:rPr>
        <w:t>emitir_pronosticos()</w:t>
      </w:r>
      <w:r w:rsidR="008C7EDC" w:rsidRPr="003160B6">
        <w:t xml:space="preserve">, cuya implementación se muestra en la figura </w:t>
      </w:r>
      <w:r w:rsidR="004D5B0D">
        <w:t>12</w:t>
      </w:r>
      <w:r w:rsidR="008C7EDC" w:rsidRPr="003160B6">
        <w:t>.</w:t>
      </w:r>
    </w:p>
    <w:p w14:paraId="03C683EA" w14:textId="1D0A96EE" w:rsidR="007020CA" w:rsidRDefault="00517C83" w:rsidP="008C7EDC">
      <w:pPr>
        <w:rPr>
          <w:i/>
          <w:iCs/>
        </w:rPr>
      </w:pPr>
      <w:r w:rsidRPr="00517C83">
        <w:rPr>
          <w:rFonts w:ascii="Courier New" w:hAnsi="Courier New" w:cs="Courier New"/>
          <w:sz w:val="20"/>
          <w:szCs w:val="20"/>
        </w:rPr>
        <w:t>urls.py</w:t>
      </w:r>
      <w:r w:rsidRPr="00517C83">
        <w:rPr>
          <w:sz w:val="20"/>
          <w:szCs w:val="20"/>
        </w:rPr>
        <w:t xml:space="preserve"> </w:t>
      </w:r>
      <w:r>
        <w:t xml:space="preserve">de </w:t>
      </w:r>
      <w:r w:rsidRPr="00517C83">
        <w:rPr>
          <w:rFonts w:ascii="Courier New" w:hAnsi="Courier New" w:cs="Courier New"/>
          <w:sz w:val="20"/>
          <w:szCs w:val="20"/>
        </w:rPr>
        <w:t>datosmaiz/</w:t>
      </w:r>
      <w:r w:rsidRPr="00517C83">
        <w:rPr>
          <w:sz w:val="20"/>
          <w:szCs w:val="20"/>
        </w:rPr>
        <w:t xml:space="preserve"> </w:t>
      </w:r>
      <w:r>
        <w:t>registra los puntos de entrada de la API del lado del servidor en forma de rutas URL, mediante las cuales el cliente accederá</w:t>
      </w:r>
      <w:r w:rsidR="00805D12">
        <w:t xml:space="preserve"> a las vistas</w:t>
      </w:r>
      <w:r>
        <w:t xml:space="preserve">. Se implementó rutas para la recuperación de listas completas de las instancias de cada uno de los cuatro modelos creados, así como para el acceso a instancias individuales identificadas por sus llaves primarias (captadas como parámetros enteros incluidos en las rutas), y una para la obtención de los registros de una estación específica, vinculada a la vista </w:t>
      </w:r>
      <w:r w:rsidRPr="00517C83">
        <w:rPr>
          <w:rFonts w:ascii="Courier New" w:hAnsi="Courier New" w:cs="Courier New"/>
          <w:sz w:val="20"/>
          <w:szCs w:val="20"/>
        </w:rPr>
        <w:t>registros_de_una_estacion(request, pk)</w:t>
      </w:r>
      <w:r w:rsidR="00137DB3">
        <w:t>. Ade</w:t>
      </w:r>
      <w:r w:rsidR="00137DB3">
        <w:lastRenderedPageBreak/>
        <w:t xml:space="preserve">más, se incluyeron rutas vinculadas a las vistas </w:t>
      </w:r>
      <w:r w:rsidR="00137DB3" w:rsidRPr="00137DB3">
        <w:rPr>
          <w:rFonts w:ascii="Courier New" w:hAnsi="Courier New" w:cs="Courier New"/>
          <w:sz w:val="20"/>
          <w:szCs w:val="20"/>
        </w:rPr>
        <w:t>TokenObtainPairView.as_view()</w:t>
      </w:r>
      <w:r w:rsidR="00137DB3" w:rsidRPr="00137DB3">
        <w:rPr>
          <w:sz w:val="20"/>
          <w:szCs w:val="20"/>
        </w:rPr>
        <w:t xml:space="preserve"> </w:t>
      </w:r>
      <w:r w:rsidR="00137DB3">
        <w:t xml:space="preserve">y </w:t>
      </w:r>
      <w:r w:rsidR="00137DB3" w:rsidRPr="00137DB3">
        <w:rPr>
          <w:rFonts w:ascii="Courier New" w:hAnsi="Courier New" w:cs="Courier New"/>
          <w:sz w:val="20"/>
          <w:szCs w:val="20"/>
        </w:rPr>
        <w:t>TokenRefreshView.as_view()</w:t>
      </w:r>
      <w:r w:rsidR="00137DB3">
        <w:t xml:space="preserve">, importadas del paquete </w:t>
      </w:r>
      <w:r w:rsidR="00137DB3" w:rsidRPr="00137DB3">
        <w:rPr>
          <w:rFonts w:ascii="Courier New" w:hAnsi="Courier New" w:cs="Courier New"/>
          <w:sz w:val="20"/>
          <w:szCs w:val="20"/>
        </w:rPr>
        <w:t>rest_framework_simplejwt.views</w:t>
      </w:r>
      <w:r w:rsidR="00137DB3">
        <w:t xml:space="preserve">, para el manejo de </w:t>
      </w:r>
      <w:r w:rsidR="00137DB3">
        <w:rPr>
          <w:i/>
          <w:iCs/>
        </w:rPr>
        <w:t>tokens.</w:t>
      </w:r>
    </w:p>
    <w:p w14:paraId="5D6F83B7" w14:textId="087ABAFC" w:rsidR="008C7EDC" w:rsidRPr="003160B6" w:rsidRDefault="008C7EDC" w:rsidP="008C7EDC">
      <w:r w:rsidRPr="003160B6">
        <w:t xml:space="preserve">Para el almacenamiento de credenciales de usuario se emplea la clase </w:t>
      </w:r>
      <w:r w:rsidRPr="00884897">
        <w:rPr>
          <w:rFonts w:ascii="Courier New" w:hAnsi="Courier New" w:cs="Courier New"/>
          <w:sz w:val="20"/>
          <w:szCs w:val="20"/>
        </w:rPr>
        <w:t>User</w:t>
      </w:r>
      <w:r w:rsidRPr="003160B6">
        <w:t xml:space="preserve">, importada del paquete </w:t>
      </w:r>
      <w:r w:rsidRPr="00884897">
        <w:rPr>
          <w:rFonts w:ascii="Courier New" w:hAnsi="Courier New" w:cs="Courier New"/>
          <w:sz w:val="20"/>
          <w:szCs w:val="20"/>
        </w:rPr>
        <w:t>django.contrib.auth.models</w:t>
      </w:r>
      <w:r w:rsidRPr="003160B6">
        <w:t xml:space="preserve">. En </w:t>
      </w:r>
      <w:r w:rsidRPr="00884897">
        <w:rPr>
          <w:rFonts w:ascii="Courier New" w:hAnsi="Courier New" w:cs="Courier New"/>
          <w:sz w:val="20"/>
          <w:szCs w:val="20"/>
        </w:rPr>
        <w:t>serializers.py</w:t>
      </w:r>
      <w:r w:rsidRPr="00884897">
        <w:rPr>
          <w:sz w:val="20"/>
          <w:szCs w:val="20"/>
        </w:rPr>
        <w:t xml:space="preserve"> </w:t>
      </w:r>
      <w:r w:rsidRPr="003160B6">
        <w:t>se define la estructura que, a vista del cliente, tendrán los datos del usuario (nombre y contraseña)</w:t>
      </w:r>
      <w:r w:rsidR="004B78ED">
        <w:t>.</w:t>
      </w:r>
    </w:p>
    <w:p w14:paraId="1A1CDE4C" w14:textId="184B3F07" w:rsidR="008C7EDC" w:rsidRPr="003160B6" w:rsidRDefault="008C7EDC" w:rsidP="008C7EDC">
      <w:r w:rsidRPr="003160B6">
        <w:t xml:space="preserve">Para el manejo de tokens, en </w:t>
      </w:r>
      <w:r w:rsidRPr="00884897">
        <w:rPr>
          <w:rFonts w:ascii="Courier New" w:hAnsi="Courier New" w:cs="Courier New"/>
          <w:sz w:val="20"/>
          <w:szCs w:val="20"/>
        </w:rPr>
        <w:t>settings.py</w:t>
      </w:r>
      <w:r w:rsidRPr="00884897">
        <w:rPr>
          <w:sz w:val="20"/>
          <w:szCs w:val="20"/>
        </w:rPr>
        <w:t xml:space="preserve"> </w:t>
      </w:r>
      <w:r w:rsidRPr="003160B6">
        <w:t xml:space="preserve">se incluyó </w:t>
      </w:r>
      <w:r w:rsidRPr="00884897">
        <w:rPr>
          <w:rFonts w:ascii="Courier New" w:hAnsi="Courier New" w:cs="Courier New"/>
          <w:sz w:val="20"/>
          <w:szCs w:val="20"/>
        </w:rPr>
        <w:t>rest_framework_simplejwt</w:t>
      </w:r>
      <w:r w:rsidRPr="00884897">
        <w:rPr>
          <w:sz w:val="20"/>
          <w:szCs w:val="20"/>
        </w:rPr>
        <w:t xml:space="preserve"> </w:t>
      </w:r>
      <w:r w:rsidRPr="003160B6">
        <w:t xml:space="preserve">entre las </w:t>
      </w:r>
      <w:r w:rsidRPr="003160B6">
        <w:rPr>
          <w:i/>
          <w:iCs/>
        </w:rPr>
        <w:t xml:space="preserve">apps </w:t>
      </w:r>
      <w:r w:rsidRPr="003160B6">
        <w:t xml:space="preserve">instaladas, así como las configuraciones adecuadas de </w:t>
      </w:r>
      <w:r w:rsidRPr="00884897">
        <w:rPr>
          <w:rFonts w:ascii="Courier New" w:hAnsi="Courier New" w:cs="Courier New"/>
          <w:sz w:val="20"/>
          <w:szCs w:val="20"/>
        </w:rPr>
        <w:t>REST_FRAMEWORK</w:t>
      </w:r>
      <w:r w:rsidRPr="00884897">
        <w:rPr>
          <w:sz w:val="20"/>
          <w:szCs w:val="20"/>
        </w:rPr>
        <w:t xml:space="preserve"> </w:t>
      </w:r>
      <w:r w:rsidRPr="003160B6">
        <w:t xml:space="preserve">y </w:t>
      </w:r>
      <w:r w:rsidRPr="00884897">
        <w:rPr>
          <w:rFonts w:ascii="Courier New" w:hAnsi="Courier New" w:cs="Courier New"/>
          <w:sz w:val="20"/>
          <w:szCs w:val="20"/>
        </w:rPr>
        <w:t xml:space="preserve">SIMPLE_JWT </w:t>
      </w:r>
      <w:r w:rsidRPr="003160B6">
        <w:t>para el uso de JWT en Django</w:t>
      </w:r>
      <w:r w:rsidR="008920C8">
        <w:t xml:space="preserve"> (véase el epígrafe </w:t>
      </w:r>
      <w:r w:rsidR="008920C8">
        <w:fldChar w:fldCharType="begin"/>
      </w:r>
      <w:r w:rsidR="008920C8">
        <w:instrText xml:space="preserve"> REF _Ref180073583 \r \h </w:instrText>
      </w:r>
      <w:r w:rsidR="008920C8">
        <w:fldChar w:fldCharType="separate"/>
      </w:r>
      <w:r w:rsidR="008920C8">
        <w:t>1.7</w:t>
      </w:r>
      <w:r w:rsidR="008920C8">
        <w:fldChar w:fldCharType="end"/>
      </w:r>
      <w:r w:rsidR="008920C8">
        <w:t>)</w:t>
      </w:r>
      <w:r w:rsidRPr="003160B6">
        <w:t>.</w:t>
      </w:r>
    </w:p>
    <w:p w14:paraId="5689C2E3" w14:textId="094905C7" w:rsidR="008C7EDC" w:rsidRPr="003160B6" w:rsidRDefault="00B85B18" w:rsidP="000D5A28">
      <w:r>
        <w:t xml:space="preserve">Para la determinación de permisos se atiende al método incluido en la solicitud del cliente </w:t>
      </w:r>
      <w:r w:rsidR="000D5A28" w:rsidRPr="000D5A28">
        <w:t>(véase el epígrafe</w:t>
      </w:r>
      <w:r w:rsidR="008920C8">
        <w:t xml:space="preserve"> </w:t>
      </w:r>
      <w:r w:rsidR="008920C8">
        <w:fldChar w:fldCharType="begin"/>
      </w:r>
      <w:r w:rsidR="008920C8">
        <w:instrText xml:space="preserve"> REF _Ref180073612 \r \h </w:instrText>
      </w:r>
      <w:r w:rsidR="008920C8">
        <w:fldChar w:fldCharType="separate"/>
      </w:r>
      <w:r w:rsidR="008920C8">
        <w:t>1.2.3</w:t>
      </w:r>
      <w:r w:rsidR="008920C8">
        <w:fldChar w:fldCharType="end"/>
      </w:r>
      <w:r w:rsidR="000D5A28" w:rsidRPr="000D5A28">
        <w:t>)</w:t>
      </w:r>
      <w:r w:rsidR="000D5A28">
        <w:t xml:space="preserve">. </w:t>
      </w:r>
      <w:r w:rsidR="008C7EDC" w:rsidRPr="003160B6">
        <w:t xml:space="preserve">En </w:t>
      </w:r>
      <w:r w:rsidR="008C7EDC" w:rsidRPr="00884897">
        <w:rPr>
          <w:rFonts w:ascii="Courier New" w:hAnsi="Courier New" w:cs="Courier New"/>
          <w:sz w:val="20"/>
          <w:szCs w:val="20"/>
        </w:rPr>
        <w:t>views.py</w:t>
      </w:r>
      <w:r w:rsidR="008C7EDC" w:rsidRPr="00884897">
        <w:rPr>
          <w:sz w:val="20"/>
          <w:szCs w:val="20"/>
        </w:rPr>
        <w:t xml:space="preserve"> </w:t>
      </w:r>
      <w:r w:rsidR="008C7EDC" w:rsidRPr="003160B6">
        <w:t xml:space="preserve">las </w:t>
      </w:r>
      <w:r>
        <w:t>vistas</w:t>
      </w:r>
      <w:r w:rsidR="008C7EDC" w:rsidRPr="003160B6">
        <w:t xml:space="preserve"> tienen asociadas clases de permisos: </w:t>
      </w:r>
      <w:r w:rsidR="008C7EDC" w:rsidRPr="00884897">
        <w:rPr>
          <w:rFonts w:ascii="Courier New" w:hAnsi="Courier New" w:cs="Courier New"/>
          <w:sz w:val="20"/>
          <w:szCs w:val="20"/>
        </w:rPr>
        <w:t>AllowAny</w:t>
      </w:r>
      <w:r w:rsidR="008C7EDC" w:rsidRPr="00884897">
        <w:rPr>
          <w:sz w:val="20"/>
          <w:szCs w:val="20"/>
        </w:rPr>
        <w:t xml:space="preserve"> </w:t>
      </w:r>
      <w:r w:rsidR="008C7EDC" w:rsidRPr="003160B6">
        <w:t xml:space="preserve">permite el uso de la </w:t>
      </w:r>
      <w:r>
        <w:t>vista</w:t>
      </w:r>
      <w:r w:rsidR="008C7EDC" w:rsidRPr="003160B6">
        <w:t xml:space="preserve"> sin necesidad de estar autenticado, mientras que </w:t>
      </w:r>
      <w:r w:rsidR="008C7EDC" w:rsidRPr="00884897">
        <w:rPr>
          <w:rFonts w:ascii="Courier New" w:hAnsi="Courier New" w:cs="Courier New"/>
          <w:sz w:val="20"/>
          <w:szCs w:val="20"/>
        </w:rPr>
        <w:t>IsAuthenticatedOrReadOnly</w:t>
      </w:r>
      <w:r w:rsidR="008C7EDC" w:rsidRPr="00884897">
        <w:rPr>
          <w:sz w:val="20"/>
          <w:szCs w:val="20"/>
        </w:rPr>
        <w:t xml:space="preserve"> </w:t>
      </w:r>
      <w:r w:rsidR="008C7EDC" w:rsidRPr="003160B6">
        <w:t xml:space="preserve">permite las solicitudes </w:t>
      </w:r>
      <w:r w:rsidR="008C7EDC" w:rsidRPr="00884897">
        <w:rPr>
          <w:rFonts w:ascii="Courier New" w:hAnsi="Courier New" w:cs="Courier New"/>
          <w:sz w:val="20"/>
          <w:szCs w:val="20"/>
        </w:rPr>
        <w:t>GET</w:t>
      </w:r>
      <w:r w:rsidR="008C7EDC" w:rsidRPr="00884897">
        <w:rPr>
          <w:sz w:val="20"/>
          <w:szCs w:val="20"/>
        </w:rPr>
        <w:t xml:space="preserve"> </w:t>
      </w:r>
      <w:r w:rsidR="008C7EDC" w:rsidRPr="003160B6">
        <w:t xml:space="preserve">a cualquiera, pero solo procede a aceptar solicitudes que modifican los datos </w:t>
      </w:r>
      <w:r w:rsidR="008C7EDC">
        <w:t>(</w:t>
      </w:r>
      <w:r w:rsidR="008C7EDC" w:rsidRPr="003160B6">
        <w:t xml:space="preserve">como </w:t>
      </w:r>
      <w:r w:rsidR="008C7EDC" w:rsidRPr="00884897">
        <w:rPr>
          <w:rFonts w:ascii="Courier New" w:hAnsi="Courier New" w:cs="Courier New"/>
          <w:sz w:val="20"/>
          <w:szCs w:val="20"/>
        </w:rPr>
        <w:t>POST</w:t>
      </w:r>
      <w:r w:rsidR="008C7EDC" w:rsidRPr="00884897">
        <w:rPr>
          <w:sz w:val="20"/>
          <w:szCs w:val="20"/>
        </w:rPr>
        <w:t xml:space="preserve"> </w:t>
      </w:r>
      <w:r w:rsidR="008C7EDC" w:rsidRPr="003160B6">
        <w:t xml:space="preserve">o </w:t>
      </w:r>
      <w:r w:rsidR="008C7EDC" w:rsidRPr="00884897">
        <w:rPr>
          <w:rFonts w:ascii="Courier New" w:hAnsi="Courier New" w:cs="Courier New"/>
          <w:sz w:val="20"/>
          <w:szCs w:val="20"/>
        </w:rPr>
        <w:t>DELETE</w:t>
      </w:r>
      <w:r w:rsidR="008C7EDC">
        <w:t>)</w:t>
      </w:r>
      <w:r w:rsidR="008C7EDC" w:rsidRPr="003160B6">
        <w:t xml:space="preserve"> a usuarios autenticados.</w:t>
      </w:r>
      <w:r w:rsidR="008C7EDC" w:rsidRPr="003160B6">
        <w:tab/>
      </w:r>
    </w:p>
    <w:p w14:paraId="6E2F1B3B" w14:textId="29FACED5" w:rsidR="00344E97" w:rsidRPr="003160B6" w:rsidRDefault="00344E97" w:rsidP="00344E97">
      <w:pPr>
        <w:pStyle w:val="Heading2"/>
      </w:pPr>
      <w:bookmarkStart w:id="161" w:name="_Ref180050707"/>
      <w:bookmarkStart w:id="162" w:name="_Toc180074835"/>
      <w:r w:rsidRPr="003160B6">
        <w:t>Estructura e implementación del lado del cliente</w:t>
      </w:r>
      <w:bookmarkEnd w:id="161"/>
      <w:bookmarkEnd w:id="162"/>
      <w:r w:rsidRPr="003160B6">
        <w:t xml:space="preserve"> </w:t>
      </w:r>
    </w:p>
    <w:p w14:paraId="1C94D0A9" w14:textId="71557AB1" w:rsidR="00E4662B" w:rsidRPr="003160B6" w:rsidRDefault="00E4662B" w:rsidP="00E4662B">
      <w:pPr>
        <w:pStyle w:val="Heading3"/>
        <w:rPr>
          <w:szCs w:val="24"/>
        </w:rPr>
      </w:pPr>
      <w:bookmarkStart w:id="163" w:name="_Toc180074836"/>
      <w:r w:rsidRPr="003160B6">
        <w:rPr>
          <w:szCs w:val="24"/>
        </w:rPr>
        <w:t>Rutas y páginas</w:t>
      </w:r>
      <w:bookmarkEnd w:id="163"/>
    </w:p>
    <w:p w14:paraId="2742881A" w14:textId="6F1525CD" w:rsidR="004366B8" w:rsidRPr="003160B6" w:rsidRDefault="00FE0753" w:rsidP="00A31C53">
      <w:r w:rsidRPr="003160B6">
        <w:t xml:space="preserve">La implementación del lado del cliente sigue la forma típica de una aplicación hecha con Next.js usando la técnica </w:t>
      </w:r>
      <w:r w:rsidRPr="003160B6">
        <w:rPr>
          <w:i/>
          <w:iCs/>
        </w:rPr>
        <w:t>AppRouter</w:t>
      </w:r>
      <w:r w:rsidRPr="003160B6">
        <w:t>, en la cual</w:t>
      </w:r>
      <w:r w:rsidR="004366B8" w:rsidRPr="003160B6">
        <w:t xml:space="preserve"> la interfaz gráfica se organiza en vistas conocidas como “páginas”</w:t>
      </w:r>
      <w:r w:rsidR="00A85636">
        <w:t xml:space="preserve">. Estas </w:t>
      </w:r>
      <w:r w:rsidR="004366B8" w:rsidRPr="003160B6">
        <w:t xml:space="preserve">son solo una abstracción de la distribución del contenido, y no deben ser confundidas con el concepto de </w:t>
      </w:r>
      <w:r w:rsidR="004366B8" w:rsidRPr="003160B6">
        <w:rPr>
          <w:i/>
          <w:iCs/>
        </w:rPr>
        <w:t>page</w:t>
      </w:r>
      <w:r w:rsidR="004366B8" w:rsidRPr="003160B6">
        <w:t xml:space="preserve"> usado en el epígrafe</w:t>
      </w:r>
      <w:r w:rsidR="008920C8">
        <w:t xml:space="preserve"> </w:t>
      </w:r>
      <w:r w:rsidR="008920C8">
        <w:fldChar w:fldCharType="begin"/>
      </w:r>
      <w:r w:rsidR="008920C8">
        <w:instrText xml:space="preserve"> REF _Ref180073667 \r \h </w:instrText>
      </w:r>
      <w:r w:rsidR="008920C8">
        <w:fldChar w:fldCharType="separate"/>
      </w:r>
      <w:r w:rsidR="008920C8">
        <w:t>1.2.1</w:t>
      </w:r>
      <w:r w:rsidR="008920C8">
        <w:fldChar w:fldCharType="end"/>
      </w:r>
      <w:r w:rsidR="004366B8" w:rsidRPr="003160B6">
        <w:t xml:space="preserve">, de acuerdo con el cual la aplicación propuesta se clasifica como </w:t>
      </w:r>
      <w:r w:rsidR="004366B8" w:rsidRPr="003160B6">
        <w:rPr>
          <w:i/>
          <w:iCs/>
        </w:rPr>
        <w:t>Single-Page</w:t>
      </w:r>
      <w:r w:rsidR="00614EEF">
        <w:t xml:space="preserve">; pues en el contexto de la clasificación de las aplicaciones web, se entiende por </w:t>
      </w:r>
      <w:r w:rsidR="00614EEF">
        <w:rPr>
          <w:i/>
          <w:iCs/>
        </w:rPr>
        <w:t>page</w:t>
      </w:r>
      <w:r w:rsidR="00614EEF">
        <w:t xml:space="preserve"> el documento en HTML generado por el código, cargado de una sola vez al inicio; mientras que en </w:t>
      </w:r>
      <w:r w:rsidR="001824EF">
        <w:t>la presentación del lado del cliente, las páginas son divisiones virtuales que agrupan el contenido de dicho archivo de tal forma que la navegación sea más fácil e intuitiva</w:t>
      </w:r>
      <w:r w:rsidR="00A85636">
        <w:t>. E</w:t>
      </w:r>
      <w:r w:rsidR="004366B8" w:rsidRPr="003160B6">
        <w:t xml:space="preserve">l usuario </w:t>
      </w:r>
      <w:r w:rsidR="001824EF">
        <w:t>accede</w:t>
      </w:r>
      <w:r w:rsidR="00A85636">
        <w:t xml:space="preserve"> a las diferentes </w:t>
      </w:r>
      <w:r w:rsidR="00112992">
        <w:t>páginas</w:t>
      </w:r>
      <w:r w:rsidR="004366B8" w:rsidRPr="003160B6">
        <w:t xml:space="preserve"> usando enlaces a las rutas que las identifican, y que en el sistema de archivos de código fuente se implementan mediante subcarpetas del directorio </w:t>
      </w:r>
      <w:r w:rsidR="004366B8" w:rsidRPr="00707439">
        <w:rPr>
          <w:rFonts w:ascii="Courier New" w:hAnsi="Courier New" w:cs="Courier New"/>
          <w:sz w:val="20"/>
          <w:szCs w:val="20"/>
        </w:rPr>
        <w:t>src/app</w:t>
      </w:r>
      <w:r w:rsidR="00707439" w:rsidRPr="00707439">
        <w:rPr>
          <w:rFonts w:ascii="Courier New" w:hAnsi="Courier New" w:cs="Courier New"/>
          <w:sz w:val="20"/>
          <w:szCs w:val="20"/>
        </w:rPr>
        <w:t>/</w:t>
      </w:r>
      <w:r w:rsidR="004366B8" w:rsidRPr="003160B6">
        <w:t xml:space="preserve">. El contenido de cada una se define en un archivo llamado </w:t>
      </w:r>
      <w:r w:rsidR="004366B8" w:rsidRPr="00707439">
        <w:rPr>
          <w:rFonts w:ascii="Courier New" w:hAnsi="Courier New" w:cs="Courier New"/>
          <w:sz w:val="20"/>
          <w:szCs w:val="20"/>
        </w:rPr>
        <w:t>page.js</w:t>
      </w:r>
      <w:r w:rsidR="004366B8" w:rsidRPr="003160B6">
        <w:t xml:space="preserve">, y se </w:t>
      </w:r>
      <w:r w:rsidR="00A85636">
        <w:t>aplica</w:t>
      </w:r>
      <w:r w:rsidR="004366B8" w:rsidRPr="003160B6">
        <w:t xml:space="preserve"> una disposición uniforme compartida por todas las rutas subordinadas de </w:t>
      </w:r>
      <w:r w:rsidR="004366B8" w:rsidRPr="003160B6">
        <w:lastRenderedPageBreak/>
        <w:t xml:space="preserve">una carpeta mediante un archivo </w:t>
      </w:r>
      <w:r w:rsidR="004366B8" w:rsidRPr="00707439">
        <w:rPr>
          <w:rFonts w:ascii="Courier New" w:hAnsi="Courier New" w:cs="Courier New"/>
          <w:sz w:val="20"/>
          <w:szCs w:val="20"/>
        </w:rPr>
        <w:t>layout.js</w:t>
      </w:r>
      <w:r w:rsidR="004366B8" w:rsidRPr="003160B6">
        <w:t xml:space="preserve">. Los archivos ubicados en el directorio raíz </w:t>
      </w:r>
      <w:r w:rsidR="005F5100" w:rsidRPr="00707439">
        <w:rPr>
          <w:rFonts w:ascii="Courier New" w:hAnsi="Courier New" w:cs="Courier New"/>
          <w:sz w:val="20"/>
          <w:szCs w:val="20"/>
        </w:rPr>
        <w:t>src/app</w:t>
      </w:r>
      <w:r w:rsidR="00F82E94" w:rsidRPr="00707439">
        <w:rPr>
          <w:rFonts w:ascii="Courier New" w:hAnsi="Courier New" w:cs="Courier New"/>
          <w:sz w:val="20"/>
          <w:szCs w:val="20"/>
        </w:rPr>
        <w:t>/</w:t>
      </w:r>
      <w:r w:rsidR="005F5100" w:rsidRPr="00707439">
        <w:rPr>
          <w:rFonts w:ascii="Courier New" w:hAnsi="Courier New" w:cs="Courier New"/>
          <w:sz w:val="20"/>
          <w:szCs w:val="20"/>
        </w:rPr>
        <w:t xml:space="preserve"> </w:t>
      </w:r>
      <w:r w:rsidR="005F5100" w:rsidRPr="003160B6">
        <w:t xml:space="preserve">definen la página inicial de la interfaz. </w:t>
      </w:r>
    </w:p>
    <w:p w14:paraId="37C7257E" w14:textId="2645CC78" w:rsidR="00435F37" w:rsidRDefault="004D5B0D" w:rsidP="00A31C53">
      <w:r>
        <w:rPr>
          <w:noProof/>
        </w:rPr>
        <mc:AlternateContent>
          <mc:Choice Requires="wps">
            <w:drawing>
              <wp:anchor distT="0" distB="0" distL="114300" distR="114300" simplePos="0" relativeHeight="251780096" behindDoc="0" locked="0" layoutInCell="1" allowOverlap="1" wp14:anchorId="640C541B" wp14:editId="4C2DBC7C">
                <wp:simplePos x="0" y="0"/>
                <wp:positionH relativeFrom="margin">
                  <wp:posOffset>836295</wp:posOffset>
                </wp:positionH>
                <wp:positionV relativeFrom="paragraph">
                  <wp:posOffset>7158355</wp:posOffset>
                </wp:positionV>
                <wp:extent cx="3875405" cy="252095"/>
                <wp:effectExtent l="0" t="0" r="0" b="0"/>
                <wp:wrapTopAndBottom/>
                <wp:docPr id="560944977" name="Text Box 1"/>
                <wp:cNvGraphicFramePr/>
                <a:graphic xmlns:a="http://schemas.openxmlformats.org/drawingml/2006/main">
                  <a:graphicData uri="http://schemas.microsoft.com/office/word/2010/wordprocessingShape">
                    <wps:wsp>
                      <wps:cNvSpPr txBox="1"/>
                      <wps:spPr>
                        <a:xfrm>
                          <a:off x="0" y="0"/>
                          <a:ext cx="3875405" cy="252095"/>
                        </a:xfrm>
                        <a:prstGeom prst="rect">
                          <a:avLst/>
                        </a:prstGeom>
                        <a:solidFill>
                          <a:prstClr val="white"/>
                        </a:solidFill>
                        <a:ln>
                          <a:noFill/>
                        </a:ln>
                      </wps:spPr>
                      <wps:txbx>
                        <w:txbxContent>
                          <w:p w14:paraId="103CF4BE" w14:textId="489B6C56" w:rsidR="00EE643C" w:rsidRPr="00EE643C" w:rsidRDefault="00EE643C" w:rsidP="00EE643C">
                            <w:pPr>
                              <w:pStyle w:val="Caption"/>
                              <w:jc w:val="center"/>
                              <w:rPr>
                                <w:rFonts w:eastAsia="MS Mincho"/>
                                <w:b w:val="0"/>
                                <w:bCs w:val="0"/>
                                <w:i/>
                                <w:iCs/>
                                <w:noProof/>
                              </w:rPr>
                            </w:pPr>
                            <w:bookmarkStart w:id="164" w:name="_Toc179469372"/>
                            <w:bookmarkStart w:id="165" w:name="_Toc179470230"/>
                            <w:bookmarkStart w:id="166" w:name="_Toc18007488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E60C4">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64"/>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C541B" id="_x0000_s1051" type="#_x0000_t202" style="position:absolute;left:0;text-align:left;margin-left:65.85pt;margin-top:563.65pt;width:305.15pt;height:19.8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" stroked="f">
                <v:textbox inset="0,0,0,0">
                  <w:txbxContent>
                    <w:p w14:paraId="103CF4BE" w14:textId="489B6C56" w:rsidR="00EE643C" w:rsidRPr="00EE643C" w:rsidRDefault="00EE643C" w:rsidP="00EE643C">
                      <w:pPr>
                        <w:pStyle w:val="Caption"/>
                        <w:jc w:val="center"/>
                        <w:rPr>
                          <w:rFonts w:eastAsia="MS Mincho"/>
                          <w:b w:val="0"/>
                          <w:bCs w:val="0"/>
                          <w:i/>
                          <w:iCs/>
                          <w:noProof/>
                        </w:rPr>
                      </w:pPr>
                      <w:bookmarkStart w:id="167" w:name="_Toc179469372"/>
                      <w:bookmarkStart w:id="168" w:name="_Toc179470230"/>
                      <w:bookmarkStart w:id="169" w:name="_Toc18007488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E60C4">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67"/>
                      <w:bookmarkEnd w:id="168"/>
                      <w:bookmarkEnd w:id="169"/>
                    </w:p>
                  </w:txbxContent>
                </v:textbox>
                <w10:wrap type="topAndBottom" anchorx="margin"/>
              </v:shape>
            </w:pict>
          </mc:Fallback>
        </mc:AlternateContent>
      </w:r>
      <w:r w:rsidR="00AA01D3">
        <w:rPr>
          <w:noProof/>
        </w:rPr>
        <mc:AlternateContent>
          <mc:Choice Requires="wps">
            <w:drawing>
              <wp:anchor distT="0" distB="0" distL="114300" distR="114300" simplePos="0" relativeHeight="251776000" behindDoc="0" locked="0" layoutInCell="1" allowOverlap="1" wp14:anchorId="59033A68" wp14:editId="4B50DAF0">
                <wp:simplePos x="0" y="0"/>
                <wp:positionH relativeFrom="margin">
                  <wp:posOffset>-181895</wp:posOffset>
                </wp:positionH>
                <wp:positionV relativeFrom="paragraph">
                  <wp:posOffset>4933987</wp:posOffset>
                </wp:positionV>
                <wp:extent cx="6099810" cy="635"/>
                <wp:effectExtent l="0" t="0" r="0" b="6350"/>
                <wp:wrapTopAndBottom/>
                <wp:docPr id="1129544577" name="Text Box 1"/>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1903927D" w14:textId="7D873F7C" w:rsidR="00EE643C" w:rsidRPr="00EE643C" w:rsidRDefault="00EE643C" w:rsidP="00EE643C">
                            <w:pPr>
                              <w:pStyle w:val="Caption"/>
                              <w:jc w:val="center"/>
                              <w:rPr>
                                <w:rFonts w:eastAsia="MS Mincho"/>
                                <w:b w:val="0"/>
                                <w:bCs w:val="0"/>
                                <w:i/>
                                <w:iCs/>
                                <w:noProof/>
                              </w:rPr>
                            </w:pPr>
                            <w:bookmarkStart w:id="170" w:name="_Toc179469371"/>
                            <w:bookmarkStart w:id="171" w:name="_Toc179470229"/>
                            <w:bookmarkStart w:id="172" w:name="_Toc18007488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E60C4">
                              <w:rPr>
                                <w:b w:val="0"/>
                                <w:bCs w:val="0"/>
                                <w:i/>
                                <w:iCs/>
                                <w:noProof/>
                              </w:rPr>
                              <w:t>13</w:t>
                            </w:r>
                            <w:r w:rsidR="00346307">
                              <w:rPr>
                                <w:b w:val="0"/>
                                <w:bCs w:val="0"/>
                                <w:i/>
                                <w:iCs/>
                              </w:rPr>
                              <w:fldChar w:fldCharType="end"/>
                            </w:r>
                            <w:r w:rsidRPr="00EE643C">
                              <w:rPr>
                                <w:b w:val="0"/>
                                <w:bCs w:val="0"/>
                                <w:i/>
                                <w:iCs/>
                              </w:rPr>
                              <w:t>: Árbol de rutas de páginas de la aplicación web propuest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033A68" id="_x0000_s1052" type="#_x0000_t202" style="position:absolute;left:0;text-align:left;margin-left:-14.3pt;margin-top:388.5pt;width:480.3pt;height:.0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" stroked="f">
                <v:textbox style="mso-fit-shape-to-text:t" inset="0,0,0,0">
                  <w:txbxContent>
                    <w:p w14:paraId="1903927D" w14:textId="7D873F7C" w:rsidR="00EE643C" w:rsidRPr="00EE643C" w:rsidRDefault="00EE643C" w:rsidP="00EE643C">
                      <w:pPr>
                        <w:pStyle w:val="Caption"/>
                        <w:jc w:val="center"/>
                        <w:rPr>
                          <w:rFonts w:eastAsia="MS Mincho"/>
                          <w:b w:val="0"/>
                          <w:bCs w:val="0"/>
                          <w:i/>
                          <w:iCs/>
                          <w:noProof/>
                        </w:rPr>
                      </w:pPr>
                      <w:bookmarkStart w:id="173" w:name="_Toc179469371"/>
                      <w:bookmarkStart w:id="174" w:name="_Toc179470229"/>
                      <w:bookmarkStart w:id="175" w:name="_Toc18007488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E60C4">
                        <w:rPr>
                          <w:b w:val="0"/>
                          <w:bCs w:val="0"/>
                          <w:i/>
                          <w:iCs/>
                          <w:noProof/>
                        </w:rPr>
                        <w:t>13</w:t>
                      </w:r>
                      <w:r w:rsidR="00346307">
                        <w:rPr>
                          <w:b w:val="0"/>
                          <w:bCs w:val="0"/>
                          <w:i/>
                          <w:iCs/>
                        </w:rPr>
                        <w:fldChar w:fldCharType="end"/>
                      </w:r>
                      <w:r w:rsidRPr="00EE643C">
                        <w:rPr>
                          <w:b w:val="0"/>
                          <w:bCs w:val="0"/>
                          <w:i/>
                          <w:iCs/>
                        </w:rPr>
                        <w:t>: Árbol de rutas de páginas de la aplicación web propuesta.</w:t>
                      </w:r>
                      <w:bookmarkEnd w:id="173"/>
                      <w:bookmarkEnd w:id="174"/>
                      <w:bookmarkEnd w:id="175"/>
                    </w:p>
                  </w:txbxContent>
                </v:textbox>
                <w10:wrap type="topAndBottom" anchorx="margin"/>
              </v:shape>
            </w:pict>
          </mc:Fallback>
        </mc:AlternateContent>
      </w:r>
      <w:r w:rsidR="00AA01D3" w:rsidRPr="003160B6">
        <w:rPr>
          <w:noProof/>
        </w:rPr>
        <w:drawing>
          <wp:anchor distT="0" distB="0" distL="114300" distR="114300" simplePos="0" relativeHeight="251680768" behindDoc="0" locked="0" layoutInCell="1" allowOverlap="1" wp14:anchorId="02DD9C34" wp14:editId="56C99C74">
            <wp:simplePos x="0" y="0"/>
            <wp:positionH relativeFrom="margin">
              <wp:posOffset>2292985</wp:posOffset>
            </wp:positionH>
            <wp:positionV relativeFrom="paragraph">
              <wp:posOffset>2405380</wp:posOffset>
            </wp:positionV>
            <wp:extent cx="1058545" cy="2451100"/>
            <wp:effectExtent l="19050" t="19050" r="27305" b="2540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28">
                      <a:extLst>
                        <a:ext uri="{28A0092B-C50C-407E-A947-70E740481C1C}">
                          <a14:useLocalDpi xmlns:a14="http://schemas.microsoft.com/office/drawing/2010/main" val="0"/>
                        </a:ext>
                      </a:extLst>
                    </a:blip>
                    <a:stretch>
                      <a:fillRect/>
                    </a:stretch>
                  </pic:blipFill>
                  <pic:spPr>
                    <a:xfrm>
                      <a:off x="0" y="0"/>
                      <a:ext cx="1058545" cy="24511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rsidRPr="003160B6">
        <w:t>La interfaz de usuario implementada cuenta con cinco páginas: la inicial, con una presentación breve y básica del software y sus funcionalidades</w:t>
      </w:r>
      <w:r w:rsidR="007619D4" w:rsidRPr="003160B6">
        <w:t>, así como el nombre de producción dado al software, “</w:t>
      </w:r>
      <w:r w:rsidR="007619D4" w:rsidRPr="003160B6">
        <w:rPr>
          <w:i/>
          <w:iCs/>
        </w:rPr>
        <w:t>Datamaíz</w:t>
      </w:r>
      <w:r w:rsidR="007619D4" w:rsidRPr="003160B6">
        <w:t>”</w:t>
      </w:r>
      <w:r w:rsidR="00C7288B" w:rsidRPr="003160B6">
        <w:t xml:space="preserve">; </w:t>
      </w:r>
      <w:bookmarkStart w:id="176" w:name="_Hlk178772747"/>
      <w:r w:rsidR="00F82E94" w:rsidRPr="00EE643C">
        <w:rPr>
          <w:rFonts w:ascii="Courier New" w:hAnsi="Courier New" w:cs="Courier New"/>
          <w:sz w:val="20"/>
          <w:szCs w:val="20"/>
        </w:rPr>
        <w:t>app/rutas/</w:t>
      </w:r>
      <w:r w:rsidR="00C7288B" w:rsidRPr="00EE643C">
        <w:rPr>
          <w:rFonts w:ascii="Courier New" w:hAnsi="Courier New" w:cs="Courier New"/>
          <w:sz w:val="20"/>
          <w:szCs w:val="20"/>
        </w:rPr>
        <w:t>registros</w:t>
      </w:r>
      <w:r w:rsidR="00F82E94" w:rsidRPr="00EE643C">
        <w:rPr>
          <w:rFonts w:ascii="Courier New" w:hAnsi="Courier New" w:cs="Courier New"/>
          <w:sz w:val="20"/>
          <w:szCs w:val="20"/>
        </w:rPr>
        <w:t>/</w:t>
      </w:r>
      <w:r w:rsidR="00C7288B" w:rsidRPr="00EE643C">
        <w:rPr>
          <w:sz w:val="20"/>
          <w:szCs w:val="20"/>
        </w:rPr>
        <w:t xml:space="preserve"> </w:t>
      </w:r>
      <w:bookmarkEnd w:id="176"/>
      <w:r w:rsidR="00C7288B" w:rsidRPr="003160B6">
        <w:t xml:space="preserve">para la consulta, adición y eliminación de observaciones meteorológicas, así como el acceso a información estadística adicional </w:t>
      </w:r>
      <w:r w:rsidR="00F82E94" w:rsidRPr="003160B6">
        <w:t>sobre</w:t>
      </w:r>
      <w:r w:rsidR="00C7288B" w:rsidRPr="003160B6">
        <w:t xml:space="preserve"> las observaciones alma</w:t>
      </w:r>
      <w:r w:rsidR="00F82E94" w:rsidRPr="003160B6">
        <w:t xml:space="preserve">cenadas; </w:t>
      </w:r>
      <w:r w:rsidR="00F82E94" w:rsidRPr="00EE643C">
        <w:rPr>
          <w:rFonts w:ascii="Courier New" w:hAnsi="Courier New" w:cs="Courier New"/>
          <w:sz w:val="20"/>
          <w:szCs w:val="20"/>
        </w:rPr>
        <w:t>app/rutas/estaciones/</w:t>
      </w:r>
      <w:r w:rsidR="00F82E94" w:rsidRPr="00EE643C">
        <w:rPr>
          <w:sz w:val="20"/>
          <w:szCs w:val="20"/>
        </w:rPr>
        <w:t xml:space="preserve"> </w:t>
      </w:r>
      <w:r w:rsidR="00F82E94" w:rsidRPr="003160B6">
        <w:t>para el manejo de datos sobre las estaciones meteorológicas</w:t>
      </w:r>
      <w:r w:rsidR="008E212C" w:rsidRPr="003160B6">
        <w:t xml:space="preserve">; </w:t>
      </w:r>
      <w:r w:rsidR="008E212C" w:rsidRPr="00EE643C">
        <w:rPr>
          <w:rFonts w:ascii="Courier New" w:hAnsi="Courier New" w:cs="Courier New"/>
          <w:sz w:val="20"/>
          <w:szCs w:val="20"/>
        </w:rPr>
        <w:t>app/rutas/unidades/</w:t>
      </w:r>
      <w:r w:rsidR="008E212C" w:rsidRPr="00EE643C">
        <w:rPr>
          <w:sz w:val="20"/>
          <w:szCs w:val="20"/>
        </w:rPr>
        <w:t xml:space="preserve"> </w:t>
      </w:r>
      <w:r w:rsidR="008E212C" w:rsidRPr="003160B6">
        <w:t xml:space="preserve">para las unidades de cultivo, y </w:t>
      </w:r>
      <w:r w:rsidR="008E212C" w:rsidRPr="00EE643C">
        <w:rPr>
          <w:rFonts w:ascii="Courier New" w:hAnsi="Courier New" w:cs="Courier New"/>
          <w:sz w:val="20"/>
          <w:szCs w:val="20"/>
        </w:rPr>
        <w:t>app/rutas/pronosticos/</w:t>
      </w:r>
      <w:r w:rsidR="008E212C" w:rsidRPr="00EE643C">
        <w:rPr>
          <w:sz w:val="20"/>
          <w:szCs w:val="20"/>
        </w:rPr>
        <w:t xml:space="preserve"> </w:t>
      </w:r>
      <w:r w:rsidR="008E212C" w:rsidRPr="003160B6">
        <w:t xml:space="preserve">para la consulta y eliminación de pronósticos. La figura </w:t>
      </w:r>
      <w:r>
        <w:t>13</w:t>
      </w:r>
      <w:r w:rsidR="008E212C" w:rsidRPr="003160B6">
        <w:t xml:space="preserve"> muestra el árbol de rutas.</w:t>
      </w:r>
      <w:r w:rsidR="00481CE8" w:rsidRPr="003160B6">
        <w:t xml:space="preserve"> Las figuras </w:t>
      </w:r>
      <w:r>
        <w:t>14</w:t>
      </w:r>
      <w:r w:rsidR="00481CE8" w:rsidRPr="003160B6">
        <w:t xml:space="preserve"> </w:t>
      </w:r>
      <w:r w:rsidR="003529B3" w:rsidRPr="003160B6">
        <w:t xml:space="preserve">y </w:t>
      </w:r>
      <w:r>
        <w:t>15</w:t>
      </w:r>
      <w:r w:rsidR="00481CE8" w:rsidRPr="003160B6">
        <w:t xml:space="preserve"> contienen capturas de la</w:t>
      </w:r>
      <w:r w:rsidR="003529B3" w:rsidRPr="003160B6">
        <w:t xml:space="preserve"> página inicial y la de registros. Las restantes páginas lucen de forma similar</w:t>
      </w:r>
      <w:r w:rsidR="00481CE8" w:rsidRPr="003160B6">
        <w:t>.</w:t>
      </w:r>
    </w:p>
    <w:p w14:paraId="1A3BE93E" w14:textId="5EC1CEF7" w:rsidR="00AA01D3" w:rsidRPr="003160B6" w:rsidRDefault="00021899" w:rsidP="00A31C53">
      <w:r w:rsidRPr="003160B6">
        <w:rPr>
          <w:noProof/>
          <w:lang w:val="en-US"/>
        </w:rPr>
        <w:drawing>
          <wp:anchor distT="0" distB="0" distL="114300" distR="114300" simplePos="0" relativeHeight="251686912" behindDoc="0" locked="0" layoutInCell="1" allowOverlap="1" wp14:anchorId="1512379D" wp14:editId="0C54A97E">
            <wp:simplePos x="0" y="0"/>
            <wp:positionH relativeFrom="margin">
              <wp:posOffset>1248410</wp:posOffset>
            </wp:positionH>
            <wp:positionV relativeFrom="paragraph">
              <wp:posOffset>3040380</wp:posOffset>
            </wp:positionV>
            <wp:extent cx="3043555" cy="1689735"/>
            <wp:effectExtent l="0" t="0" r="4445" b="5715"/>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43555" cy="1689735"/>
                    </a:xfrm>
                    <a:prstGeom prst="rect">
                      <a:avLst/>
                    </a:prstGeom>
                    <a:ln>
                      <a:noFill/>
                    </a:ln>
                  </pic:spPr>
                </pic:pic>
              </a:graphicData>
            </a:graphic>
            <wp14:sizeRelH relativeFrom="margin">
              <wp14:pctWidth>0</wp14:pctWidth>
            </wp14:sizeRelH>
            <wp14:sizeRelV relativeFrom="margin">
              <wp14:pctHeight>0</wp14:pctHeight>
            </wp14:sizeRelV>
          </wp:anchor>
        </w:drawing>
      </w:r>
    </w:p>
    <w:p w14:paraId="29FBD7C0" w14:textId="30F85451" w:rsidR="00E4662B" w:rsidRPr="003160B6" w:rsidRDefault="00021899" w:rsidP="00E4662B">
      <w:pPr>
        <w:pStyle w:val="Heading3"/>
        <w:rPr>
          <w:szCs w:val="24"/>
        </w:rPr>
      </w:pPr>
      <w:bookmarkStart w:id="177" w:name="_Toc180074837"/>
      <w:r w:rsidRPr="003160B6">
        <w:rPr>
          <w:noProof/>
        </w:rPr>
        <w:lastRenderedPageBreak/>
        <w:drawing>
          <wp:anchor distT="0" distB="0" distL="114300" distR="114300" simplePos="0" relativeHeight="251683840" behindDoc="0" locked="0" layoutInCell="1" allowOverlap="1" wp14:anchorId="6BE1DAFD" wp14:editId="4D1CDC32">
            <wp:simplePos x="0" y="0"/>
            <wp:positionH relativeFrom="margin">
              <wp:posOffset>1149985</wp:posOffset>
            </wp:positionH>
            <wp:positionV relativeFrom="paragraph">
              <wp:posOffset>47625</wp:posOffset>
            </wp:positionV>
            <wp:extent cx="3131185" cy="164401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3131185" cy="1644015"/>
                    </a:xfrm>
                    <a:prstGeom prst="rect">
                      <a:avLst/>
                    </a:prstGeom>
                    <a:ln>
                      <a:noFill/>
                    </a:ln>
                  </pic:spPr>
                </pic:pic>
              </a:graphicData>
            </a:graphic>
            <wp14:sizeRelH relativeFrom="margin">
              <wp14:pctWidth>0</wp14:pctWidth>
            </wp14:sizeRelH>
            <wp14:sizeRelV relativeFrom="margin">
              <wp14:pctHeight>0</wp14:pctHeight>
            </wp14:sizeRelV>
          </wp:anchor>
        </w:drawing>
      </w:r>
      <w:r w:rsidR="00AA01D3">
        <w:rPr>
          <w:noProof/>
        </w:rPr>
        <mc:AlternateContent>
          <mc:Choice Requires="wps">
            <w:drawing>
              <wp:anchor distT="0" distB="0" distL="114300" distR="114300" simplePos="0" relativeHeight="251778048" behindDoc="0" locked="0" layoutInCell="1" allowOverlap="1" wp14:anchorId="2767AF84" wp14:editId="41C76D69">
                <wp:simplePos x="0" y="0"/>
                <wp:positionH relativeFrom="margin">
                  <wp:posOffset>854122</wp:posOffset>
                </wp:positionH>
                <wp:positionV relativeFrom="paragraph">
                  <wp:posOffset>1808556</wp:posOffset>
                </wp:positionV>
                <wp:extent cx="3581561" cy="635"/>
                <wp:effectExtent l="0" t="0" r="0" b="6350"/>
                <wp:wrapTopAndBottom/>
                <wp:docPr id="253456381" name="Text Box 1"/>
                <wp:cNvGraphicFramePr/>
                <a:graphic xmlns:a="http://schemas.openxmlformats.org/drawingml/2006/main">
                  <a:graphicData uri="http://schemas.microsoft.com/office/word/2010/wordprocessingShape">
                    <wps:wsp>
                      <wps:cNvSpPr txBox="1"/>
                      <wps:spPr>
                        <a:xfrm>
                          <a:off x="0" y="0"/>
                          <a:ext cx="3581561" cy="635"/>
                        </a:xfrm>
                        <a:prstGeom prst="rect">
                          <a:avLst/>
                        </a:prstGeom>
                        <a:solidFill>
                          <a:prstClr val="white"/>
                        </a:solidFill>
                        <a:ln>
                          <a:noFill/>
                        </a:ln>
                      </wps:spPr>
                      <wps:txbx>
                        <w:txbxContent>
                          <w:p w14:paraId="5CB132DA" w14:textId="74542BB7" w:rsidR="00EE643C" w:rsidRPr="00EE643C" w:rsidRDefault="00EE643C" w:rsidP="00EE643C">
                            <w:pPr>
                              <w:pStyle w:val="Caption"/>
                              <w:jc w:val="center"/>
                              <w:rPr>
                                <w:rFonts w:eastAsia="MS Mincho"/>
                                <w:b w:val="0"/>
                                <w:bCs w:val="0"/>
                                <w:i/>
                                <w:iCs/>
                                <w:noProof/>
                              </w:rPr>
                            </w:pPr>
                            <w:bookmarkStart w:id="178" w:name="_Toc179469373"/>
                            <w:bookmarkStart w:id="179" w:name="_Toc179470231"/>
                            <w:bookmarkStart w:id="180" w:name="_Toc18007488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E60C4">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78"/>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67AF84" id="_x0000_s1053" type="#_x0000_t202" style="position:absolute;left:0;text-align:left;margin-left:67.25pt;margin-top:142.4pt;width:282pt;height:.0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" stroked="f">
                <v:textbox style="mso-fit-shape-to-text:t" inset="0,0,0,0">
                  <w:txbxContent>
                    <w:p w14:paraId="5CB132DA" w14:textId="74542BB7" w:rsidR="00EE643C" w:rsidRPr="00EE643C" w:rsidRDefault="00EE643C" w:rsidP="00EE643C">
                      <w:pPr>
                        <w:pStyle w:val="Caption"/>
                        <w:jc w:val="center"/>
                        <w:rPr>
                          <w:rFonts w:eastAsia="MS Mincho"/>
                          <w:b w:val="0"/>
                          <w:bCs w:val="0"/>
                          <w:i/>
                          <w:iCs/>
                          <w:noProof/>
                        </w:rPr>
                      </w:pPr>
                      <w:bookmarkStart w:id="181" w:name="_Toc179469373"/>
                      <w:bookmarkStart w:id="182" w:name="_Toc179470231"/>
                      <w:bookmarkStart w:id="183" w:name="_Toc18007488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E60C4">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81"/>
                      <w:bookmarkEnd w:id="182"/>
                      <w:bookmarkEnd w:id="183"/>
                    </w:p>
                  </w:txbxContent>
                </v:textbox>
                <w10:wrap type="topAndBottom" anchorx="margin"/>
              </v:shape>
            </w:pict>
          </mc:Fallback>
        </mc:AlternateContent>
      </w:r>
      <w:r w:rsidR="00E4662B" w:rsidRPr="003160B6">
        <w:rPr>
          <w:szCs w:val="24"/>
        </w:rPr>
        <w:t>Componentes</w:t>
      </w:r>
      <w:bookmarkEnd w:id="177"/>
    </w:p>
    <w:p w14:paraId="09302C0D" w14:textId="37F75578" w:rsidR="00C124E7" w:rsidRPr="003160B6" w:rsidRDefault="005C0B07" w:rsidP="00A31C53">
      <w:r w:rsidRPr="003160B6">
        <w:t>En términos de implementación, las estructuras básicas del lado del cliente de la aplicación propuesta son los componentes de React usados por el marco de trabajo Next.js. Estos fueron definidos por el desarrollador en archivos separados, y frecuentemente se anidan de manera que un componente es importado y usado como parte de otro. Esta forma de programación modulariza el código y lo mantiene organizado, conciso y legible.</w:t>
      </w:r>
      <w:r w:rsidR="008A5688" w:rsidRPr="003160B6">
        <w:t xml:space="preserve"> </w:t>
      </w:r>
      <w:r w:rsidR="00C124E7" w:rsidRPr="003160B6">
        <w:t xml:space="preserve">Los componentes implementados </w:t>
      </w:r>
      <w:r w:rsidR="008A5688" w:rsidRPr="003160B6">
        <w:t xml:space="preserve">fueron agrupados en el directorio </w:t>
      </w:r>
      <w:r w:rsidR="008A5688" w:rsidRPr="00EE643C">
        <w:rPr>
          <w:rFonts w:ascii="Courier New" w:hAnsi="Courier New" w:cs="Courier New"/>
          <w:sz w:val="20"/>
          <w:szCs w:val="20"/>
        </w:rPr>
        <w:t>src/components</w:t>
      </w:r>
      <w:r w:rsidR="00EE643C" w:rsidRPr="00EE643C">
        <w:rPr>
          <w:rFonts w:ascii="Courier New" w:hAnsi="Courier New" w:cs="Courier New"/>
          <w:sz w:val="20"/>
          <w:szCs w:val="20"/>
        </w:rPr>
        <w:t>/</w:t>
      </w:r>
      <w:r w:rsidR="008A5688" w:rsidRPr="00EE643C">
        <w:rPr>
          <w:sz w:val="20"/>
          <w:szCs w:val="20"/>
        </w:rPr>
        <w:t xml:space="preserve">, </w:t>
      </w:r>
      <w:r w:rsidR="008A5688" w:rsidRPr="003160B6">
        <w:t xml:space="preserve">como se muestra en la figura </w:t>
      </w:r>
      <w:r w:rsidR="004D5B0D">
        <w:t>16</w:t>
      </w:r>
      <w:r w:rsidR="00C124E7" w:rsidRPr="003160B6">
        <w:t>. A continuación se particularizará en algunos de ellos</w:t>
      </w:r>
      <w:r w:rsidR="008A5688" w:rsidRPr="003160B6">
        <w:t>.</w:t>
      </w:r>
    </w:p>
    <w:p w14:paraId="11B18242" w14:textId="712EDDF4" w:rsidR="00376A21" w:rsidRPr="003160B6" w:rsidRDefault="006622F6" w:rsidP="00A31C53">
      <w:r w:rsidRPr="00EE643C">
        <w:rPr>
          <w:rFonts w:ascii="Courier New" w:hAnsi="Courier New" w:cs="Courier New"/>
          <w:sz w:val="20"/>
          <w:szCs w:val="20"/>
        </w:rPr>
        <w:t>&lt;Navbar/&gt;</w:t>
      </w:r>
      <w:r w:rsidRPr="00EE643C">
        <w:rPr>
          <w:sz w:val="20"/>
          <w:szCs w:val="20"/>
        </w:rPr>
        <w:t xml:space="preserve"> </w:t>
      </w:r>
      <w:r w:rsidRPr="003160B6">
        <w:t xml:space="preserve">implementa la barra de navegación que aparece en la parte superior de la ventana de la aplicación web en todas las </w:t>
      </w:r>
      <w:r w:rsidR="00F863F7">
        <w:t>páginas</w:t>
      </w:r>
      <w:r w:rsidRPr="003160B6">
        <w:t xml:space="preserve"> de la misma. Contiene el ícono de la aplicación y una lista </w:t>
      </w:r>
      <w:r w:rsidR="00EE643C">
        <w:rPr>
          <w:noProof/>
        </w:rPr>
        <mc:AlternateContent>
          <mc:Choice Requires="wps">
            <w:drawing>
              <wp:anchor distT="0" distB="0" distL="114300" distR="114300" simplePos="0" relativeHeight="251782144" behindDoc="0" locked="0" layoutInCell="1" allowOverlap="1" wp14:anchorId="0178AA4A" wp14:editId="48076B9F">
                <wp:simplePos x="0" y="0"/>
                <wp:positionH relativeFrom="margin">
                  <wp:posOffset>414477</wp:posOffset>
                </wp:positionH>
                <wp:positionV relativeFrom="paragraph">
                  <wp:posOffset>1918411</wp:posOffset>
                </wp:positionV>
                <wp:extent cx="5123815" cy="238760"/>
                <wp:effectExtent l="0" t="0" r="635" b="8890"/>
                <wp:wrapTopAndBottom/>
                <wp:docPr id="1958119215" name="Text Box 1"/>
                <wp:cNvGraphicFramePr/>
                <a:graphic xmlns:a="http://schemas.openxmlformats.org/drawingml/2006/main">
                  <a:graphicData uri="http://schemas.microsoft.com/office/word/2010/wordprocessingShape">
                    <wps:wsp>
                      <wps:cNvSpPr txBox="1"/>
                      <wps:spPr>
                        <a:xfrm>
                          <a:off x="0" y="0"/>
                          <a:ext cx="5123815" cy="238760"/>
                        </a:xfrm>
                        <a:prstGeom prst="rect">
                          <a:avLst/>
                        </a:prstGeom>
                        <a:solidFill>
                          <a:prstClr val="white"/>
                        </a:solidFill>
                        <a:ln>
                          <a:noFill/>
                        </a:ln>
                      </wps:spPr>
                      <wps:txbx>
                        <w:txbxContent>
                          <w:p w14:paraId="0351F418" w14:textId="0D97F57D" w:rsidR="00EE643C" w:rsidRPr="00EE643C" w:rsidRDefault="00EE643C" w:rsidP="00EE643C">
                            <w:pPr>
                              <w:pStyle w:val="Caption"/>
                              <w:jc w:val="center"/>
                              <w:rPr>
                                <w:rFonts w:eastAsia="MS Mincho"/>
                                <w:b w:val="0"/>
                                <w:bCs w:val="0"/>
                                <w:i/>
                                <w:iCs/>
                                <w:noProof/>
                              </w:rPr>
                            </w:pPr>
                            <w:bookmarkStart w:id="184" w:name="_Toc179469374"/>
                            <w:bookmarkStart w:id="185" w:name="_Toc179470232"/>
                            <w:bookmarkStart w:id="186" w:name="_Toc180074883"/>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AA4A" id="_x0000_s1054" type="#_x0000_t202" style="position:absolute;left:0;text-align:left;margin-left:32.65pt;margin-top:151.05pt;width:403.45pt;height:18.8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" stroked="f">
                <v:textbox inset="0,0,0,0">
                  <w:txbxContent>
                    <w:p w14:paraId="0351F418" w14:textId="0D97F57D" w:rsidR="00EE643C" w:rsidRPr="00EE643C" w:rsidRDefault="00EE643C" w:rsidP="00EE643C">
                      <w:pPr>
                        <w:pStyle w:val="Caption"/>
                        <w:jc w:val="center"/>
                        <w:rPr>
                          <w:rFonts w:eastAsia="MS Mincho"/>
                          <w:b w:val="0"/>
                          <w:bCs w:val="0"/>
                          <w:i/>
                          <w:iCs/>
                          <w:noProof/>
                        </w:rPr>
                      </w:pPr>
                      <w:bookmarkStart w:id="187" w:name="_Toc179469374"/>
                      <w:bookmarkStart w:id="188" w:name="_Toc179470232"/>
                      <w:bookmarkStart w:id="189" w:name="_Toc180074883"/>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87"/>
                      <w:bookmarkEnd w:id="188"/>
                      <w:bookmarkEnd w:id="189"/>
                    </w:p>
                  </w:txbxContent>
                </v:textbox>
                <w10:wrap type="topAndBottom" anchorx="margin"/>
              </v:shape>
            </w:pict>
          </mc:Fallback>
        </mc:AlternateContent>
      </w:r>
      <w:r w:rsidR="00EE643C" w:rsidRPr="003160B6">
        <w:rPr>
          <w:noProof/>
        </w:rPr>
        <w:drawing>
          <wp:anchor distT="0" distB="0" distL="114300" distR="114300" simplePos="0" relativeHeight="251697152" behindDoc="0" locked="0" layoutInCell="1" allowOverlap="1" wp14:anchorId="5D1DAB86" wp14:editId="45A02502">
            <wp:simplePos x="0" y="0"/>
            <wp:positionH relativeFrom="margin">
              <wp:posOffset>2253615</wp:posOffset>
            </wp:positionH>
            <wp:positionV relativeFrom="paragraph">
              <wp:posOffset>0</wp:posOffset>
            </wp:positionV>
            <wp:extent cx="1130935" cy="1869440"/>
            <wp:effectExtent l="0" t="0" r="0" b="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31">
                      <a:extLst>
                        <a:ext uri="{28A0092B-C50C-407E-A947-70E740481C1C}">
                          <a14:useLocalDpi xmlns:a14="http://schemas.microsoft.com/office/drawing/2010/main" val="0"/>
                        </a:ext>
                      </a:extLst>
                    </a:blip>
                    <a:stretch>
                      <a:fillRect/>
                    </a:stretch>
                  </pic:blipFill>
                  <pic:spPr>
                    <a:xfrm>
                      <a:off x="0" y="0"/>
                      <a:ext cx="1130935" cy="1869440"/>
                    </a:xfrm>
                    <a:prstGeom prst="rect">
                      <a:avLst/>
                    </a:prstGeom>
                  </pic:spPr>
                </pic:pic>
              </a:graphicData>
            </a:graphic>
            <wp14:sizeRelH relativeFrom="margin">
              <wp14:pctWidth>0</wp14:pctWidth>
            </wp14:sizeRelH>
            <wp14:sizeRelV relativeFrom="margin">
              <wp14:pctHeight>0</wp14:pctHeight>
            </wp14:sizeRelV>
          </wp:anchor>
        </w:drawing>
      </w:r>
      <w:r w:rsidRPr="003160B6">
        <w:t xml:space="preserve">de botones con enlaces a las diferentes páginas. Está configurada para adaptarse a distintos tamaños de pantalla del dispositivo del cliente. </w:t>
      </w:r>
    </w:p>
    <w:p w14:paraId="2BF06FD9" w14:textId="39261A34" w:rsidR="00376A21" w:rsidRPr="003160B6" w:rsidRDefault="006C6685" w:rsidP="006C6685">
      <w:pPr>
        <w:widowControl w:val="0"/>
      </w:pPr>
      <w:r>
        <w:rPr>
          <w:noProof/>
        </w:rPr>
        <w:lastRenderedPageBreak/>
        <mc:AlternateContent>
          <mc:Choice Requires="wps">
            <w:drawing>
              <wp:anchor distT="0" distB="0" distL="114300" distR="114300" simplePos="0" relativeHeight="251784192" behindDoc="0" locked="0" layoutInCell="1" allowOverlap="1" wp14:anchorId="2E3F985B" wp14:editId="2CD3111C">
                <wp:simplePos x="0" y="0"/>
                <wp:positionH relativeFrom="column">
                  <wp:posOffset>619125</wp:posOffset>
                </wp:positionH>
                <wp:positionV relativeFrom="paragraph">
                  <wp:posOffset>4900295</wp:posOffset>
                </wp:positionV>
                <wp:extent cx="4554220" cy="635"/>
                <wp:effectExtent l="0" t="0" r="0" b="0"/>
                <wp:wrapTopAndBottom/>
                <wp:docPr id="524657409" name="Text Box 1"/>
                <wp:cNvGraphicFramePr/>
                <a:graphic xmlns:a="http://schemas.openxmlformats.org/drawingml/2006/main">
                  <a:graphicData uri="http://schemas.microsoft.com/office/word/2010/wordprocessingShape">
                    <wps:wsp>
                      <wps:cNvSpPr txBox="1"/>
                      <wps:spPr>
                        <a:xfrm>
                          <a:off x="0" y="0"/>
                          <a:ext cx="4554220" cy="635"/>
                        </a:xfrm>
                        <a:prstGeom prst="rect">
                          <a:avLst/>
                        </a:prstGeom>
                        <a:solidFill>
                          <a:prstClr val="white"/>
                        </a:solidFill>
                        <a:ln>
                          <a:noFill/>
                        </a:ln>
                      </wps:spPr>
                      <wps:txbx>
                        <w:txbxContent>
                          <w:p w14:paraId="7D660B0E" w14:textId="19B17283" w:rsidR="003552A5" w:rsidRPr="003552A5" w:rsidRDefault="003552A5" w:rsidP="003552A5">
                            <w:pPr>
                              <w:pStyle w:val="Caption"/>
                              <w:jc w:val="center"/>
                              <w:rPr>
                                <w:rFonts w:eastAsia="MS Mincho"/>
                                <w:b w:val="0"/>
                                <w:bCs w:val="0"/>
                                <w:i/>
                                <w:iCs/>
                                <w:noProof/>
                              </w:rPr>
                            </w:pPr>
                            <w:bookmarkStart w:id="190" w:name="_Toc179469375"/>
                            <w:bookmarkStart w:id="191" w:name="_Toc179470233"/>
                            <w:bookmarkStart w:id="192" w:name="_Toc180074884"/>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0"/>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F985B" id="_x0000_s1055" type="#_x0000_t202" style="position:absolute;left:0;text-align:left;margin-left:48.75pt;margin-top:385.85pt;width:358.6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JLyGwIAAEA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9nNdEohSbHbj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" stroked="f">
                <v:textbox style="mso-fit-shape-to-text:t" inset="0,0,0,0">
                  <w:txbxContent>
                    <w:p w14:paraId="7D660B0E" w14:textId="19B17283" w:rsidR="003552A5" w:rsidRPr="003552A5" w:rsidRDefault="003552A5" w:rsidP="003552A5">
                      <w:pPr>
                        <w:pStyle w:val="Caption"/>
                        <w:jc w:val="center"/>
                        <w:rPr>
                          <w:rFonts w:eastAsia="MS Mincho"/>
                          <w:b w:val="0"/>
                          <w:bCs w:val="0"/>
                          <w:i/>
                          <w:iCs/>
                          <w:noProof/>
                        </w:rPr>
                      </w:pPr>
                      <w:bookmarkStart w:id="193" w:name="_Toc179469375"/>
                      <w:bookmarkStart w:id="194" w:name="_Toc179470233"/>
                      <w:bookmarkStart w:id="195" w:name="_Toc180074884"/>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3"/>
                      <w:bookmarkEnd w:id="194"/>
                      <w:bookmarkEnd w:id="195"/>
                    </w:p>
                  </w:txbxContent>
                </v:textbox>
                <w10:wrap type="topAndBottom"/>
              </v:shape>
            </w:pict>
          </mc:Fallback>
        </mc:AlternateContent>
      </w:r>
      <w:r w:rsidRPr="003160B6">
        <w:rPr>
          <w:noProof/>
        </w:rPr>
        <w:drawing>
          <wp:anchor distT="0" distB="0" distL="114300" distR="114300" simplePos="0" relativeHeight="251702272" behindDoc="0" locked="0" layoutInCell="1" allowOverlap="1" wp14:anchorId="54482E71" wp14:editId="2B26D8B7">
            <wp:simplePos x="0" y="0"/>
            <wp:positionH relativeFrom="margin">
              <wp:posOffset>854312</wp:posOffset>
            </wp:positionH>
            <wp:positionV relativeFrom="paragraph">
              <wp:posOffset>2618105</wp:posOffset>
            </wp:positionV>
            <wp:extent cx="4011930" cy="2224405"/>
            <wp:effectExtent l="0" t="0" r="7620" b="4445"/>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11930" cy="2224405"/>
                    </a:xfrm>
                    <a:prstGeom prst="rect">
                      <a:avLst/>
                    </a:prstGeom>
                  </pic:spPr>
                </pic:pic>
              </a:graphicData>
            </a:graphic>
            <wp14:sizeRelH relativeFrom="page">
              <wp14:pctWidth>0</wp14:pctWidth>
            </wp14:sizeRelH>
            <wp14:sizeRelV relativeFrom="page">
              <wp14:pctHeight>0</wp14:pctHeight>
            </wp14:sizeRelV>
          </wp:anchor>
        </w:drawing>
      </w:r>
      <w:r w:rsidR="00A365E5" w:rsidRPr="003160B6">
        <w:t xml:space="preserve">Uno de los </w:t>
      </w:r>
      <w:r w:rsidR="00C54A0E" w:rsidRPr="003160B6">
        <w:t xml:space="preserve">componentes </w:t>
      </w:r>
      <w:r w:rsidR="00A365E5" w:rsidRPr="003160B6">
        <w:t>más significativos</w:t>
      </w:r>
      <w:r w:rsidR="006622F6" w:rsidRPr="003160B6">
        <w:t xml:space="preserve"> de la interfaz gráfica</w:t>
      </w:r>
      <w:r w:rsidR="00C54A0E" w:rsidRPr="003160B6">
        <w:t xml:space="preserve"> </w:t>
      </w:r>
      <w:r w:rsidR="00A365E5" w:rsidRPr="003160B6">
        <w:t xml:space="preserve">es </w:t>
      </w:r>
      <w:r w:rsidR="0070506A" w:rsidRPr="003552A5">
        <w:rPr>
          <w:rFonts w:ascii="Courier New" w:hAnsi="Courier New" w:cs="Courier New"/>
          <w:sz w:val="20"/>
          <w:szCs w:val="20"/>
        </w:rPr>
        <w:t>&lt;</w:t>
      </w:r>
      <w:r w:rsidR="00A365E5" w:rsidRPr="003552A5">
        <w:rPr>
          <w:rFonts w:ascii="Courier New" w:hAnsi="Courier New" w:cs="Courier New"/>
          <w:sz w:val="20"/>
          <w:szCs w:val="20"/>
        </w:rPr>
        <w:t>Table</w:t>
      </w:r>
      <w:r w:rsidR="0070506A" w:rsidRPr="003552A5">
        <w:rPr>
          <w:rFonts w:ascii="Courier New" w:hAnsi="Courier New" w:cs="Courier New"/>
          <w:sz w:val="20"/>
          <w:szCs w:val="20"/>
        </w:rPr>
        <w:t>/&gt;</w:t>
      </w:r>
      <w:r w:rsidR="00A365E5" w:rsidRPr="003552A5">
        <w:t>,</w:t>
      </w:r>
      <w:r w:rsidR="00A365E5" w:rsidRPr="003552A5">
        <w:rPr>
          <w:sz w:val="20"/>
          <w:szCs w:val="20"/>
        </w:rPr>
        <w:t xml:space="preserve"> </w:t>
      </w:r>
      <w:r w:rsidR="00A365E5" w:rsidRPr="003160B6">
        <w:t>que implementa una tabla para los datos que han de ser mostrados en las páginas de registro de observaciones meteorológicas, estaciones, unidades de cultivo y pronósticos. La cantidad de columnas, subcolumnas y sus nombres</w:t>
      </w:r>
      <w:r w:rsidR="00533143" w:rsidRPr="003160B6">
        <w:t>, así como otros aspectos específicos</w:t>
      </w:r>
      <w:r w:rsidR="00A84625" w:rsidRPr="003160B6">
        <w:t xml:space="preserve">, le </w:t>
      </w:r>
      <w:r w:rsidR="00A365E5" w:rsidRPr="003160B6">
        <w:t xml:space="preserve">son pasados como </w:t>
      </w:r>
      <w:r w:rsidR="00533143" w:rsidRPr="003160B6">
        <w:rPr>
          <w:i/>
          <w:iCs/>
        </w:rPr>
        <w:t>props</w:t>
      </w:r>
      <w:r w:rsidR="00533143" w:rsidRPr="003160B6">
        <w:t xml:space="preserve"> </w:t>
      </w:r>
      <w:r w:rsidR="00A84625" w:rsidRPr="003160B6">
        <w:t>en el</w:t>
      </w:r>
      <w:r w:rsidR="00533143" w:rsidRPr="003160B6">
        <w:t xml:space="preserve"> componente padre que engloba la instancia particular de </w:t>
      </w:r>
      <w:r w:rsidR="0070506A" w:rsidRPr="003552A5">
        <w:rPr>
          <w:rFonts w:ascii="Courier New" w:hAnsi="Courier New" w:cs="Courier New"/>
          <w:sz w:val="20"/>
          <w:szCs w:val="20"/>
        </w:rPr>
        <w:t>&lt;Table/&gt;</w:t>
      </w:r>
      <w:r w:rsidR="00533143" w:rsidRPr="003160B6">
        <w:t>.</w:t>
      </w:r>
      <w:r w:rsidR="00A365E5" w:rsidRPr="003160B6">
        <w:t xml:space="preserve"> </w:t>
      </w:r>
      <w:r w:rsidR="00533143" w:rsidRPr="003160B6">
        <w:t>Soporta los encabezados de columna de dos niveles, y se permite también la selección de filas individuales para su eliminación. E</w:t>
      </w:r>
      <w:r w:rsidR="00A365E5" w:rsidRPr="003160B6">
        <w:t>l estilo usado (definido mediante clases de utilidad de Tailwind) es visualmente coherente con el diseño del resto de la interfaz gráfica.</w:t>
      </w:r>
      <w:r w:rsidR="00AD3CBF" w:rsidRPr="003160B6">
        <w:t xml:space="preserve"> El núcleo del componente es una etiqueta HTML </w:t>
      </w:r>
      <w:r w:rsidR="00AD3CBF" w:rsidRPr="003552A5">
        <w:rPr>
          <w:rFonts w:ascii="Courier New" w:hAnsi="Courier New" w:cs="Courier New"/>
          <w:sz w:val="20"/>
          <w:szCs w:val="20"/>
        </w:rPr>
        <w:t>&lt;table&gt;</w:t>
      </w:r>
      <w:r w:rsidR="0070506A" w:rsidRPr="003552A5">
        <w:rPr>
          <w:sz w:val="20"/>
          <w:szCs w:val="20"/>
        </w:rPr>
        <w:t xml:space="preserve"> </w:t>
      </w:r>
      <w:r w:rsidR="0070506A" w:rsidRPr="003160B6">
        <w:t xml:space="preserve">adecuadamente modificada mediante las facilidades de JSX, como se muestra en la figura </w:t>
      </w:r>
      <w:r w:rsidR="004D5B0D">
        <w:t>17</w:t>
      </w:r>
      <w:r w:rsidR="0070506A" w:rsidRPr="003160B6">
        <w:t>.</w:t>
      </w:r>
    </w:p>
    <w:p w14:paraId="5C692BA0" w14:textId="39C3EB78" w:rsidR="002C20AE" w:rsidRPr="003160B6" w:rsidRDefault="00644B19" w:rsidP="00A31C53">
      <w:r w:rsidRPr="003160B6">
        <w:rPr>
          <w:noProof/>
        </w:rPr>
        <w:drawing>
          <wp:anchor distT="0" distB="0" distL="114300" distR="114300" simplePos="0" relativeHeight="251705344" behindDoc="0" locked="0" layoutInCell="1" allowOverlap="1" wp14:anchorId="5D71AF5C" wp14:editId="27F4E098">
            <wp:simplePos x="0" y="0"/>
            <wp:positionH relativeFrom="margin">
              <wp:align>center</wp:align>
            </wp:positionH>
            <wp:positionV relativeFrom="paragraph">
              <wp:posOffset>3442221</wp:posOffset>
            </wp:positionV>
            <wp:extent cx="2987040" cy="1593215"/>
            <wp:effectExtent l="0" t="0" r="3810" b="6985"/>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
                    <pic:cNvPicPr/>
                  </pic:nvPicPr>
                  <pic:blipFill>
                    <a:blip r:embed="rId33">
                      <a:extLst>
                        <a:ext uri="{28A0092B-C50C-407E-A947-70E740481C1C}">
                          <a14:useLocalDpi xmlns:a14="http://schemas.microsoft.com/office/drawing/2010/main" val="0"/>
                        </a:ext>
                      </a:extLst>
                    </a:blip>
                    <a:stretch>
                      <a:fillRect/>
                    </a:stretch>
                  </pic:blipFill>
                  <pic:spPr>
                    <a:xfrm>
                      <a:off x="0" y="0"/>
                      <a:ext cx="2987040" cy="1593215"/>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6240" behindDoc="0" locked="0" layoutInCell="1" allowOverlap="1" wp14:anchorId="2AEDA4B0" wp14:editId="2275CA90">
                <wp:simplePos x="0" y="0"/>
                <wp:positionH relativeFrom="margin">
                  <wp:posOffset>487614</wp:posOffset>
                </wp:positionH>
                <wp:positionV relativeFrom="paragraph">
                  <wp:posOffset>5046450</wp:posOffset>
                </wp:positionV>
                <wp:extent cx="5090160" cy="635"/>
                <wp:effectExtent l="0" t="0" r="0" b="0"/>
                <wp:wrapTopAndBottom/>
                <wp:docPr id="1679631815" name="Text Box 1"/>
                <wp:cNvGraphicFramePr/>
                <a:graphic xmlns:a="http://schemas.openxmlformats.org/drawingml/2006/main">
                  <a:graphicData uri="http://schemas.microsoft.com/office/word/2010/wordprocessingShape">
                    <wps:wsp>
                      <wps:cNvSpPr txBox="1"/>
                      <wps:spPr>
                        <a:xfrm>
                          <a:off x="0" y="0"/>
                          <a:ext cx="5090160" cy="635"/>
                        </a:xfrm>
                        <a:prstGeom prst="rect">
                          <a:avLst/>
                        </a:prstGeom>
                        <a:solidFill>
                          <a:prstClr val="white"/>
                        </a:solidFill>
                        <a:ln>
                          <a:noFill/>
                        </a:ln>
                      </wps:spPr>
                      <wps:txbx>
                        <w:txbxContent>
                          <w:p w14:paraId="3EC5744D" w14:textId="42904B48" w:rsidR="00BD22A5" w:rsidRPr="00BD22A5" w:rsidRDefault="00BD22A5" w:rsidP="00BD22A5">
                            <w:pPr>
                              <w:pStyle w:val="Caption"/>
                              <w:jc w:val="center"/>
                              <w:rPr>
                                <w:rFonts w:eastAsia="MS Mincho"/>
                                <w:b w:val="0"/>
                                <w:bCs w:val="0"/>
                                <w:i/>
                                <w:iCs/>
                                <w:noProof/>
                              </w:rPr>
                            </w:pPr>
                            <w:bookmarkStart w:id="196" w:name="_Toc179469376"/>
                            <w:bookmarkStart w:id="197" w:name="_Toc179470234"/>
                            <w:bookmarkStart w:id="198" w:name="_Toc180074885"/>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96"/>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EDA4B0" id="_x0000_s1056" type="#_x0000_t202" style="position:absolute;left:0;text-align:left;margin-left:38.4pt;margin-top:397.35pt;width:400.8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" stroked="f">
                <v:textbox style="mso-fit-shape-to-text:t" inset="0,0,0,0">
                  <w:txbxContent>
                    <w:p w14:paraId="3EC5744D" w14:textId="42904B48" w:rsidR="00BD22A5" w:rsidRPr="00BD22A5" w:rsidRDefault="00BD22A5" w:rsidP="00BD22A5">
                      <w:pPr>
                        <w:pStyle w:val="Caption"/>
                        <w:jc w:val="center"/>
                        <w:rPr>
                          <w:rFonts w:eastAsia="MS Mincho"/>
                          <w:b w:val="0"/>
                          <w:bCs w:val="0"/>
                          <w:i/>
                          <w:iCs/>
                          <w:noProof/>
                        </w:rPr>
                      </w:pPr>
                      <w:bookmarkStart w:id="199" w:name="_Toc179469376"/>
                      <w:bookmarkStart w:id="200" w:name="_Toc179470234"/>
                      <w:bookmarkStart w:id="201" w:name="_Toc180074885"/>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99"/>
                      <w:bookmarkEnd w:id="200"/>
                      <w:bookmarkEnd w:id="201"/>
                    </w:p>
                  </w:txbxContent>
                </v:textbox>
                <w10:wrap type="topAndBottom" anchorx="margin"/>
              </v:shape>
            </w:pict>
          </mc:Fallback>
        </mc:AlternateContent>
      </w:r>
      <w:r w:rsidR="0070506A" w:rsidRPr="003552A5">
        <w:rPr>
          <w:rFonts w:ascii="Courier New" w:hAnsi="Courier New" w:cs="Courier New"/>
          <w:sz w:val="20"/>
          <w:szCs w:val="20"/>
        </w:rPr>
        <w:t>&lt;TableSelector/&gt;</w:t>
      </w:r>
      <w:r w:rsidR="0070506A" w:rsidRPr="003552A5">
        <w:rPr>
          <w:sz w:val="20"/>
          <w:szCs w:val="20"/>
        </w:rPr>
        <w:t xml:space="preserve"> </w:t>
      </w:r>
      <w:r w:rsidR="0070506A" w:rsidRPr="003160B6">
        <w:t xml:space="preserve">permite la aplicación de filtros relativamente simples a las instancias de los modelos correspondientes en el lado del servidor que serán mostradas en la tabla. Fue diseñado específicamente para permitir la selección de la estación meteorológica y el año deseados para </w:t>
      </w:r>
      <w:r w:rsidR="00036682">
        <w:rPr>
          <w:noProof/>
        </w:rPr>
        <w:lastRenderedPageBreak/>
        <mc:AlternateContent>
          <mc:Choice Requires="wps">
            <w:drawing>
              <wp:anchor distT="0" distB="0" distL="114300" distR="114300" simplePos="0" relativeHeight="251789312" behindDoc="0" locked="0" layoutInCell="1" allowOverlap="1" wp14:anchorId="7FD28EAD" wp14:editId="189A9212">
                <wp:simplePos x="0" y="0"/>
                <wp:positionH relativeFrom="margin">
                  <wp:posOffset>240779</wp:posOffset>
                </wp:positionH>
                <wp:positionV relativeFrom="paragraph">
                  <wp:posOffset>5034062</wp:posOffset>
                </wp:positionV>
                <wp:extent cx="5240655" cy="319405"/>
                <wp:effectExtent l="0" t="0" r="0" b="4445"/>
                <wp:wrapTopAndBottom/>
                <wp:docPr id="423243068" name="Text Box 1"/>
                <wp:cNvGraphicFramePr/>
                <a:graphic xmlns:a="http://schemas.openxmlformats.org/drawingml/2006/main">
                  <a:graphicData uri="http://schemas.microsoft.com/office/word/2010/wordprocessingShape">
                    <wps:wsp>
                      <wps:cNvSpPr txBox="1"/>
                      <wps:spPr>
                        <a:xfrm>
                          <a:off x="0" y="0"/>
                          <a:ext cx="5240655" cy="319405"/>
                        </a:xfrm>
                        <a:prstGeom prst="rect">
                          <a:avLst/>
                        </a:prstGeom>
                        <a:solidFill>
                          <a:prstClr val="white"/>
                        </a:solidFill>
                        <a:ln>
                          <a:noFill/>
                        </a:ln>
                      </wps:spPr>
                      <wps:txbx>
                        <w:txbxContent>
                          <w:p w14:paraId="53CF5D11" w14:textId="7FB77797" w:rsidR="007E23EF" w:rsidRPr="007E23EF" w:rsidRDefault="007E23EF" w:rsidP="007E23EF">
                            <w:pPr>
                              <w:pStyle w:val="Caption"/>
                              <w:jc w:val="center"/>
                              <w:rPr>
                                <w:rFonts w:eastAsia="MS Mincho"/>
                                <w:b w:val="0"/>
                                <w:bCs w:val="0"/>
                                <w:i/>
                                <w:iCs/>
                              </w:rPr>
                            </w:pPr>
                            <w:bookmarkStart w:id="202" w:name="_Toc179469377"/>
                            <w:bookmarkStart w:id="203" w:name="_Toc179470235"/>
                            <w:bookmarkStart w:id="204" w:name="_Toc180074886"/>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02"/>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28EAD" id="_x0000_s1057" type="#_x0000_t202" style="position:absolute;left:0;text-align:left;margin-left:18.95pt;margin-top:396.4pt;width:412.65pt;height:25.1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" stroked="f">
                <v:textbox inset="0,0,0,0">
                  <w:txbxContent>
                    <w:p w14:paraId="53CF5D11" w14:textId="7FB77797" w:rsidR="007E23EF" w:rsidRPr="007E23EF" w:rsidRDefault="007E23EF" w:rsidP="007E23EF">
                      <w:pPr>
                        <w:pStyle w:val="Caption"/>
                        <w:jc w:val="center"/>
                        <w:rPr>
                          <w:rFonts w:eastAsia="MS Mincho"/>
                          <w:b w:val="0"/>
                          <w:bCs w:val="0"/>
                          <w:i/>
                          <w:iCs/>
                        </w:rPr>
                      </w:pPr>
                      <w:bookmarkStart w:id="205" w:name="_Toc179469377"/>
                      <w:bookmarkStart w:id="206" w:name="_Toc179470235"/>
                      <w:bookmarkStart w:id="207" w:name="_Toc180074886"/>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E60C4">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05"/>
                      <w:bookmarkEnd w:id="206"/>
                      <w:bookmarkEnd w:id="207"/>
                    </w:p>
                  </w:txbxContent>
                </v:textbox>
                <w10:wrap type="topAndBottom" anchorx="margin"/>
              </v:shape>
            </w:pict>
          </mc:Fallback>
        </mc:AlternateContent>
      </w:r>
      <w:r w:rsidR="0070506A" w:rsidRPr="003160B6">
        <w:t>las observaciones meteorológicas consultadas.</w:t>
      </w:r>
      <w:r w:rsidR="004835AB" w:rsidRPr="003160B6">
        <w:t xml:space="preserve"> Se basa en el uso de las etiquetas HTML </w:t>
      </w:r>
      <w:r w:rsidR="004835AB" w:rsidRPr="003552A5">
        <w:rPr>
          <w:rFonts w:ascii="Courier New" w:hAnsi="Courier New" w:cs="Courier New"/>
          <w:sz w:val="20"/>
          <w:szCs w:val="20"/>
        </w:rPr>
        <w:t>&lt;select&gt;</w:t>
      </w:r>
      <w:r w:rsidR="004835AB" w:rsidRPr="003552A5">
        <w:rPr>
          <w:sz w:val="20"/>
          <w:szCs w:val="20"/>
        </w:rPr>
        <w:t xml:space="preserve"> </w:t>
      </w:r>
      <w:r w:rsidR="004835AB" w:rsidRPr="003160B6">
        <w:t xml:space="preserve">y </w:t>
      </w:r>
      <w:r w:rsidR="004835AB" w:rsidRPr="003552A5">
        <w:rPr>
          <w:rFonts w:ascii="Courier New" w:hAnsi="Courier New" w:cs="Courier New"/>
          <w:sz w:val="20"/>
          <w:szCs w:val="20"/>
        </w:rPr>
        <w:t>&lt;option&gt;</w:t>
      </w:r>
      <w:r w:rsidR="002C20AE" w:rsidRPr="003160B6">
        <w:t xml:space="preserve">, empleadas y ajustadas en el fragmento de código del componente que se muestra en la figura </w:t>
      </w:r>
      <w:r w:rsidR="004D5B0D">
        <w:t>18</w:t>
      </w:r>
      <w:r w:rsidR="002C20AE" w:rsidRPr="003160B6">
        <w:t>.</w:t>
      </w:r>
      <w:r w:rsidR="009B7919" w:rsidRPr="003160B6">
        <w:t xml:space="preserve"> </w:t>
      </w:r>
    </w:p>
    <w:p w14:paraId="7FDCF337" w14:textId="1634D151" w:rsidR="007E23EF" w:rsidRDefault="00036682" w:rsidP="00A31C53">
      <w:r w:rsidRPr="008706CB">
        <w:rPr>
          <w:rFonts w:ascii="Courier New" w:hAnsi="Courier New" w:cs="Courier New"/>
          <w:noProof/>
          <w:sz w:val="20"/>
          <w:szCs w:val="20"/>
        </w:rPr>
        <mc:AlternateContent>
          <mc:Choice Requires="wps">
            <w:drawing>
              <wp:anchor distT="0" distB="0" distL="114300" distR="114300" simplePos="0" relativeHeight="251791360" behindDoc="0" locked="0" layoutInCell="1" allowOverlap="1" wp14:anchorId="67A7D354" wp14:editId="1FEB0C36">
                <wp:simplePos x="0" y="0"/>
                <wp:positionH relativeFrom="column">
                  <wp:posOffset>144780</wp:posOffset>
                </wp:positionH>
                <wp:positionV relativeFrom="paragraph">
                  <wp:posOffset>6571312</wp:posOffset>
                </wp:positionV>
                <wp:extent cx="5492750" cy="217805"/>
                <wp:effectExtent l="0" t="0" r="0" b="0"/>
                <wp:wrapTopAndBottom/>
                <wp:docPr id="850874691" name="Text Box 1"/>
                <wp:cNvGraphicFramePr/>
                <a:graphic xmlns:a="http://schemas.openxmlformats.org/drawingml/2006/main">
                  <a:graphicData uri="http://schemas.microsoft.com/office/word/2010/wordprocessingShape">
                    <wps:wsp>
                      <wps:cNvSpPr txBox="1"/>
                      <wps:spPr>
                        <a:xfrm>
                          <a:off x="0" y="0"/>
                          <a:ext cx="5492750" cy="217805"/>
                        </a:xfrm>
                        <a:prstGeom prst="rect">
                          <a:avLst/>
                        </a:prstGeom>
                        <a:solidFill>
                          <a:prstClr val="white"/>
                        </a:solidFill>
                        <a:ln>
                          <a:noFill/>
                        </a:ln>
                      </wps:spPr>
                      <wps:txbx>
                        <w:txbxContent>
                          <w:p w14:paraId="1E846117" w14:textId="294EB385" w:rsidR="008706CB" w:rsidRPr="008706CB" w:rsidRDefault="008706CB" w:rsidP="008706CB">
                            <w:pPr>
                              <w:pStyle w:val="Caption"/>
                              <w:jc w:val="center"/>
                              <w:rPr>
                                <w:rFonts w:eastAsia="MS Mincho"/>
                                <w:b w:val="0"/>
                                <w:bCs w:val="0"/>
                                <w:i/>
                                <w:iCs/>
                                <w:noProof/>
                              </w:rPr>
                            </w:pPr>
                            <w:bookmarkStart w:id="208" w:name="_Toc179470238"/>
                            <w:bookmarkStart w:id="209" w:name="_Toc180074887"/>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CE60C4">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7D354" id="_x0000_s1058" type="#_x0000_t202" style="position:absolute;left:0;text-align:left;margin-left:11.4pt;margin-top:517.45pt;width:432.5pt;height:17.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" stroked="f">
                <v:textbox inset="0,0,0,0">
                  <w:txbxContent>
                    <w:p w14:paraId="1E846117" w14:textId="294EB385" w:rsidR="008706CB" w:rsidRPr="008706CB" w:rsidRDefault="008706CB" w:rsidP="008706CB">
                      <w:pPr>
                        <w:pStyle w:val="Caption"/>
                        <w:jc w:val="center"/>
                        <w:rPr>
                          <w:rFonts w:eastAsia="MS Mincho"/>
                          <w:b w:val="0"/>
                          <w:bCs w:val="0"/>
                          <w:i/>
                          <w:iCs/>
                          <w:noProof/>
                        </w:rPr>
                      </w:pPr>
                      <w:bookmarkStart w:id="210" w:name="_Toc179470238"/>
                      <w:bookmarkStart w:id="211" w:name="_Toc180074887"/>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CE60C4">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10"/>
                      <w:bookmarkEnd w:id="211"/>
                    </w:p>
                  </w:txbxContent>
                </v:textbox>
                <w10:wrap type="topAndBottom"/>
              </v:shape>
            </w:pict>
          </mc:Fallback>
        </mc:AlternateContent>
      </w:r>
      <w:r w:rsidRPr="008706CB">
        <w:rPr>
          <w:rFonts w:ascii="Courier New" w:hAnsi="Courier New" w:cs="Courier New"/>
          <w:noProof/>
          <w:sz w:val="20"/>
          <w:szCs w:val="20"/>
        </w:rPr>
        <w:drawing>
          <wp:anchor distT="0" distB="0" distL="114300" distR="114300" simplePos="0" relativeHeight="251711488" behindDoc="0" locked="0" layoutInCell="1" allowOverlap="1" wp14:anchorId="4A96B8AF" wp14:editId="46183E9D">
            <wp:simplePos x="0" y="0"/>
            <wp:positionH relativeFrom="margin">
              <wp:posOffset>1378585</wp:posOffset>
            </wp:positionH>
            <wp:positionV relativeFrom="paragraph">
              <wp:posOffset>4584359</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Pr="007E23EF">
        <w:rPr>
          <w:noProof/>
        </w:rPr>
        <w:drawing>
          <wp:anchor distT="0" distB="0" distL="114300" distR="114300" simplePos="0" relativeHeight="251787264" behindDoc="0" locked="0" layoutInCell="1" allowOverlap="1" wp14:anchorId="2C17256F" wp14:editId="4ED114D0">
            <wp:simplePos x="0" y="0"/>
            <wp:positionH relativeFrom="margin">
              <wp:posOffset>1381760</wp:posOffset>
            </wp:positionH>
            <wp:positionV relativeFrom="paragraph">
              <wp:posOffset>2173577</wp:posOffset>
            </wp:positionV>
            <wp:extent cx="3029585" cy="1890395"/>
            <wp:effectExtent l="0" t="0" r="0" b="0"/>
            <wp:wrapTopAndBottom/>
            <wp:docPr id="104646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6570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29585" cy="1890395"/>
                    </a:xfrm>
                    <a:prstGeom prst="rect">
                      <a:avLst/>
                    </a:prstGeom>
                  </pic:spPr>
                </pic:pic>
              </a:graphicData>
            </a:graphic>
            <wp14:sizeRelH relativeFrom="margin">
              <wp14:pctWidth>0</wp14:pctWidth>
            </wp14:sizeRelH>
            <wp14:sizeRelV relativeFrom="margin">
              <wp14:pctHeight>0</wp14:pctHeight>
            </wp14:sizeRelV>
          </wp:anchor>
        </w:drawing>
      </w:r>
      <w:r w:rsidR="002C20AE" w:rsidRPr="007E23EF">
        <w:rPr>
          <w:rFonts w:ascii="Courier New" w:hAnsi="Courier New" w:cs="Courier New"/>
          <w:sz w:val="20"/>
          <w:szCs w:val="20"/>
        </w:rPr>
        <w:t xml:space="preserve"> </w:t>
      </w:r>
      <w:r w:rsidR="00F51D8B" w:rsidRPr="007E23EF">
        <w:rPr>
          <w:rFonts w:ascii="Courier New" w:hAnsi="Courier New" w:cs="Courier New"/>
          <w:sz w:val="20"/>
          <w:szCs w:val="20"/>
        </w:rPr>
        <w:t>&lt;InputForm/&gt;</w:t>
      </w:r>
      <w:r w:rsidR="00F51D8B" w:rsidRPr="007E23EF">
        <w:rPr>
          <w:sz w:val="20"/>
          <w:szCs w:val="20"/>
        </w:rPr>
        <w:t xml:space="preserve"> </w:t>
      </w:r>
      <w:r w:rsidR="00F51D8B" w:rsidRPr="003160B6">
        <w:t xml:space="preserve">implementa formularios para la introducción de información al sistema en forma de nuevas filas en las tablas, que representan instancias adicionadas a los modelos del lado del servidor. </w:t>
      </w:r>
      <w:r w:rsidR="00A84625" w:rsidRPr="003160B6">
        <w:t>Presenta al usuario los campos correspondientes (los cuales, junto con sus tipos de datos y otras particularidades,</w:t>
      </w:r>
      <w:r w:rsidR="00A53545" w:rsidRPr="003160B6">
        <w:t xml:space="preserve"> le</w:t>
      </w:r>
      <w:r w:rsidR="00A84625" w:rsidRPr="003160B6">
        <w:t xml:space="preserve"> son pasados como </w:t>
      </w:r>
      <w:r w:rsidR="00A84625" w:rsidRPr="003160B6">
        <w:rPr>
          <w:i/>
          <w:iCs/>
        </w:rPr>
        <w:t>props</w:t>
      </w:r>
      <w:r w:rsidR="00A53545" w:rsidRPr="003160B6">
        <w:t xml:space="preserve"> en el componente padre que engloba la instancia particular de </w:t>
      </w:r>
      <w:r w:rsidR="00A53545" w:rsidRPr="007E23EF">
        <w:rPr>
          <w:rFonts w:ascii="Courier New" w:hAnsi="Courier New" w:cs="Courier New"/>
          <w:sz w:val="20"/>
          <w:szCs w:val="20"/>
        </w:rPr>
        <w:t>&lt;InputForm/&gt;</w:t>
      </w:r>
      <w:r w:rsidR="00937758">
        <w:t>)</w:t>
      </w:r>
      <w:r w:rsidR="00A53545" w:rsidRPr="007E23EF">
        <w:t>.</w:t>
      </w:r>
      <w:r w:rsidR="009B7919" w:rsidRPr="007E23EF">
        <w:rPr>
          <w:rFonts w:ascii="Courier New" w:hAnsi="Courier New" w:cs="Courier New"/>
          <w:sz w:val="20"/>
          <w:szCs w:val="20"/>
        </w:rPr>
        <w:t xml:space="preserve"> </w:t>
      </w:r>
      <w:r w:rsidR="00F540F3" w:rsidRPr="003160B6">
        <w:t xml:space="preserve">Se basa en el uso de la etiqueta HTML </w:t>
      </w:r>
      <w:r w:rsidR="00F540F3" w:rsidRPr="007E23EF">
        <w:rPr>
          <w:rFonts w:ascii="Courier New" w:hAnsi="Courier New" w:cs="Courier New"/>
          <w:sz w:val="20"/>
          <w:szCs w:val="20"/>
        </w:rPr>
        <w:t>&lt;form&gt;</w:t>
      </w:r>
      <w:r w:rsidR="00F540F3" w:rsidRPr="003160B6">
        <w:t xml:space="preserve">, un fragmento de cuyo código aparece en la figura </w:t>
      </w:r>
      <w:r w:rsidR="00881DD0">
        <w:t>19</w:t>
      </w:r>
      <w:r w:rsidR="00F540F3" w:rsidRPr="003160B6">
        <w:t xml:space="preserve">. La figura </w:t>
      </w:r>
      <w:r w:rsidR="00881DD0">
        <w:t>20</w:t>
      </w:r>
      <w:r w:rsidR="00F540F3" w:rsidRPr="003160B6">
        <w:t xml:space="preserve"> ilustra el aspecto visual de un formulario generado por  </w:t>
      </w:r>
      <w:r w:rsidR="00F540F3" w:rsidRPr="007E23EF">
        <w:rPr>
          <w:rFonts w:ascii="Courier New" w:hAnsi="Courier New" w:cs="Courier New"/>
          <w:sz w:val="20"/>
          <w:szCs w:val="20"/>
        </w:rPr>
        <w:t>&lt;InputForm/&gt;</w:t>
      </w:r>
      <w:r w:rsidR="00F540F3" w:rsidRPr="003160B6">
        <w:t xml:space="preserve">, y la </w:t>
      </w:r>
      <w:r w:rsidR="00881DD0">
        <w:t>21</w:t>
      </w:r>
      <w:r w:rsidR="00F540F3" w:rsidRPr="003160B6">
        <w:t xml:space="preserve"> muestra su uso en el código de la página de datos de las unidades de cultivo.</w:t>
      </w:r>
    </w:p>
    <w:p w14:paraId="1C1590F1" w14:textId="0143B7EF" w:rsidR="00195C73" w:rsidRPr="003160B6" w:rsidRDefault="00A84DAB" w:rsidP="00BC0878">
      <w:pPr>
        <w:rPr>
          <w:noProof/>
        </w:rPr>
      </w:pPr>
      <w:r w:rsidRPr="008706CB">
        <w:rPr>
          <w:rFonts w:ascii="Courier New" w:hAnsi="Courier New" w:cs="Courier New"/>
          <w:noProof/>
          <w:sz w:val="20"/>
          <w:szCs w:val="20"/>
        </w:rPr>
        <w:lastRenderedPageBreak/>
        <w:drawing>
          <wp:anchor distT="0" distB="0" distL="114300" distR="114300" simplePos="0" relativeHeight="251720704" behindDoc="0" locked="0" layoutInCell="1" allowOverlap="1" wp14:anchorId="130832A5" wp14:editId="32D274A1">
            <wp:simplePos x="0" y="0"/>
            <wp:positionH relativeFrom="margin">
              <wp:align>center</wp:align>
            </wp:positionH>
            <wp:positionV relativeFrom="paragraph">
              <wp:posOffset>5791250</wp:posOffset>
            </wp:positionV>
            <wp:extent cx="3548380" cy="1576070"/>
            <wp:effectExtent l="0" t="0" r="0" b="508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48380" cy="1576070"/>
                    </a:xfrm>
                    <a:prstGeom prst="rect">
                      <a:avLst/>
                    </a:prstGeom>
                  </pic:spPr>
                </pic:pic>
              </a:graphicData>
            </a:graphic>
            <wp14:sizeRelH relativeFrom="margin">
              <wp14:pctWidth>0</wp14:pctWidth>
            </wp14:sizeRelH>
            <wp14:sizeRelV relativeFrom="margin">
              <wp14:pctHeight>0</wp14:pctHeight>
            </wp14:sizeRelV>
          </wp:anchor>
        </w:drawing>
      </w:r>
      <w:r w:rsidRPr="008706CB">
        <w:rPr>
          <w:rFonts w:ascii="Courier New" w:hAnsi="Courier New" w:cs="Courier New"/>
          <w:noProof/>
          <w:sz w:val="20"/>
          <w:szCs w:val="20"/>
        </w:rPr>
        <w:drawing>
          <wp:anchor distT="0" distB="0" distL="114300" distR="114300" simplePos="0" relativeHeight="251717632" behindDoc="0" locked="0" layoutInCell="1" allowOverlap="1" wp14:anchorId="4F318595" wp14:editId="3D655A3C">
            <wp:simplePos x="0" y="0"/>
            <wp:positionH relativeFrom="margin">
              <wp:align>center</wp:align>
            </wp:positionH>
            <wp:positionV relativeFrom="paragraph">
              <wp:posOffset>3462197</wp:posOffset>
            </wp:positionV>
            <wp:extent cx="2870200" cy="1769745"/>
            <wp:effectExtent l="0" t="0" r="6350" b="1905"/>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
                    <pic:cNvPicPr/>
                  </pic:nvPicPr>
                  <pic:blipFill>
                    <a:blip r:embed="rId37">
                      <a:extLst>
                        <a:ext uri="{28A0092B-C50C-407E-A947-70E740481C1C}">
                          <a14:useLocalDpi xmlns:a14="http://schemas.microsoft.com/office/drawing/2010/main" val="0"/>
                        </a:ext>
                      </a:extLst>
                    </a:blip>
                    <a:stretch>
                      <a:fillRect/>
                    </a:stretch>
                  </pic:blipFill>
                  <pic:spPr>
                    <a:xfrm>
                      <a:off x="0" y="0"/>
                      <a:ext cx="2870200" cy="1769745"/>
                    </a:xfrm>
                    <a:prstGeom prst="rect">
                      <a:avLst/>
                    </a:prstGeom>
                  </pic:spPr>
                </pic:pic>
              </a:graphicData>
            </a:graphic>
            <wp14:sizeRelH relativeFrom="margin">
              <wp14:pctWidth>0</wp14:pctWidth>
            </wp14:sizeRelH>
            <wp14:sizeRelV relativeFrom="margin">
              <wp14:pctHeight>0</wp14:pctHeight>
            </wp14:sizeRelV>
          </wp:anchor>
        </w:drawing>
      </w:r>
      <w:r w:rsidRPr="008706CB">
        <w:rPr>
          <w:rFonts w:ascii="Courier New" w:hAnsi="Courier New" w:cs="Courier New"/>
          <w:noProof/>
          <w:sz w:val="20"/>
          <w:szCs w:val="20"/>
        </w:rPr>
        <w:drawing>
          <wp:anchor distT="0" distB="0" distL="114300" distR="114300" simplePos="0" relativeHeight="251714560" behindDoc="0" locked="0" layoutInCell="1" allowOverlap="1" wp14:anchorId="61B3DF59" wp14:editId="12A06401">
            <wp:simplePos x="0" y="0"/>
            <wp:positionH relativeFrom="margin">
              <wp:posOffset>954380</wp:posOffset>
            </wp:positionH>
            <wp:positionV relativeFrom="paragraph">
              <wp:posOffset>63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38">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3408" behindDoc="0" locked="0" layoutInCell="1" allowOverlap="1" wp14:anchorId="4FB21933" wp14:editId="65E8BB77">
                <wp:simplePos x="0" y="0"/>
                <wp:positionH relativeFrom="margin">
                  <wp:posOffset>-148565</wp:posOffset>
                </wp:positionH>
                <wp:positionV relativeFrom="paragraph">
                  <wp:posOffset>1831315</wp:posOffset>
                </wp:positionV>
                <wp:extent cx="6090920" cy="286385"/>
                <wp:effectExtent l="0" t="0" r="5080" b="0"/>
                <wp:wrapTopAndBottom/>
                <wp:docPr id="1837231168" name="Text Box 1"/>
                <wp:cNvGraphicFramePr/>
                <a:graphic xmlns:a="http://schemas.openxmlformats.org/drawingml/2006/main">
                  <a:graphicData uri="http://schemas.microsoft.com/office/word/2010/wordprocessingShape">
                    <wps:wsp>
                      <wps:cNvSpPr txBox="1"/>
                      <wps:spPr>
                        <a:xfrm>
                          <a:off x="0" y="0"/>
                          <a:ext cx="6090920" cy="286385"/>
                        </a:xfrm>
                        <a:prstGeom prst="rect">
                          <a:avLst/>
                        </a:prstGeom>
                        <a:solidFill>
                          <a:prstClr val="white"/>
                        </a:solidFill>
                        <a:ln>
                          <a:noFill/>
                        </a:ln>
                      </wps:spPr>
                      <wps:txbx>
                        <w:txbxContent>
                          <w:p w14:paraId="4FF29D57" w14:textId="102B584E" w:rsidR="008706CB" w:rsidRPr="008706CB" w:rsidRDefault="008706CB" w:rsidP="008706CB">
                            <w:pPr>
                              <w:pStyle w:val="Caption"/>
                              <w:jc w:val="center"/>
                              <w:rPr>
                                <w:rFonts w:ascii="Courier New" w:eastAsia="MS Mincho" w:hAnsi="Courier New" w:cs="Courier New"/>
                                <w:b w:val="0"/>
                                <w:bCs w:val="0"/>
                                <w:i/>
                                <w:iCs/>
                                <w:noProof/>
                              </w:rPr>
                            </w:pPr>
                            <w:bookmarkStart w:id="212" w:name="_Toc179470237"/>
                            <w:bookmarkStart w:id="213" w:name="_Toc180074888"/>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CE60C4">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12"/>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1933" id="_x0000_s1059" type="#_x0000_t202" style="position:absolute;left:0;text-align:left;margin-left:-11.7pt;margin-top:144.2pt;width:479.6pt;height:22.5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" stroked="f">
                <v:textbox inset="0,0,0,0">
                  <w:txbxContent>
                    <w:p w14:paraId="4FF29D57" w14:textId="102B584E" w:rsidR="008706CB" w:rsidRPr="008706CB" w:rsidRDefault="008706CB" w:rsidP="008706CB">
                      <w:pPr>
                        <w:pStyle w:val="Caption"/>
                        <w:jc w:val="center"/>
                        <w:rPr>
                          <w:rFonts w:ascii="Courier New" w:eastAsia="MS Mincho" w:hAnsi="Courier New" w:cs="Courier New"/>
                          <w:b w:val="0"/>
                          <w:bCs w:val="0"/>
                          <w:i/>
                          <w:iCs/>
                          <w:noProof/>
                        </w:rPr>
                      </w:pPr>
                      <w:bookmarkStart w:id="214" w:name="_Toc179470237"/>
                      <w:bookmarkStart w:id="215" w:name="_Toc180074888"/>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CE60C4">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14"/>
                      <w:bookmarkEnd w:id="215"/>
                    </w:p>
                  </w:txbxContent>
                </v:textbox>
                <w10:wrap type="topAndBottom" anchorx="margin"/>
              </v:shape>
            </w:pict>
          </mc:Fallback>
        </mc:AlternateContent>
      </w:r>
      <w:r w:rsidR="006A55DA" w:rsidRPr="008706CB">
        <w:rPr>
          <w:rFonts w:ascii="Courier New" w:hAnsi="Courier New" w:cs="Courier New"/>
          <w:noProof/>
          <w:sz w:val="20"/>
          <w:szCs w:val="20"/>
        </w:rPr>
        <w:t>&lt;Statistics/&gt;</w:t>
      </w:r>
      <w:r w:rsidR="006A55DA" w:rsidRPr="008706CB">
        <w:rPr>
          <w:noProof/>
          <w:sz w:val="20"/>
          <w:szCs w:val="20"/>
        </w:rPr>
        <w:t xml:space="preserve"> </w:t>
      </w:r>
      <w:r w:rsidR="006A55DA" w:rsidRPr="003160B6">
        <w:rPr>
          <w:noProof/>
        </w:rPr>
        <w:t xml:space="preserve">es un componente orientado a la función de calcular y mostrar estadísticas sobre las observaciones meteorológicas registradas. Para ello se auxilia de la función </w:t>
      </w:r>
      <w:r w:rsidR="006A55DA" w:rsidRPr="008706CB">
        <w:rPr>
          <w:rFonts w:ascii="Courier New" w:hAnsi="Courier New" w:cs="Courier New"/>
          <w:noProof/>
          <w:sz w:val="20"/>
          <w:szCs w:val="20"/>
        </w:rPr>
        <w:t>computeStatistics</w:t>
      </w:r>
      <w:r w:rsidR="006A55DA" w:rsidRPr="003160B6">
        <w:rPr>
          <w:noProof/>
        </w:rPr>
        <w:t xml:space="preserve">, importada del archivo </w:t>
      </w:r>
      <w:r w:rsidR="006A55DA" w:rsidRPr="008706CB">
        <w:rPr>
          <w:rFonts w:ascii="Courier New" w:hAnsi="Courier New" w:cs="Courier New"/>
          <w:noProof/>
          <w:sz w:val="20"/>
          <w:szCs w:val="20"/>
        </w:rPr>
        <w:t>src/services/statistics.js</w:t>
      </w:r>
      <w:r w:rsidR="00A57AF2" w:rsidRPr="003160B6">
        <w:rPr>
          <w:noProof/>
        </w:rPr>
        <w:t xml:space="preserve">, así como del componente </w:t>
      </w:r>
      <w:r w:rsidR="00A57AF2" w:rsidRPr="008706CB">
        <w:rPr>
          <w:rFonts w:ascii="Courier New" w:hAnsi="Courier New" w:cs="Courier New"/>
          <w:noProof/>
          <w:sz w:val="20"/>
          <w:szCs w:val="20"/>
        </w:rPr>
        <w:t>&lt;Table/&gt;</w:t>
      </w:r>
      <w:r w:rsidR="00A57AF2" w:rsidRPr="003160B6">
        <w:rPr>
          <w:noProof/>
        </w:rPr>
        <w:t xml:space="preserve">. La figura </w:t>
      </w:r>
      <w:r w:rsidR="00881DD0">
        <w:rPr>
          <w:noProof/>
        </w:rPr>
        <w:t>22</w:t>
      </w:r>
      <w:r w:rsidR="00A57AF2" w:rsidRPr="003160B6">
        <w:rPr>
          <w:noProof/>
        </w:rPr>
        <w:t xml:space="preserve"> muestra el código JSX producido por </w:t>
      </w:r>
      <w:r w:rsidR="00A57AF2" w:rsidRPr="008706CB">
        <w:rPr>
          <w:rFonts w:ascii="Courier New" w:hAnsi="Courier New" w:cs="Courier New"/>
          <w:noProof/>
          <w:sz w:val="20"/>
          <w:szCs w:val="20"/>
        </w:rPr>
        <w:t>&lt;Statistics/&gt;</w:t>
      </w:r>
      <w:r w:rsidR="00A57AF2" w:rsidRPr="003160B6">
        <w:rPr>
          <w:noProof/>
        </w:rPr>
        <w:t xml:space="preserve">, y la figura </w:t>
      </w:r>
      <w:r w:rsidR="00881DD0">
        <w:rPr>
          <w:noProof/>
        </w:rPr>
        <w:t>23</w:t>
      </w:r>
      <w:r w:rsidR="00A57AF2" w:rsidRPr="003160B6">
        <w:rPr>
          <w:noProof/>
        </w:rPr>
        <w:t xml:space="preserve"> es una captura de la sección de interfaz gráfica generada por el componente.</w:t>
      </w:r>
    </w:p>
    <w:p w14:paraId="23AEBAD1" w14:textId="4E213A72" w:rsidR="00435F37" w:rsidRPr="003160B6" w:rsidRDefault="00A84DAB" w:rsidP="00BC0878">
      <w:pPr>
        <w:rPr>
          <w:noProof/>
        </w:rPr>
      </w:pPr>
      <w:r>
        <w:rPr>
          <w:noProof/>
        </w:rPr>
        <mc:AlternateContent>
          <mc:Choice Requires="wps">
            <w:drawing>
              <wp:anchor distT="0" distB="0" distL="114300" distR="114300" simplePos="0" relativeHeight="251795456" behindDoc="0" locked="0" layoutInCell="1" allowOverlap="1" wp14:anchorId="0FB73FD2" wp14:editId="5F9EE671">
                <wp:simplePos x="0" y="0"/>
                <wp:positionH relativeFrom="column">
                  <wp:posOffset>603951</wp:posOffset>
                </wp:positionH>
                <wp:positionV relativeFrom="paragraph">
                  <wp:posOffset>1800159</wp:posOffset>
                </wp:positionV>
                <wp:extent cx="4640580" cy="347345"/>
                <wp:effectExtent l="0" t="0" r="7620" b="0"/>
                <wp:wrapTopAndBottom/>
                <wp:docPr id="998229916" name="Text Box 1"/>
                <wp:cNvGraphicFramePr/>
                <a:graphic xmlns:a="http://schemas.openxmlformats.org/drawingml/2006/main">
                  <a:graphicData uri="http://schemas.microsoft.com/office/word/2010/wordprocessingShape">
                    <wps:wsp>
                      <wps:cNvSpPr txBox="1"/>
                      <wps:spPr>
                        <a:xfrm>
                          <a:off x="0" y="0"/>
                          <a:ext cx="4640580" cy="347345"/>
                        </a:xfrm>
                        <a:prstGeom prst="rect">
                          <a:avLst/>
                        </a:prstGeom>
                        <a:solidFill>
                          <a:prstClr val="white"/>
                        </a:solidFill>
                        <a:ln>
                          <a:noFill/>
                        </a:ln>
                      </wps:spPr>
                      <wps:txbx>
                        <w:txbxContent>
                          <w:p w14:paraId="72C13713" w14:textId="700A13C0" w:rsidR="008706CB" w:rsidRPr="008706CB" w:rsidRDefault="008706CB" w:rsidP="008706CB">
                            <w:pPr>
                              <w:pStyle w:val="Caption"/>
                              <w:jc w:val="center"/>
                              <w:rPr>
                                <w:rFonts w:ascii="Courier New" w:eastAsia="MS Mincho" w:hAnsi="Courier New" w:cs="Courier New"/>
                                <w:b w:val="0"/>
                                <w:bCs w:val="0"/>
                                <w:i/>
                                <w:iCs/>
                                <w:noProof/>
                              </w:rPr>
                            </w:pPr>
                            <w:bookmarkStart w:id="216" w:name="_Toc179470236"/>
                            <w:bookmarkStart w:id="217" w:name="_Toc180074889"/>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73FD2" id="_x0000_s1060" type="#_x0000_t202" style="position:absolute;left:0;text-align:left;margin-left:47.55pt;margin-top:141.75pt;width:365.4pt;height:27.3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" stroked="f">
                <v:textbox style="mso-fit-shape-to-text:t" inset="0,0,0,0">
                  <w:txbxContent>
                    <w:p w14:paraId="72C13713" w14:textId="700A13C0" w:rsidR="008706CB" w:rsidRPr="008706CB" w:rsidRDefault="008706CB" w:rsidP="008706CB">
                      <w:pPr>
                        <w:pStyle w:val="Caption"/>
                        <w:jc w:val="center"/>
                        <w:rPr>
                          <w:rFonts w:ascii="Courier New" w:eastAsia="MS Mincho" w:hAnsi="Courier New" w:cs="Courier New"/>
                          <w:b w:val="0"/>
                          <w:bCs w:val="0"/>
                          <w:i/>
                          <w:iCs/>
                          <w:noProof/>
                        </w:rPr>
                      </w:pPr>
                      <w:bookmarkStart w:id="218" w:name="_Toc179470236"/>
                      <w:bookmarkStart w:id="219" w:name="_Toc180074889"/>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18"/>
                      <w:bookmarkEnd w:id="219"/>
                    </w:p>
                  </w:txbxContent>
                </v:textbox>
                <w10:wrap type="topAndBottom"/>
              </v:shape>
            </w:pict>
          </mc:Fallback>
        </mc:AlternateContent>
      </w:r>
      <w:r w:rsidRPr="003160B6">
        <w:rPr>
          <w:noProof/>
        </w:rPr>
        <mc:AlternateContent>
          <mc:Choice Requires="wps">
            <w:drawing>
              <wp:anchor distT="0" distB="0" distL="114300" distR="114300" simplePos="0" relativeHeight="251722752" behindDoc="0" locked="0" layoutInCell="1" allowOverlap="1" wp14:anchorId="1F1C5339" wp14:editId="7443976B">
                <wp:simplePos x="0" y="0"/>
                <wp:positionH relativeFrom="margin">
                  <wp:align>center</wp:align>
                </wp:positionH>
                <wp:positionV relativeFrom="paragraph">
                  <wp:posOffset>3961468</wp:posOffset>
                </wp:positionV>
                <wp:extent cx="5900420" cy="313690"/>
                <wp:effectExtent l="0" t="0" r="5080" b="0"/>
                <wp:wrapTopAndBottom/>
                <wp:docPr id="1385477990" name="Text Box 1"/>
                <wp:cNvGraphicFramePr/>
                <a:graphic xmlns:a="http://schemas.openxmlformats.org/drawingml/2006/main">
                  <a:graphicData uri="http://schemas.microsoft.com/office/word/2010/wordprocessingShape">
                    <wps:wsp>
                      <wps:cNvSpPr txBox="1"/>
                      <wps:spPr>
                        <a:xfrm>
                          <a:off x="0" y="0"/>
                          <a:ext cx="5900420" cy="313690"/>
                        </a:xfrm>
                        <a:prstGeom prst="rect">
                          <a:avLst/>
                        </a:prstGeom>
                        <a:solidFill>
                          <a:prstClr val="white"/>
                        </a:solidFill>
                        <a:ln>
                          <a:noFill/>
                        </a:ln>
                      </wps:spPr>
                      <wps:txbx>
                        <w:txbxContent>
                          <w:p w14:paraId="5F5ECB2A" w14:textId="370B6BDC" w:rsidR="005520D8" w:rsidRPr="00195C73" w:rsidRDefault="005520D8" w:rsidP="005520D8">
                            <w:pPr>
                              <w:pStyle w:val="Caption"/>
                              <w:jc w:val="center"/>
                              <w:rPr>
                                <w:rFonts w:eastAsia="MS Mincho"/>
                                <w:b w:val="0"/>
                                <w:bCs w:val="0"/>
                                <w:i/>
                                <w:iCs/>
                                <w:noProof/>
                              </w:rPr>
                            </w:pPr>
                            <w:bookmarkStart w:id="220" w:name="_Toc179376515"/>
                            <w:bookmarkStart w:id="221" w:name="_Toc179463679"/>
                            <w:bookmarkStart w:id="222" w:name="_Toc179463728"/>
                            <w:bookmarkStart w:id="223" w:name="_Toc179469381"/>
                            <w:bookmarkStart w:id="224" w:name="_Toc179470239"/>
                            <w:bookmarkStart w:id="225" w:name="_Toc180074890"/>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CE60C4">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20"/>
                            <w:bookmarkEnd w:id="221"/>
                            <w:bookmarkEnd w:id="222"/>
                            <w:bookmarkEnd w:id="223"/>
                            <w:bookmarkEnd w:id="224"/>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C5339" id="_x0000_s1061" type="#_x0000_t202" style="position:absolute;left:0;text-align:left;margin-left:0;margin-top:311.95pt;width:464.6pt;height:24.7pt;z-index:2517227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" stroked="f">
                <v:textbox inset="0,0,0,0">
                  <w:txbxContent>
                    <w:p w14:paraId="5F5ECB2A" w14:textId="370B6BDC" w:rsidR="005520D8" w:rsidRPr="00195C73" w:rsidRDefault="005520D8" w:rsidP="005520D8">
                      <w:pPr>
                        <w:pStyle w:val="Caption"/>
                        <w:jc w:val="center"/>
                        <w:rPr>
                          <w:rFonts w:eastAsia="MS Mincho"/>
                          <w:b w:val="0"/>
                          <w:bCs w:val="0"/>
                          <w:i/>
                          <w:iCs/>
                          <w:noProof/>
                        </w:rPr>
                      </w:pPr>
                      <w:bookmarkStart w:id="226" w:name="_Toc179376515"/>
                      <w:bookmarkStart w:id="227" w:name="_Toc179463679"/>
                      <w:bookmarkStart w:id="228" w:name="_Toc179463728"/>
                      <w:bookmarkStart w:id="229" w:name="_Toc179469381"/>
                      <w:bookmarkStart w:id="230" w:name="_Toc179470239"/>
                      <w:bookmarkStart w:id="231" w:name="_Toc180074890"/>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CE60C4">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26"/>
                      <w:bookmarkEnd w:id="227"/>
                      <w:bookmarkEnd w:id="228"/>
                      <w:bookmarkEnd w:id="229"/>
                      <w:bookmarkEnd w:id="230"/>
                      <w:bookmarkEnd w:id="231"/>
                    </w:p>
                  </w:txbxContent>
                </v:textbox>
                <w10:wrap type="topAndBottom" anchorx="margin"/>
              </v:shape>
            </w:pict>
          </mc:Fallback>
        </mc:AlternateContent>
      </w:r>
    </w:p>
    <w:p w14:paraId="6818EAAB" w14:textId="0F47B037" w:rsidR="003E1EE1" w:rsidRPr="003160B6" w:rsidRDefault="00BC0878" w:rsidP="00BC0878">
      <w:r w:rsidRPr="003160B6">
        <w:rPr>
          <w:noProof/>
        </w:rPr>
        <w:lastRenderedPageBreak/>
        <w:t>Los componentes</w:t>
      </w:r>
      <w:r w:rsidRPr="003160B6">
        <w:t xml:space="preserve"> </w:t>
      </w:r>
      <w:r w:rsidRPr="008706CB">
        <w:rPr>
          <w:rFonts w:ascii="Courier New" w:hAnsi="Courier New" w:cs="Courier New"/>
          <w:sz w:val="20"/>
          <w:szCs w:val="20"/>
        </w:rPr>
        <w:t>&lt;Hero/&gt;</w:t>
      </w:r>
      <w:r w:rsidR="003E1EE1" w:rsidRPr="003160B6">
        <w:t xml:space="preserve">, </w:t>
      </w:r>
      <w:r w:rsidRPr="003160B6">
        <w:t xml:space="preserve"> </w:t>
      </w:r>
      <w:r w:rsidRPr="008706CB">
        <w:rPr>
          <w:rFonts w:ascii="Courier New" w:hAnsi="Courier New" w:cs="Courier New"/>
          <w:sz w:val="20"/>
          <w:szCs w:val="20"/>
        </w:rPr>
        <w:t>&lt;RegistroComponent/&gt;</w:t>
      </w:r>
      <w:r w:rsidR="003E1EE1" w:rsidRPr="008706CB">
        <w:rPr>
          <w:sz w:val="20"/>
          <w:szCs w:val="20"/>
        </w:rPr>
        <w:t xml:space="preserve"> </w:t>
      </w:r>
      <w:r w:rsidR="003E1EE1" w:rsidRPr="003160B6">
        <w:t xml:space="preserve">y </w:t>
      </w:r>
      <w:r w:rsidR="003E1EE1" w:rsidRPr="008706CB">
        <w:rPr>
          <w:rFonts w:ascii="Courier New" w:hAnsi="Courier New" w:cs="Courier New"/>
          <w:sz w:val="20"/>
          <w:szCs w:val="20"/>
        </w:rPr>
        <w:t>&lt;Seccion/&gt;</w:t>
      </w:r>
      <w:r w:rsidRPr="008706CB">
        <w:rPr>
          <w:sz w:val="20"/>
          <w:szCs w:val="20"/>
        </w:rPr>
        <w:t xml:space="preserve"> </w:t>
      </w:r>
      <w:r w:rsidRPr="003160B6">
        <w:t xml:space="preserve">sirven para agrupar otros componentes, y su función es esencialmente organizativa. </w:t>
      </w:r>
      <w:r w:rsidR="003E1EE1" w:rsidRPr="008706CB">
        <w:rPr>
          <w:rFonts w:ascii="Courier New" w:hAnsi="Courier New" w:cs="Courier New"/>
          <w:sz w:val="20"/>
          <w:szCs w:val="20"/>
        </w:rPr>
        <w:t>&lt;InfoCard/&gt;</w:t>
      </w:r>
      <w:r w:rsidR="003E1EE1" w:rsidRPr="008706CB">
        <w:rPr>
          <w:sz w:val="20"/>
          <w:szCs w:val="20"/>
        </w:rPr>
        <w:t xml:space="preserve"> </w:t>
      </w:r>
      <w:r w:rsidR="003E1EE1" w:rsidRPr="003160B6">
        <w:t xml:space="preserve">y </w:t>
      </w:r>
      <w:r w:rsidRPr="008706CB">
        <w:rPr>
          <w:rFonts w:ascii="Courier New" w:hAnsi="Courier New" w:cs="Courier New"/>
          <w:sz w:val="20"/>
          <w:szCs w:val="20"/>
        </w:rPr>
        <w:t>&lt;PageHeader/&gt;</w:t>
      </w:r>
      <w:r w:rsidR="003E1EE1" w:rsidRPr="008706CB">
        <w:rPr>
          <w:sz w:val="20"/>
          <w:szCs w:val="20"/>
        </w:rPr>
        <w:t xml:space="preserve"> </w:t>
      </w:r>
      <w:r w:rsidR="003E1EE1" w:rsidRPr="003160B6">
        <w:t xml:space="preserve">ofrecen marcos de presentación visual para la información; el primero estiliza los títulos de las páginas, y el segundo agrupa en tarjetas virtuales las imágenes y textos de la interfaz gráfica. </w:t>
      </w:r>
      <w:r w:rsidR="003E1EE1" w:rsidRPr="008706CB">
        <w:rPr>
          <w:rFonts w:ascii="Courier New" w:hAnsi="Courier New" w:cs="Courier New"/>
          <w:sz w:val="20"/>
          <w:szCs w:val="20"/>
        </w:rPr>
        <w:t>&lt;GraphsCard/&gt;</w:t>
      </w:r>
      <w:r w:rsidR="003E1EE1" w:rsidRPr="008706CB">
        <w:rPr>
          <w:sz w:val="20"/>
          <w:szCs w:val="20"/>
        </w:rPr>
        <w:t xml:space="preserve"> </w:t>
      </w:r>
      <w:r w:rsidR="003E1EE1" w:rsidRPr="003160B6">
        <w:t xml:space="preserve">agrupa los gráficos de línea implementados mediante </w:t>
      </w:r>
      <w:r w:rsidR="00A34D2E" w:rsidRPr="008706CB">
        <w:rPr>
          <w:rFonts w:ascii="Courier New" w:hAnsi="Courier New" w:cs="Courier New"/>
          <w:sz w:val="20"/>
          <w:szCs w:val="20"/>
        </w:rPr>
        <w:t>&lt;LineGraph/&gt;</w:t>
      </w:r>
      <w:r w:rsidR="00A34D2E" w:rsidRPr="003160B6">
        <w:t>, que permiten al usuario visualizar las tendencias de las variables meteorológicas mostradas en la página de observaciones.</w:t>
      </w:r>
    </w:p>
    <w:p w14:paraId="45008B1F" w14:textId="1629B746" w:rsidR="009B7919" w:rsidRPr="003160B6" w:rsidRDefault="00011B3C" w:rsidP="003C4FFC">
      <w:pPr>
        <w:pStyle w:val="Heading3"/>
        <w:rPr>
          <w:szCs w:val="24"/>
        </w:rPr>
      </w:pPr>
      <w:bookmarkStart w:id="232" w:name="_Toc180074838"/>
      <w:r>
        <w:rPr>
          <w:szCs w:val="24"/>
        </w:rPr>
        <w:t>Implementación</w:t>
      </w:r>
      <w:r w:rsidR="003C4FFC" w:rsidRPr="003160B6">
        <w:rPr>
          <w:szCs w:val="24"/>
        </w:rPr>
        <w:t xml:space="preserve"> de </w:t>
      </w:r>
      <w:r w:rsidR="00881DD0">
        <w:rPr>
          <w:szCs w:val="24"/>
        </w:rPr>
        <w:t xml:space="preserve">la </w:t>
      </w:r>
      <w:r w:rsidR="003C4FFC" w:rsidRPr="003160B6">
        <w:rPr>
          <w:szCs w:val="24"/>
        </w:rPr>
        <w:t>autenticación</w:t>
      </w:r>
      <w:bookmarkEnd w:id="232"/>
    </w:p>
    <w:p w14:paraId="267804D1" w14:textId="04B849FD" w:rsidR="005520D8" w:rsidRPr="003160B6" w:rsidRDefault="005520D8" w:rsidP="005520D8">
      <w:r w:rsidRPr="003160B6">
        <w:t xml:space="preserve">La configuración de autenticación mediante NextAuth se define en el archivo </w:t>
      </w:r>
      <w:r w:rsidRPr="008706CB">
        <w:rPr>
          <w:rFonts w:ascii="Courier New" w:hAnsi="Courier New" w:cs="Courier New"/>
          <w:sz w:val="20"/>
          <w:szCs w:val="20"/>
        </w:rPr>
        <w:t>src/app/api/auth/[…nextauth]/route.js</w:t>
      </w:r>
      <w:r w:rsidRPr="003160B6">
        <w:t>, que incluye especificaciones para la definición de credenciales</w:t>
      </w:r>
      <w:r w:rsidR="007140D5">
        <w:t xml:space="preserve"> y </w:t>
      </w:r>
      <w:r w:rsidR="007140D5" w:rsidRPr="007140D5">
        <w:t xml:space="preserve">renovación de </w:t>
      </w:r>
      <w:r w:rsidR="007140D5" w:rsidRPr="007140D5">
        <w:rPr>
          <w:i/>
          <w:iCs/>
        </w:rPr>
        <w:t>tokens</w:t>
      </w:r>
      <w:r w:rsidRPr="003160B6">
        <w:t xml:space="preserve">. </w:t>
      </w:r>
      <w:r w:rsidR="00F0478D">
        <w:t>Las credenciales consisten</w:t>
      </w:r>
      <w:r w:rsidRPr="003160B6">
        <w:t xml:space="preserve"> de un par formado por un nombre de usuario y una contraseña. </w:t>
      </w:r>
    </w:p>
    <w:p w14:paraId="2CA9F2C1" w14:textId="5CCC3AE1" w:rsidR="00460D3B" w:rsidRPr="003160B6" w:rsidRDefault="00223063" w:rsidP="005520D8">
      <w:r w:rsidRPr="003160B6">
        <w:t xml:space="preserve">En el archivo </w:t>
      </w:r>
      <w:r w:rsidRPr="008706CB">
        <w:rPr>
          <w:rFonts w:ascii="Courier New" w:hAnsi="Courier New" w:cs="Courier New"/>
          <w:sz w:val="20"/>
          <w:szCs w:val="20"/>
        </w:rPr>
        <w:t>layout.js</w:t>
      </w:r>
      <w:r w:rsidRPr="008706CB">
        <w:rPr>
          <w:i/>
          <w:iCs/>
          <w:sz w:val="20"/>
          <w:szCs w:val="20"/>
        </w:rPr>
        <w:t xml:space="preserve"> </w:t>
      </w:r>
      <w:r w:rsidRPr="003160B6">
        <w:t xml:space="preserve">principal, que define arreglos uniformes a través de las diferentes páginas de la aplicación web, se engloba el contenido dentro del componente </w:t>
      </w:r>
      <w:r w:rsidRPr="008706CB">
        <w:rPr>
          <w:rFonts w:ascii="Courier New" w:hAnsi="Courier New" w:cs="Courier New"/>
          <w:sz w:val="20"/>
          <w:szCs w:val="20"/>
        </w:rPr>
        <w:t>&lt;SessionProviderWrapper&gt;</w:t>
      </w:r>
      <w:r w:rsidRPr="003160B6">
        <w:t xml:space="preserve">, que a su vez importa </w:t>
      </w:r>
      <w:r w:rsidRPr="008706CB">
        <w:rPr>
          <w:rFonts w:ascii="Courier New" w:hAnsi="Courier New" w:cs="Courier New"/>
          <w:sz w:val="20"/>
          <w:szCs w:val="20"/>
        </w:rPr>
        <w:t>&lt;SessionProvider&gt;</w:t>
      </w:r>
      <w:r w:rsidRPr="008706CB">
        <w:rPr>
          <w:sz w:val="20"/>
          <w:szCs w:val="20"/>
        </w:rPr>
        <w:t xml:space="preserve"> </w:t>
      </w:r>
      <w:r w:rsidRPr="003160B6">
        <w:t xml:space="preserve">del paquete </w:t>
      </w:r>
      <w:r w:rsidRPr="008706CB">
        <w:rPr>
          <w:rFonts w:ascii="Courier New" w:hAnsi="Courier New" w:cs="Courier New"/>
          <w:sz w:val="20"/>
          <w:szCs w:val="20"/>
        </w:rPr>
        <w:t>next-auth/react</w:t>
      </w:r>
      <w:r w:rsidRPr="003160B6">
        <w:t xml:space="preserve">, </w:t>
      </w:r>
      <w:r w:rsidR="00460D3B" w:rsidRPr="003160B6">
        <w:t>para la provisión de sesi</w:t>
      </w:r>
      <w:r w:rsidR="00B11F0A">
        <w:t>ones</w:t>
      </w:r>
      <w:r w:rsidR="00460D3B" w:rsidRPr="003160B6">
        <w:t xml:space="preserve"> de usuario. </w:t>
      </w:r>
    </w:p>
    <w:p w14:paraId="6FB4343C" w14:textId="176EBB82" w:rsidR="00460D3B" w:rsidRDefault="00460D3B" w:rsidP="005520D8">
      <w:r w:rsidRPr="003160B6">
        <w:t xml:space="preserve">En la barra de navegación, abordada en el epígrafe anterior y también incluida en </w:t>
      </w:r>
      <w:r w:rsidRPr="008706CB">
        <w:rPr>
          <w:rFonts w:ascii="Courier New" w:hAnsi="Courier New" w:cs="Courier New"/>
          <w:sz w:val="20"/>
          <w:szCs w:val="20"/>
        </w:rPr>
        <w:t>layout.js</w:t>
      </w:r>
      <w:r w:rsidRPr="003160B6">
        <w:t xml:space="preserve">, se incluye una pestaña como se muestra en la figura </w:t>
      </w:r>
      <w:r w:rsidR="00080CD9">
        <w:t>24</w:t>
      </w:r>
      <w:r w:rsidRPr="003160B6">
        <w:t xml:space="preserve">, para permitir al usuario autenticarse si no lo ha hecho, o cerrar su sesión si ya está autenticado. La lógica de autenticación se maneja en el fragmento de código de la barra de navegación que aparece en la figura </w:t>
      </w:r>
      <w:r w:rsidR="00080CD9">
        <w:t>25</w:t>
      </w:r>
      <w:r w:rsidRPr="003160B6">
        <w:t>.</w:t>
      </w:r>
    </w:p>
    <w:p w14:paraId="6C1C6D87" w14:textId="0E1C3934" w:rsidR="00080CD9" w:rsidRDefault="00080CD9" w:rsidP="005520D8">
      <w:r w:rsidRPr="003160B6">
        <w:rPr>
          <w:noProof/>
        </w:rPr>
        <w:drawing>
          <wp:anchor distT="0" distB="0" distL="114300" distR="114300" simplePos="0" relativeHeight="251723776" behindDoc="0" locked="0" layoutInCell="1" allowOverlap="1" wp14:anchorId="6D8B699E" wp14:editId="30786234">
            <wp:simplePos x="0" y="0"/>
            <wp:positionH relativeFrom="margin">
              <wp:align>center</wp:align>
            </wp:positionH>
            <wp:positionV relativeFrom="paragraph">
              <wp:posOffset>341674</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3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5824" behindDoc="0" locked="0" layoutInCell="1" allowOverlap="1" wp14:anchorId="09385E2E" wp14:editId="5C67309F">
                <wp:simplePos x="0" y="0"/>
                <wp:positionH relativeFrom="margin">
                  <wp:posOffset>217805</wp:posOffset>
                </wp:positionH>
                <wp:positionV relativeFrom="paragraph">
                  <wp:posOffset>190627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2143DFB9" w:rsidR="00460D3B" w:rsidRPr="00460D3B" w:rsidRDefault="00460D3B" w:rsidP="00460D3B">
                            <w:pPr>
                              <w:pStyle w:val="Caption"/>
                              <w:jc w:val="center"/>
                              <w:rPr>
                                <w:rFonts w:eastAsia="MS Mincho"/>
                                <w:b w:val="0"/>
                                <w:bCs w:val="0"/>
                                <w:i/>
                                <w:iCs/>
                              </w:rPr>
                            </w:pPr>
                            <w:bookmarkStart w:id="233" w:name="_Toc179376517"/>
                            <w:bookmarkStart w:id="234" w:name="_Toc179463681"/>
                            <w:bookmarkStart w:id="235" w:name="_Toc179463730"/>
                            <w:bookmarkStart w:id="236" w:name="_Toc179469383"/>
                            <w:bookmarkStart w:id="237" w:name="_Toc179470241"/>
                            <w:bookmarkStart w:id="238" w:name="_Toc18007489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33"/>
                            <w:bookmarkEnd w:id="234"/>
                            <w:bookmarkEnd w:id="235"/>
                            <w:bookmarkEnd w:id="236"/>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62" type="#_x0000_t202" style="position:absolute;left:0;text-align:left;margin-left:17.15pt;margin-top:150.1pt;width:421.8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" stroked="f">
                <v:textbox style="mso-fit-shape-to-text:t" inset="0,0,0,0">
                  <w:txbxContent>
                    <w:p w14:paraId="2395E802" w14:textId="2143DFB9" w:rsidR="00460D3B" w:rsidRPr="00460D3B" w:rsidRDefault="00460D3B" w:rsidP="00460D3B">
                      <w:pPr>
                        <w:pStyle w:val="Caption"/>
                        <w:jc w:val="center"/>
                        <w:rPr>
                          <w:rFonts w:eastAsia="MS Mincho"/>
                          <w:b w:val="0"/>
                          <w:bCs w:val="0"/>
                          <w:i/>
                          <w:iCs/>
                        </w:rPr>
                      </w:pPr>
                      <w:bookmarkStart w:id="239" w:name="_Toc179376517"/>
                      <w:bookmarkStart w:id="240" w:name="_Toc179463681"/>
                      <w:bookmarkStart w:id="241" w:name="_Toc179463730"/>
                      <w:bookmarkStart w:id="242" w:name="_Toc179469383"/>
                      <w:bookmarkStart w:id="243" w:name="_Toc179470241"/>
                      <w:bookmarkStart w:id="244" w:name="_Toc18007489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39"/>
                      <w:bookmarkEnd w:id="240"/>
                      <w:bookmarkEnd w:id="241"/>
                      <w:bookmarkEnd w:id="242"/>
                      <w:bookmarkEnd w:id="243"/>
                      <w:bookmarkEnd w:id="244"/>
                    </w:p>
                  </w:txbxContent>
                </v:textbox>
                <w10:wrap type="topAndBottom" anchorx="margin"/>
              </v:shape>
            </w:pict>
          </mc:Fallback>
        </mc:AlternateContent>
      </w:r>
    </w:p>
    <w:p w14:paraId="48ACC73A" w14:textId="54160721" w:rsidR="00080CD9" w:rsidRPr="003160B6" w:rsidRDefault="00080CD9" w:rsidP="005520D8">
      <w:r w:rsidRPr="003160B6">
        <w:rPr>
          <w:noProof/>
        </w:rPr>
        <w:lastRenderedPageBreak/>
        <mc:AlternateContent>
          <mc:Choice Requires="wps">
            <w:drawing>
              <wp:anchor distT="0" distB="0" distL="114300" distR="114300" simplePos="0" relativeHeight="251728896" behindDoc="0" locked="0" layoutInCell="1" allowOverlap="1" wp14:anchorId="1A02F9AF" wp14:editId="2D7E42AD">
                <wp:simplePos x="0" y="0"/>
                <wp:positionH relativeFrom="margin">
                  <wp:posOffset>-146685</wp:posOffset>
                </wp:positionH>
                <wp:positionV relativeFrom="paragraph">
                  <wp:posOffset>1913824</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4DE68C40" w:rsidR="0054158E" w:rsidRPr="00A573BB" w:rsidRDefault="0054158E" w:rsidP="00A573BB">
                            <w:pPr>
                              <w:pStyle w:val="Caption"/>
                              <w:jc w:val="center"/>
                              <w:rPr>
                                <w:rFonts w:eastAsia="MS Mincho"/>
                                <w:b w:val="0"/>
                                <w:bCs w:val="0"/>
                                <w:i/>
                                <w:iCs/>
                              </w:rPr>
                            </w:pPr>
                            <w:bookmarkStart w:id="245" w:name="_Toc179376516"/>
                            <w:bookmarkStart w:id="246" w:name="_Toc179463680"/>
                            <w:bookmarkStart w:id="247" w:name="_Toc179463729"/>
                            <w:bookmarkStart w:id="248" w:name="_Toc179469382"/>
                            <w:bookmarkStart w:id="249" w:name="_Toc179470240"/>
                            <w:bookmarkStart w:id="250" w:name="_Toc180074892"/>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45"/>
                            <w:bookmarkEnd w:id="246"/>
                            <w:bookmarkEnd w:id="247"/>
                            <w:bookmarkEnd w:id="248"/>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63" type="#_x0000_t202" style="position:absolute;left:0;text-align:left;margin-left:-11.55pt;margin-top:150.7pt;width:470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RcVGwIAAEAEAAAOAAAAZHJzL2Uyb0RvYy54bWysU8Fu2zAMvQ/YPwi6L3ZaNFu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" stroked="f">
                <v:textbox style="mso-fit-shape-to-text:t" inset="0,0,0,0">
                  <w:txbxContent>
                    <w:p w14:paraId="3B432276" w14:textId="4DE68C40" w:rsidR="0054158E" w:rsidRPr="00A573BB" w:rsidRDefault="0054158E" w:rsidP="00A573BB">
                      <w:pPr>
                        <w:pStyle w:val="Caption"/>
                        <w:jc w:val="center"/>
                        <w:rPr>
                          <w:rFonts w:eastAsia="MS Mincho"/>
                          <w:b w:val="0"/>
                          <w:bCs w:val="0"/>
                          <w:i/>
                          <w:iCs/>
                        </w:rPr>
                      </w:pPr>
                      <w:bookmarkStart w:id="251" w:name="_Toc179376516"/>
                      <w:bookmarkStart w:id="252" w:name="_Toc179463680"/>
                      <w:bookmarkStart w:id="253" w:name="_Toc179463729"/>
                      <w:bookmarkStart w:id="254" w:name="_Toc179469382"/>
                      <w:bookmarkStart w:id="255" w:name="_Toc179470240"/>
                      <w:bookmarkStart w:id="256" w:name="_Toc180074892"/>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E60C4">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51"/>
                      <w:bookmarkEnd w:id="252"/>
                      <w:bookmarkEnd w:id="253"/>
                      <w:bookmarkEnd w:id="254"/>
                      <w:bookmarkEnd w:id="255"/>
                      <w:bookmarkEnd w:id="256"/>
                    </w:p>
                  </w:txbxContent>
                </v:textbox>
                <w10:wrap type="topAndBottom" anchorx="margin"/>
              </v:shape>
            </w:pict>
          </mc:Fallback>
        </mc:AlternateContent>
      </w:r>
      <w:r w:rsidRPr="003160B6">
        <w:rPr>
          <w:noProof/>
        </w:rPr>
        <w:drawing>
          <wp:anchor distT="0" distB="0" distL="114300" distR="114300" simplePos="0" relativeHeight="251726848" behindDoc="0" locked="0" layoutInCell="1" allowOverlap="1" wp14:anchorId="26196E35" wp14:editId="41DEE97D">
            <wp:simplePos x="0" y="0"/>
            <wp:positionH relativeFrom="margin">
              <wp:posOffset>1019810</wp:posOffset>
            </wp:positionH>
            <wp:positionV relativeFrom="paragraph">
              <wp:posOffset>117519</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40">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p>
    <w:p w14:paraId="227FF886" w14:textId="073EC970" w:rsidR="00344E97" w:rsidRPr="003160B6" w:rsidRDefault="00344E97" w:rsidP="00344E97">
      <w:pPr>
        <w:pStyle w:val="Heading2"/>
      </w:pPr>
      <w:bookmarkStart w:id="257" w:name="_Toc180074839"/>
      <w:r w:rsidRPr="003160B6">
        <w:t>Conclusiones parciales del capítulo</w:t>
      </w:r>
      <w:bookmarkEnd w:id="257"/>
    </w:p>
    <w:p w14:paraId="3D3ABFD8" w14:textId="3028B72E" w:rsidR="00AE73C1" w:rsidRPr="003160B6" w:rsidRDefault="00432B67" w:rsidP="00432B67">
      <w:r w:rsidRPr="00922CB3">
        <w:t xml:space="preserve">En el capítulo se describió la modelación </w:t>
      </w:r>
      <w:r w:rsidR="00021F4C">
        <w:t xml:space="preserve">y desarrollo </w:t>
      </w:r>
      <w:r w:rsidRPr="00922CB3">
        <w:t xml:space="preserve">de la aplicación web en forma global, así como en sus partes </w:t>
      </w:r>
      <w:r w:rsidR="00B34F19" w:rsidRPr="00922CB3">
        <w:t xml:space="preserve">separadas </w:t>
      </w:r>
      <w:r w:rsidRPr="00922CB3">
        <w:t xml:space="preserve">del lado del cliente y del servidor, en aspectos funcionales y estructurales, y a diferentes niveles de abstracción, </w:t>
      </w:r>
      <w:r w:rsidR="00B34F19" w:rsidRPr="00922CB3">
        <w:t>desde sus diagramas correspondientes en el diseño</w:t>
      </w:r>
      <w:r w:rsidR="00021F4C">
        <w:t xml:space="preserve"> gráfico</w:t>
      </w:r>
      <w:r w:rsidR="00B34F19" w:rsidRPr="00922CB3">
        <w:t xml:space="preserve"> y la apariencia visual de la interfaz gráfica hasta los sistemas de archivos implementados y fragmentos relevantes del código</w:t>
      </w:r>
      <w:r w:rsidR="003C1579">
        <w:t>; y se concluye que el</w:t>
      </w:r>
      <w:r w:rsidR="00AE73C1">
        <w:t xml:space="preserve"> d</w:t>
      </w:r>
      <w:r w:rsidR="00021F4C">
        <w:t xml:space="preserve">iseño descrito por los </w:t>
      </w:r>
      <w:r w:rsidR="008A7F70">
        <w:t>esquemas</w:t>
      </w:r>
      <w:r w:rsidR="00021F4C">
        <w:t xml:space="preserve"> usados, así como los archivos, clases, funciones, componentes y configuraciones que se codificó, </w:t>
      </w:r>
      <w:r w:rsidR="003C1579">
        <w:t>resultan</w:t>
      </w:r>
      <w:r w:rsidR="00021F4C">
        <w:t xml:space="preserve"> adecuados</w:t>
      </w:r>
      <w:r w:rsidR="003C1579">
        <w:t xml:space="preserve"> en aras de que el software desarrollado cumpla las funcionalidades definidas en los requisitos</w:t>
      </w:r>
      <w:r w:rsidR="00290B19">
        <w:t>.</w:t>
      </w:r>
    </w:p>
    <w:p w14:paraId="1A3F2A57" w14:textId="7F20A192" w:rsidR="00344E97" w:rsidRPr="003160B6"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bookmarkStart w:id="258" w:name="_Toc179463301"/>
      <w:bookmarkStart w:id="259" w:name="_Toc179463530"/>
      <w:bookmarkStart w:id="260" w:name="_Toc180049943"/>
      <w:bookmarkStart w:id="261" w:name="_Toc180074840"/>
      <w:bookmarkEnd w:id="258"/>
      <w:bookmarkEnd w:id="259"/>
      <w:bookmarkEnd w:id="260"/>
      <w:bookmarkEnd w:id="261"/>
    </w:p>
    <w:p w14:paraId="5C059849" w14:textId="77777777" w:rsidR="00344E97" w:rsidRPr="003160B6"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bookmarkStart w:id="262" w:name="_Toc179463302"/>
      <w:bookmarkStart w:id="263" w:name="_Toc179463531"/>
      <w:bookmarkStart w:id="264" w:name="_Toc180049944"/>
      <w:bookmarkStart w:id="265" w:name="_Toc180074841"/>
      <w:bookmarkEnd w:id="262"/>
      <w:bookmarkEnd w:id="263"/>
      <w:bookmarkEnd w:id="264"/>
      <w:bookmarkEnd w:id="265"/>
    </w:p>
    <w:p w14:paraId="4E306B1D" w14:textId="77777777" w:rsidR="00344E97" w:rsidRPr="003160B6" w:rsidRDefault="00344E97" w:rsidP="00344E97">
      <w:pPr>
        <w:pStyle w:val="ListParagraph"/>
        <w:widowControl w:val="0"/>
        <w:numPr>
          <w:ilvl w:val="1"/>
          <w:numId w:val="50"/>
        </w:numPr>
        <w:tabs>
          <w:tab w:val="left" w:pos="578"/>
        </w:tabs>
        <w:spacing w:before="240"/>
        <w:contextualSpacing w:val="0"/>
        <w:outlineLvl w:val="1"/>
        <w:rPr>
          <w:rFonts w:eastAsia="Times New Roman"/>
          <w:b/>
          <w:bCs/>
          <w:i/>
          <w:iCs/>
          <w:vanish/>
        </w:rPr>
      </w:pPr>
      <w:bookmarkStart w:id="266" w:name="_Toc179463303"/>
      <w:bookmarkStart w:id="267" w:name="_Toc179463532"/>
      <w:bookmarkStart w:id="268" w:name="_Toc180049945"/>
      <w:bookmarkStart w:id="269" w:name="_Toc180074842"/>
      <w:bookmarkEnd w:id="266"/>
      <w:bookmarkEnd w:id="267"/>
      <w:bookmarkEnd w:id="268"/>
      <w:bookmarkEnd w:id="269"/>
    </w:p>
    <w:p w14:paraId="14761663" w14:textId="77777777" w:rsidR="0069467E" w:rsidRPr="002061A0" w:rsidRDefault="0069467E" w:rsidP="0069467E">
      <w:pPr>
        <w:sectPr w:rsidR="0069467E" w:rsidRPr="002061A0" w:rsidSect="005C241A">
          <w:pgSz w:w="12242" w:h="15842" w:code="1"/>
          <w:pgMar w:top="1701" w:right="1134" w:bottom="1418" w:left="1985" w:header="709" w:footer="709" w:gutter="0"/>
          <w:cols w:space="708"/>
          <w:docGrid w:linePitch="360"/>
        </w:sectPr>
      </w:pPr>
    </w:p>
    <w:p w14:paraId="347F5895" w14:textId="5F4BBAFD" w:rsidR="0069467E" w:rsidRPr="003160B6" w:rsidRDefault="0069467E" w:rsidP="004073A0">
      <w:pPr>
        <w:pStyle w:val="Heading1"/>
      </w:pPr>
      <w:bookmarkStart w:id="270" w:name="_Toc180074843"/>
      <w:r w:rsidRPr="003160B6">
        <w:lastRenderedPageBreak/>
        <w:t xml:space="preserve">capítulo 3. </w:t>
      </w:r>
      <w:r w:rsidR="00401DF9" w:rsidRPr="003160B6">
        <w:t>pruebas realizadas al software</w:t>
      </w:r>
      <w:r w:rsidRPr="003160B6">
        <w:t>.</w:t>
      </w:r>
      <w:bookmarkEnd w:id="270"/>
    </w:p>
    <w:p w14:paraId="676612C2" w14:textId="77777777" w:rsidR="00D33397" w:rsidRPr="003160B6" w:rsidRDefault="00D33397" w:rsidP="00D33397"/>
    <w:p w14:paraId="2C78FFB3" w14:textId="77777777" w:rsidR="00D33397" w:rsidRPr="003160B6" w:rsidRDefault="00D33397" w:rsidP="00D33397"/>
    <w:p w14:paraId="4A482DF5"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5BAAD199" w14:textId="5DB24A65" w:rsidR="00D33397" w:rsidRPr="003160B6" w:rsidRDefault="00D33397" w:rsidP="004073A0">
      <w:pPr>
        <w:pStyle w:val="Heading1"/>
      </w:pPr>
      <w:bookmarkStart w:id="271" w:name="_Toc180074844"/>
      <w:r w:rsidRPr="003160B6">
        <w:lastRenderedPageBreak/>
        <w:t>conclusiones</w:t>
      </w:r>
      <w:bookmarkEnd w:id="271"/>
    </w:p>
    <w:p w14:paraId="5B40DE16" w14:textId="77777777" w:rsidR="00D33397" w:rsidRPr="003160B6" w:rsidRDefault="00D33397" w:rsidP="00D33397"/>
    <w:p w14:paraId="7EFF777A"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03AF8149" w14:textId="570CAD62" w:rsidR="00D33397" w:rsidRPr="003160B6" w:rsidRDefault="00D33397" w:rsidP="004073A0">
      <w:pPr>
        <w:pStyle w:val="Heading1"/>
      </w:pPr>
      <w:bookmarkStart w:id="272" w:name="_Toc180074845"/>
      <w:r w:rsidRPr="003160B6">
        <w:lastRenderedPageBreak/>
        <w:t>recomendaciones</w:t>
      </w:r>
      <w:bookmarkEnd w:id="272"/>
    </w:p>
    <w:p w14:paraId="51F91C88" w14:textId="77777777" w:rsidR="00D33397" w:rsidRPr="003160B6" w:rsidRDefault="00D33397" w:rsidP="00D33397"/>
    <w:p w14:paraId="12020CF9" w14:textId="77777777" w:rsidR="00D33397" w:rsidRPr="003160B6" w:rsidRDefault="00D33397" w:rsidP="00D33397"/>
    <w:p w14:paraId="772EF31E"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6D2183CA" w14:textId="18873BD7" w:rsidR="005D764C" w:rsidRPr="003160B6" w:rsidRDefault="00D33397" w:rsidP="00DD0943">
      <w:pPr>
        <w:pStyle w:val="Heading1"/>
      </w:pPr>
      <w:bookmarkStart w:id="273" w:name="_Toc180074846"/>
      <w:r w:rsidRPr="003160B6">
        <w:lastRenderedPageBreak/>
        <w:t>referencias bibliográficas</w:t>
      </w:r>
      <w:bookmarkEnd w:id="273"/>
    </w:p>
    <w:p w14:paraId="262AEA39" w14:textId="77777777" w:rsidR="00EE0989" w:rsidRPr="00EE0989" w:rsidRDefault="009C4618" w:rsidP="00EE0989">
      <w:pPr>
        <w:pStyle w:val="Bibliography"/>
        <w:rPr>
          <w:lang w:val="en-US"/>
        </w:rPr>
      </w:pPr>
      <w:r w:rsidRPr="003160B6">
        <w:rPr>
          <w:lang w:val="en-US"/>
        </w:rPr>
        <w:fldChar w:fldCharType="begin"/>
      </w:r>
      <w:r w:rsidR="00FA7AE0">
        <w:instrText xml:space="preserve"> ADDIN ZOTERO_BIBL {"uncited":[],"omitted":[],"custom":[]} CSL_BIBLIOGRAPHY </w:instrText>
      </w:r>
      <w:r w:rsidRPr="003160B6">
        <w:rPr>
          <w:lang w:val="en-US"/>
        </w:rPr>
        <w:fldChar w:fldCharType="separate"/>
      </w:r>
      <w:r w:rsidR="00EE0989" w:rsidRPr="00EE0989">
        <w:t xml:space="preserve">Abirami, N., Lavanya, S., Madhanghi, A., 2019. </w:t>
      </w:r>
      <w:r w:rsidR="00EE0989" w:rsidRPr="00EE0989">
        <w:rPr>
          <w:lang w:val="en-US"/>
        </w:rPr>
        <w:t>A Detailed Study of Client-Server and its Architecture (Short Paper). Sri Krishna Arts and Science College, Kuniyamuthur, Coimbatore.</w:t>
      </w:r>
    </w:p>
    <w:p w14:paraId="576853BD" w14:textId="77777777" w:rsidR="00EE0989" w:rsidRPr="00EE0989" w:rsidRDefault="00EE0989" w:rsidP="00EE0989">
      <w:pPr>
        <w:pStyle w:val="Bibliography"/>
      </w:pPr>
      <w:r w:rsidRPr="00EE0989">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EE0989">
        <w:t>Bul. Pos Dan Telekomun. 22. https://doi.org/10.17933/bpostel.v22i1.395</w:t>
      </w:r>
    </w:p>
    <w:p w14:paraId="58615AFE" w14:textId="77777777" w:rsidR="00EE0989" w:rsidRPr="00EE0989" w:rsidRDefault="00EE0989" w:rsidP="00EE0989">
      <w:pPr>
        <w:pStyle w:val="Bibliography"/>
        <w:rPr>
          <w:lang w:val="en-US"/>
        </w:rPr>
      </w:pPr>
      <w:r w:rsidRPr="00EE0989">
        <w:t xml:space="preserve">Alrawashdeh, T.A., Hnaif, A.A., Alrifaee, M., Kamel, M.S., 2024. </w:t>
      </w:r>
      <w:r w:rsidRPr="00EE0989">
        <w:rPr>
          <w:lang w:val="en-US"/>
        </w:rPr>
        <w:t>An Intelligent Framework to Generate Use Case Diagrams and Class Diagrams from Requirements Documents. https://doi.org/10.21203/rs.3.rs-4764870/v1</w:t>
      </w:r>
    </w:p>
    <w:p w14:paraId="29EC9A3E" w14:textId="77777777" w:rsidR="00EE0989" w:rsidRPr="00EE0989" w:rsidRDefault="00EE0989" w:rsidP="00EE0989">
      <w:pPr>
        <w:pStyle w:val="Bibliography"/>
        <w:rPr>
          <w:lang w:val="en-US"/>
        </w:rPr>
      </w:pPr>
      <w:r w:rsidRPr="00EE0989">
        <w:rPr>
          <w:lang w:val="en-US"/>
        </w:rPr>
        <w:t>Alturas, B., 2023. Connection between UML use case diagrams and UML class diagrams: a matrix proposal. Int. J. Comput. Appl. Technol. 72, 161–168. https://doi.org/10.1504/IJCAT.2023.133294</w:t>
      </w:r>
    </w:p>
    <w:p w14:paraId="74E5F970" w14:textId="77777777" w:rsidR="00EE0989" w:rsidRPr="00EE0989" w:rsidRDefault="00EE0989" w:rsidP="00EE0989">
      <w:pPr>
        <w:pStyle w:val="Bibliography"/>
      </w:pPr>
      <w:r w:rsidRPr="00EE0989">
        <w:rPr>
          <w:lang w:val="en-US"/>
        </w:rPr>
        <w:t xml:space="preserve">Balaj, Y., 2017. Token-Based vs Session-Based Authentication: A Survey. </w:t>
      </w:r>
      <w:r w:rsidRPr="00EE0989">
        <w:t>University of Prishtina “Hasan Prishtina.”</w:t>
      </w:r>
    </w:p>
    <w:p w14:paraId="359F3161" w14:textId="77777777" w:rsidR="00EE0989" w:rsidRPr="00EE0989" w:rsidRDefault="00EE0989" w:rsidP="00EE0989">
      <w:pPr>
        <w:pStyle w:val="Bibliography"/>
      </w:pPr>
      <w:r w:rsidRPr="00EE0989">
        <w:t xml:space="preserve">DiagramasUML.com, 2024. </w:t>
      </w:r>
      <w:r w:rsidRPr="00EE0989">
        <w:rPr>
          <w:rFonts w:ascii="Cambria Math" w:hAnsi="Cambria Math" w:cs="Cambria Math"/>
        </w:rPr>
        <w:t>▷</w:t>
      </w:r>
      <w:r w:rsidRPr="00EE0989">
        <w:t xml:space="preserve"> Todos los diagramas UML. Teoría y ejemplos [WWW Document]. DiagramasUML.com. URL https://diagramasuml.com/ (accessed 9.24.24).</w:t>
      </w:r>
    </w:p>
    <w:p w14:paraId="37361B19" w14:textId="77777777" w:rsidR="00EE0989" w:rsidRPr="00EE0989" w:rsidRDefault="00EE0989" w:rsidP="00EE0989">
      <w:pPr>
        <w:pStyle w:val="Bibliography"/>
        <w:rPr>
          <w:lang w:val="en-US"/>
        </w:rPr>
      </w:pPr>
      <w:r w:rsidRPr="00EE0989">
        <w:t xml:space="preserve">Díaz-Morales, F., De León-García De Alba, C., Nava-Díaz, C., Mendoza-Castillo, M.D.C., 2018. Inducción de resistencia a Puccinia sorghi y complejo mancha de asfalto (Phyllachora maydis y otros) en maíz (Zea mays). </w:t>
      </w:r>
      <w:r w:rsidRPr="00EE0989">
        <w:rPr>
          <w:lang w:val="en-US"/>
        </w:rPr>
        <w:t>Rev. Mex. Fitopatol. Mex. J. Phytopathol. 37. https://doi.org/10.18781/R.MEX.FIT.1807-6</w:t>
      </w:r>
    </w:p>
    <w:p w14:paraId="31BA6526" w14:textId="77777777" w:rsidR="00EE0989" w:rsidRPr="00EE0989" w:rsidRDefault="00EE0989" w:rsidP="00EE0989">
      <w:pPr>
        <w:pStyle w:val="Bibliography"/>
        <w:rPr>
          <w:lang w:val="en-US"/>
        </w:rPr>
      </w:pPr>
      <w:r w:rsidRPr="00EE0989">
        <w:t xml:space="preserve">Dimitrijevic, N., Zdravkovic, N., Bogdanovic, M., Mesterovic, A., 2024. </w:t>
      </w:r>
      <w:r w:rsidRPr="00EE0989">
        <w:rPr>
          <w:lang w:val="en-US"/>
        </w:rPr>
        <w:t>Advanced Security Mechanisms in the Spring Framework: JWT, OAuth, LDAP and Keycloak.</w:t>
      </w:r>
    </w:p>
    <w:p w14:paraId="56C73F31" w14:textId="77777777" w:rsidR="00EE0989" w:rsidRPr="00EE0989" w:rsidRDefault="00EE0989" w:rsidP="00EE0989">
      <w:pPr>
        <w:pStyle w:val="Bibliography"/>
        <w:rPr>
          <w:lang w:val="en-US"/>
        </w:rPr>
      </w:pPr>
      <w:r w:rsidRPr="00EE0989">
        <w:rPr>
          <w:lang w:val="en-US"/>
        </w:rPr>
        <w:t>Django Documentation, 2024. Applications | Django documentation [WWW Document]. Django Proj. URL https://docs.djangoproject.com/en/5.1/ref/applications/ (accessed 10.12.24).</w:t>
      </w:r>
    </w:p>
    <w:p w14:paraId="34D01338" w14:textId="77777777" w:rsidR="00EE0989" w:rsidRPr="00EE0989" w:rsidRDefault="00EE0989" w:rsidP="00EE0989">
      <w:pPr>
        <w:pStyle w:val="Bibliography"/>
        <w:rPr>
          <w:lang w:val="en-US"/>
        </w:rPr>
      </w:pPr>
      <w:r w:rsidRPr="00EE0989">
        <w:rPr>
          <w:lang w:val="en-US"/>
        </w:rPr>
        <w:t>Django REST Framework Documentation, 2024. Django REST framework [WWW Document]. URL https://www.django-rest-framework.org/api-guide/authentication/</w:t>
      </w:r>
    </w:p>
    <w:p w14:paraId="2D7E0BB5" w14:textId="77777777" w:rsidR="00EE0989" w:rsidRPr="00EE0989" w:rsidRDefault="00EE0989" w:rsidP="00EE0989">
      <w:pPr>
        <w:pStyle w:val="Bibliography"/>
        <w:rPr>
          <w:lang w:val="en-US"/>
        </w:rPr>
      </w:pPr>
      <w:r w:rsidRPr="00EE0989">
        <w:rPr>
          <w:lang w:val="en-US"/>
        </w:rPr>
        <w:t>Ehsan, A., Abuhaliqa, M.A.M.E., Catal, C., Mishra, D., 2022. RESTful API Testing Methodologies: Rationale, Challenges, and Solution Directions. Appl. Sci. 12, 4369. https://doi.org/10.3390/app12094369</w:t>
      </w:r>
    </w:p>
    <w:p w14:paraId="5793F9B7" w14:textId="77777777" w:rsidR="00EE0989" w:rsidRPr="00EE0989" w:rsidRDefault="00EE0989" w:rsidP="00EE0989">
      <w:pPr>
        <w:pStyle w:val="Bibliography"/>
        <w:rPr>
          <w:lang w:val="en-US"/>
        </w:rPr>
      </w:pPr>
      <w:r w:rsidRPr="00EE0989">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62DFCEF3" w14:textId="77777777" w:rsidR="00EE0989" w:rsidRPr="00EE0989" w:rsidRDefault="00EE0989" w:rsidP="00EE0989">
      <w:pPr>
        <w:pStyle w:val="Bibliography"/>
      </w:pPr>
      <w:r w:rsidRPr="00EE0989">
        <w:t>Fernández Iglesias, M.J., 2024. Pequeña introducción a las bases de datos. Universidade de Vigo.</w:t>
      </w:r>
    </w:p>
    <w:p w14:paraId="3F132894" w14:textId="77777777" w:rsidR="00EE0989" w:rsidRPr="00EE0989" w:rsidRDefault="00EE0989" w:rsidP="00EE0989">
      <w:pPr>
        <w:pStyle w:val="Bibliography"/>
        <w:rPr>
          <w:lang w:val="en-US"/>
        </w:rPr>
      </w:pPr>
      <w:r w:rsidRPr="00EE0989">
        <w:t xml:space="preserve">Ferreira, F., Borges, H.S., Valente, M.T., 2024. </w:t>
      </w:r>
      <w:r w:rsidRPr="00EE0989">
        <w:rPr>
          <w:lang w:val="en-US"/>
        </w:rPr>
        <w:t>Refactoring react-based Web apps. J. Syst. Softw. 215, 112105. https://doi.org/10.1016/j.jss.2024.112105</w:t>
      </w:r>
    </w:p>
    <w:p w14:paraId="5D08899C" w14:textId="77777777" w:rsidR="00EE0989" w:rsidRPr="00EE0989" w:rsidRDefault="00EE0989" w:rsidP="00EE0989">
      <w:pPr>
        <w:pStyle w:val="Bibliography"/>
        <w:rPr>
          <w:lang w:val="en-US"/>
        </w:rPr>
      </w:pPr>
      <w:r w:rsidRPr="00EE0989">
        <w:rPr>
          <w:lang w:val="en-US"/>
        </w:rPr>
        <w:lastRenderedPageBreak/>
        <w:t>Gagliardi, V., 2021. Decoupled Django: understand and build decoupled Django architectures for Javascript front-ends. Apress, Place of publication not identified.</w:t>
      </w:r>
    </w:p>
    <w:p w14:paraId="2B940954" w14:textId="77777777" w:rsidR="00EE0989" w:rsidRPr="00EE0989" w:rsidRDefault="00EE0989" w:rsidP="00EE0989">
      <w:pPr>
        <w:pStyle w:val="Bibliography"/>
        <w:rPr>
          <w:lang w:val="en-US"/>
        </w:rPr>
      </w:pPr>
      <w:r w:rsidRPr="00EE0989">
        <w:rPr>
          <w:lang w:val="en-US"/>
        </w:rPr>
        <w:t>Góngora-Canul, C., Jiménez-Beitia, F., Puerto-Hernández, C., Carolina Avellaneda, M., Kleczewski, N., Telenko, D.E.P., Shim, S., Solórzano, J.E., Goodwin, S.B., Scofield, S.R., Cruz, C.D., 2022. Induction of Phyllachora maydis (Maubl.) signs on corn leaves. Res. Sq. 12.</w:t>
      </w:r>
    </w:p>
    <w:p w14:paraId="6936A551" w14:textId="77777777" w:rsidR="00EE0989" w:rsidRPr="00EE0989" w:rsidRDefault="00EE0989" w:rsidP="00EE0989">
      <w:pPr>
        <w:pStyle w:val="Bibliography"/>
        <w:rPr>
          <w:lang w:val="en-US"/>
        </w:rPr>
      </w:pPr>
      <w:r w:rsidRPr="00EE0989">
        <w:t xml:space="preserve">Hernández Cruz, L.M., González Novelo, M.J., Cab Chan, J.R., Mex Álvarez, D.C., 2023. Implementación de la aplicación web BITA en Google Compute Engine. </w:t>
      </w:r>
      <w:r w:rsidRPr="00EE0989">
        <w:rPr>
          <w:lang w:val="en-US"/>
        </w:rPr>
        <w:t>Multidiscip. Ing. 7, 107–117. https://doi.org/10.29105/mdi.v7i10.228</w:t>
      </w:r>
    </w:p>
    <w:p w14:paraId="70711167" w14:textId="77777777" w:rsidR="00EE0989" w:rsidRPr="00EE0989" w:rsidRDefault="00EE0989" w:rsidP="00EE0989">
      <w:pPr>
        <w:pStyle w:val="Bibliography"/>
        <w:rPr>
          <w:lang w:val="en-US"/>
        </w:rPr>
      </w:pPr>
      <w:r w:rsidRPr="00EE0989">
        <w:rPr>
          <w:lang w:val="en-US"/>
        </w:rPr>
        <w:t>Kim, M., Sinha, S., Orso, A., 2023. Adaptive REST API Testing with Reinforcement Learning.</w:t>
      </w:r>
    </w:p>
    <w:p w14:paraId="3CB59BB9" w14:textId="77777777" w:rsidR="00EE0989" w:rsidRPr="00EE0989" w:rsidRDefault="00EE0989" w:rsidP="00EE0989">
      <w:pPr>
        <w:pStyle w:val="Bibliography"/>
        <w:rPr>
          <w:lang w:val="en-US"/>
        </w:rPr>
      </w:pPr>
      <w:r w:rsidRPr="00EE0989">
        <w:rPr>
          <w:lang w:val="en-US"/>
        </w:rPr>
        <w:t>Kowalczyk, K., Szandala, T., 2024. Enhancing SEO in Single-Page Web Applications in Contrast With Multi-Page Applications. IEEE Access 12, 11597–11614. https://doi.org/10.1109/ACCESS.2024.3355740</w:t>
      </w:r>
    </w:p>
    <w:p w14:paraId="1E23D310" w14:textId="77777777" w:rsidR="00EE0989" w:rsidRPr="00EE0989" w:rsidRDefault="00EE0989" w:rsidP="00EE0989">
      <w:pPr>
        <w:pStyle w:val="Bibliography"/>
        <w:rPr>
          <w:lang w:val="en-US"/>
        </w:rPr>
      </w:pPr>
      <w:r w:rsidRPr="00EE0989">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5F64D1E5" w14:textId="77777777" w:rsidR="00EE0989" w:rsidRPr="00EE0989" w:rsidRDefault="00EE0989" w:rsidP="00EE0989">
      <w:pPr>
        <w:pStyle w:val="Bibliography"/>
        <w:rPr>
          <w:lang w:val="en-US"/>
        </w:rPr>
      </w:pPr>
      <w:r w:rsidRPr="00EE0989">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39D52A2A" w14:textId="77777777" w:rsidR="00EE0989" w:rsidRPr="00EE0989" w:rsidRDefault="00EE0989" w:rsidP="00EE0989">
      <w:pPr>
        <w:pStyle w:val="Bibliography"/>
        <w:rPr>
          <w:lang w:val="en-US"/>
        </w:rPr>
      </w:pPr>
      <w:r w:rsidRPr="00EE0989">
        <w:rPr>
          <w:lang w:val="en-US"/>
        </w:rPr>
        <w:t>Kumar, M., Nandal, D.R., 2024. Python’s Role in Accelerating Web Application Development with Django. Int. Res. J. Adv. Eng. Manag. IRJAEM 2, 2092–2105. https://doi.org/10.47392/IRJAEM.2024.0307</w:t>
      </w:r>
    </w:p>
    <w:p w14:paraId="41BF5D48" w14:textId="77777777" w:rsidR="00EE0989" w:rsidRPr="00EE0989" w:rsidRDefault="00EE0989" w:rsidP="00EE0989">
      <w:pPr>
        <w:pStyle w:val="Bibliography"/>
        <w:rPr>
          <w:lang w:val="en-US"/>
        </w:rPr>
      </w:pPr>
      <w:r w:rsidRPr="00EE0989">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656A6CB2" w14:textId="77777777" w:rsidR="00EE0989" w:rsidRPr="00EE0989" w:rsidRDefault="00EE0989" w:rsidP="00EE0989">
      <w:pPr>
        <w:pStyle w:val="Bibliography"/>
        <w:rPr>
          <w:lang w:val="en-US"/>
        </w:rPr>
      </w:pPr>
      <w:r w:rsidRPr="00EE0989">
        <w:t xml:space="preserve">Llamuca-Quinaloa, J., Vera-Vincent, Y., Tapia-Cerda, V., 2021. Análisis comparativo para medir la eficiencia de desempeño entre una aplicación web tradicional y una aplicación web progresiva. </w:t>
      </w:r>
      <w:r w:rsidRPr="00EE0989">
        <w:rPr>
          <w:lang w:val="en-US"/>
        </w:rPr>
        <w:t>TecnoLógicas 24, e1892. https://doi.org/10.22430/22565337.1892</w:t>
      </w:r>
    </w:p>
    <w:p w14:paraId="3ED8C4D4" w14:textId="77777777" w:rsidR="00EE0989" w:rsidRPr="00EE0989" w:rsidRDefault="00EE0989" w:rsidP="00EE0989">
      <w:pPr>
        <w:pStyle w:val="Bibliography"/>
        <w:rPr>
          <w:lang w:val="en-US"/>
        </w:rPr>
      </w:pPr>
      <w:r w:rsidRPr="00EE0989">
        <w:rPr>
          <w:lang w:val="en-US"/>
        </w:rPr>
        <w:t>Mendez, M., 2014. The Missing Link - An Introduction to Web Development and Programming. Open SUNY Textbooks.</w:t>
      </w:r>
    </w:p>
    <w:p w14:paraId="1D03BC87" w14:textId="77777777" w:rsidR="00EE0989" w:rsidRPr="00EE0989" w:rsidRDefault="00EE0989" w:rsidP="00EE0989">
      <w:pPr>
        <w:pStyle w:val="Bibliography"/>
        <w:rPr>
          <w:lang w:val="en-US"/>
        </w:rPr>
      </w:pPr>
      <w:r w:rsidRPr="00EE0989">
        <w:rPr>
          <w:lang w:val="en-US"/>
        </w:rPr>
        <w:t>Mwamba Nyabuto, G., Mony, V., Mbugua, S., 2024. Architectural Review of Client-Server Models. Int. J. Sci. Res. Eng. Trends 10, 139–143.</w:t>
      </w:r>
    </w:p>
    <w:p w14:paraId="336453C5" w14:textId="77777777" w:rsidR="00EE0989" w:rsidRPr="00EE0989" w:rsidRDefault="00EE0989" w:rsidP="00EE0989">
      <w:pPr>
        <w:pStyle w:val="Bibliography"/>
        <w:rPr>
          <w:lang w:val="en-US"/>
        </w:rPr>
      </w:pPr>
      <w:r w:rsidRPr="00EE0989">
        <w:rPr>
          <w:lang w:val="en-US"/>
        </w:rPr>
        <w:t>NextAuth Documentation, 2024. Introduction | NextAuth.js [WWW Document]. URL https://next-auth.js.org/getting-started/introduction (accessed 9.6.24).</w:t>
      </w:r>
    </w:p>
    <w:p w14:paraId="2AEE8668" w14:textId="77777777" w:rsidR="00EE0989" w:rsidRPr="00EE0989" w:rsidRDefault="00EE0989" w:rsidP="00EE0989">
      <w:pPr>
        <w:pStyle w:val="Bibliography"/>
        <w:rPr>
          <w:lang w:val="en-US"/>
        </w:rPr>
      </w:pPr>
      <w:r w:rsidRPr="00EE0989">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BA71575" w14:textId="77777777" w:rsidR="00EE0989" w:rsidRPr="00EE0989" w:rsidRDefault="00EE0989" w:rsidP="00EE0989">
      <w:pPr>
        <w:pStyle w:val="Bibliography"/>
        <w:rPr>
          <w:lang w:val="en-US"/>
        </w:rPr>
      </w:pPr>
      <w:r w:rsidRPr="00EE0989">
        <w:rPr>
          <w:lang w:val="en-US"/>
        </w:rPr>
        <w:lastRenderedPageBreak/>
        <w:t>Nicacio, J., Petrillo, F., 2020. Applying system descriptors to address ambiguity on deployment diagrams. https://doi.org/10.48550/ARXIV.2008.11060</w:t>
      </w:r>
    </w:p>
    <w:p w14:paraId="73EEDC87" w14:textId="77777777" w:rsidR="00EE0989" w:rsidRPr="00EE0989" w:rsidRDefault="00EE0989" w:rsidP="00EE0989">
      <w:pPr>
        <w:pStyle w:val="Bibliography"/>
        <w:rPr>
          <w:lang w:val="en-US"/>
        </w:rPr>
      </w:pPr>
      <w:r w:rsidRPr="00EE0989">
        <w:rPr>
          <w:lang w:val="en-US"/>
        </w:rPr>
        <w:t>Olanrewaju, R.F., Khan, B.U.I., Morshidi, M.A., Anwar, F., Kiah, M.L.B.M., 2021. A Frictionless and Secure User Authentication in Web-Based Premium Applications. IEEE Access 9, 129240–129255. https://doi.org/10.1109/ACCESS.2021.3110310</w:t>
      </w:r>
    </w:p>
    <w:p w14:paraId="2D8F1BA2" w14:textId="77777777" w:rsidR="00EE0989" w:rsidRPr="00EE0989" w:rsidRDefault="00EE0989" w:rsidP="00EE0989">
      <w:pPr>
        <w:pStyle w:val="Bibliography"/>
        <w:rPr>
          <w:lang w:val="en-US"/>
        </w:rPr>
      </w:pPr>
      <w:r w:rsidRPr="00EE0989">
        <w:rPr>
          <w:lang w:val="en-US"/>
        </w:rPr>
        <w:t>Panwar, V., 2024. Web Evolution to Revolution: Navigating the Future of Web Application Development. Int. J. Comput. Trends Technol. 72, 34–40. https://doi.org/10.14445/22312803/IJCTT-V72I2P107</w:t>
      </w:r>
    </w:p>
    <w:p w14:paraId="6623E19A" w14:textId="77777777" w:rsidR="00EE0989" w:rsidRPr="00EE0989" w:rsidRDefault="00EE0989" w:rsidP="00EE0989">
      <w:pPr>
        <w:pStyle w:val="Bibliography"/>
        <w:rPr>
          <w:lang w:val="en-US"/>
        </w:rPr>
      </w:pPr>
      <w:r w:rsidRPr="00EE0989">
        <w:rPr>
          <w:lang w:val="en-US"/>
        </w:rPr>
        <w:t>Patel, V., 2023. Analyzing the Impact of Next.JS on Site Performance and SEO. Int. J. Comput. Appl. Technol. Res. https://doi.org/10.7753/IJCATR1210.1004</w:t>
      </w:r>
    </w:p>
    <w:p w14:paraId="0992C34A" w14:textId="77777777" w:rsidR="00EE0989" w:rsidRPr="00EE0989" w:rsidRDefault="00EE0989" w:rsidP="00EE0989">
      <w:pPr>
        <w:pStyle w:val="Bibliography"/>
      </w:pPr>
      <w:r w:rsidRPr="00EE0989">
        <w:rPr>
          <w:lang w:val="en-US"/>
        </w:rPr>
        <w:t xml:space="preserve">Ramírez-Galvis, J.P., 2023. </w:t>
      </w:r>
      <w:r w:rsidRPr="00EE0989">
        <w:t>Generación de un servicio RSS con Django. https://doi.org/10.13140/RG.2.2.15992.62723</w:t>
      </w:r>
    </w:p>
    <w:p w14:paraId="5E5AA866" w14:textId="77777777" w:rsidR="00EE0989" w:rsidRPr="00EE0989" w:rsidRDefault="00EE0989" w:rsidP="00EE0989">
      <w:pPr>
        <w:pStyle w:val="Bibliography"/>
        <w:rPr>
          <w:lang w:val="en-US"/>
        </w:rPr>
      </w:pPr>
      <w:r w:rsidRPr="00EE0989">
        <w:rPr>
          <w:lang w:val="en-US"/>
        </w:rPr>
        <w:t>Satter, A., Tabassum, A., Ishrat, J.E., 2023. Software Evolution of Next.js and Angular. Int. J. Eng. Manuf. 13, 20–33. https://doi.org/10.5815/ijem.2023.04.03</w:t>
      </w:r>
    </w:p>
    <w:p w14:paraId="56FB4BF0" w14:textId="77777777" w:rsidR="00EE0989" w:rsidRPr="00EE0989" w:rsidRDefault="00EE0989" w:rsidP="00EE0989">
      <w:pPr>
        <w:pStyle w:val="Bibliography"/>
        <w:rPr>
          <w:lang w:val="en-US"/>
        </w:rPr>
      </w:pPr>
      <w:r w:rsidRPr="00EE0989">
        <w:rPr>
          <w:lang w:val="en-US"/>
        </w:rPr>
        <w:t>Shukla, A., 2023. Modern JavaScript Frameworks and JavaScript’s Future as a FullStack Programming Language. J. Artif. Intell. Cloud Comput. 1–5. https://doi.org/10.47363/JAICC/2023(2)144</w:t>
      </w:r>
    </w:p>
    <w:p w14:paraId="019D0BD6" w14:textId="77777777" w:rsidR="00EE0989" w:rsidRPr="00EE0989" w:rsidRDefault="00EE0989" w:rsidP="00EE0989">
      <w:pPr>
        <w:pStyle w:val="Bibliography"/>
        <w:rPr>
          <w:lang w:val="en-US"/>
        </w:rPr>
      </w:pPr>
      <w:r w:rsidRPr="00EE0989">
        <w:rPr>
          <w:lang w:val="en-US"/>
        </w:rPr>
        <w:t>Stanek, J., Killough, D., 2023. Synthesizing JSON Schema Transformers. Univ. Wis. 1, 7.</w:t>
      </w:r>
    </w:p>
    <w:p w14:paraId="00DBB576" w14:textId="77777777" w:rsidR="00EE0989" w:rsidRPr="00EE0989" w:rsidRDefault="00EE0989" w:rsidP="00EE0989">
      <w:pPr>
        <w:pStyle w:val="Bibliography"/>
        <w:rPr>
          <w:lang w:val="en-US"/>
        </w:rPr>
      </w:pPr>
      <w:r w:rsidRPr="00EE0989">
        <w:rPr>
          <w:lang w:val="en-US"/>
        </w:rPr>
        <w:t>The PostgreSQL Global Development Group, 2024. PostgreSQL: About [WWW Document]. URL https://www.postgresql.org/about/ (accessed 8.20.24).</w:t>
      </w:r>
    </w:p>
    <w:p w14:paraId="07CD237F" w14:textId="77777777" w:rsidR="00EE0989" w:rsidRPr="00EE0989" w:rsidRDefault="00EE0989" w:rsidP="00EE0989">
      <w:pPr>
        <w:pStyle w:val="Bibliography"/>
        <w:rPr>
          <w:lang w:val="en-US"/>
        </w:rPr>
      </w:pPr>
      <w:r w:rsidRPr="00EE0989">
        <w:rPr>
          <w:lang w:val="en-US"/>
        </w:rPr>
        <w:t>Uzun, E., Yerlikaya, T., Kirat, O., 2018. Object-Based Entity Relationship Diagram Drawing Library: Entrel.js. J. Tech. Univ. -Sofia Plovdiv Branch Bulg. Fundam. Sci. Appl. 24.</w:t>
      </w:r>
    </w:p>
    <w:p w14:paraId="63D783E1" w14:textId="77777777" w:rsidR="00EE0989" w:rsidRPr="00EE0989" w:rsidRDefault="00EE0989" w:rsidP="00EE0989">
      <w:pPr>
        <w:pStyle w:val="Bibliography"/>
      </w:pPr>
      <w:r w:rsidRPr="00EE0989">
        <w:rPr>
          <w:lang w:val="en-US"/>
        </w:rPr>
        <w:t xml:space="preserve">Valdez Ocampo, F.D., Huerta Maciel, Á.M., Mongelós Barrios, C.A., Sánchez Jara, R., Ruiz Díaz Lovera, E.M.D., Sanchez Gonzalez, M.A., 2024. </w:t>
      </w:r>
      <w:r w:rsidRPr="00EE0989">
        <w:t>Evaluación de cultivares de maíz (Zea maíz L.) sembrados en diferentes arreglos espaciales. Rev. Alfa 8, 363–375. https://doi.org/10.33996/revistaalfa.v8i23.269</w:t>
      </w:r>
    </w:p>
    <w:p w14:paraId="5DEB3DE7" w14:textId="77777777" w:rsidR="00EE0989" w:rsidRPr="00EE0989" w:rsidRDefault="00EE0989" w:rsidP="00EE0989">
      <w:pPr>
        <w:pStyle w:val="Bibliography"/>
      </w:pPr>
      <w:r w:rsidRPr="00EE0989">
        <w:t>Vargas Zermeño, E., 2024. Criterios de implementación de Tailwind CSS en desarrollos frontend. Cuad. Téc. Univ. DGTIC 2. https://doi.org/10.22201/dgtic.ctud.2024.2.3.63</w:t>
      </w:r>
    </w:p>
    <w:p w14:paraId="24B2AE9F" w14:textId="77777777" w:rsidR="00EE0989" w:rsidRPr="00EE0989" w:rsidRDefault="00EE0989" w:rsidP="00EE0989">
      <w:pPr>
        <w:pStyle w:val="Bibliography"/>
      </w:pPr>
      <w:r w:rsidRPr="00EE0989">
        <w:t xml:space="preserve">Venkata Koteswara Rao Ballamudi, Karu Lal, Harshith Desamsetti, Sreekanth Dekkati, 2021. </w:t>
      </w:r>
      <w:r w:rsidRPr="00EE0989">
        <w:rPr>
          <w:lang w:val="en-US"/>
        </w:rPr>
        <w:t xml:space="preserve">Getting Started Modern Web Development with Next.js: An Indispensable React Framework. </w:t>
      </w:r>
      <w:r w:rsidRPr="00EE0989">
        <w:t>Digit. Sustain. Rev. 1.</w:t>
      </w:r>
    </w:p>
    <w:p w14:paraId="75E1CC38" w14:textId="77777777" w:rsidR="00EE0989" w:rsidRPr="00EE0989" w:rsidRDefault="00EE0989" w:rsidP="00EE0989">
      <w:pPr>
        <w:pStyle w:val="Bibliography"/>
      </w:pPr>
      <w:r w:rsidRPr="00EE0989">
        <w:t>Vinces-Tachong, R.E., Vélez-Ruiz, M.C., Gaibor-Fernández, R.R., Herrera-Eguez, F.E., 2022. Implementación del procesamiento de imágenes para la evaluación de la mancha de asfalto (Phyllachora maydis) en maíz (Zea mays). Rev. TERRA Latinoam. 40. https://doi.org/10.28940/terra.v40i0.1066</w:t>
      </w:r>
    </w:p>
    <w:p w14:paraId="726484F7" w14:textId="77777777" w:rsidR="00EE0989" w:rsidRPr="00EE0989" w:rsidRDefault="00EE0989" w:rsidP="00EE0989">
      <w:pPr>
        <w:pStyle w:val="Bibliography"/>
        <w:rPr>
          <w:lang w:val="en-US"/>
        </w:rPr>
      </w:pPr>
      <w:r w:rsidRPr="00EE0989">
        <w:t xml:space="preserve">Visual Paradigm, 2024. </w:t>
      </w:r>
      <w:r w:rsidRPr="00EE0989">
        <w:rPr>
          <w:lang w:val="en-US"/>
        </w:rPr>
        <w:t>What is Unified Modeling Language (UML)? [WWW Document]. URL https://www.visual-paradigm.com/guide/uml-unified-modeling-language/what-is-uml/ (accessed 8.30.24).</w:t>
      </w:r>
    </w:p>
    <w:p w14:paraId="7B5C40A4" w14:textId="391B4DF3" w:rsidR="0069467E" w:rsidRPr="003160B6" w:rsidRDefault="009C4618" w:rsidP="0069467E">
      <w:pPr>
        <w:rPr>
          <w:lang w:val="en-US"/>
        </w:rPr>
      </w:pPr>
      <w:r w:rsidRPr="003160B6">
        <w:rPr>
          <w:lang w:val="en-US"/>
        </w:rPr>
        <w:fldChar w:fldCharType="end"/>
      </w:r>
    </w:p>
    <w:sectPr w:rsidR="0069467E" w:rsidRPr="003160B6"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371A75" w14:textId="77777777" w:rsidR="00BC0CAA" w:rsidRDefault="00BC0CAA" w:rsidP="0048011A">
      <w:pPr>
        <w:spacing w:after="0" w:line="240" w:lineRule="auto"/>
      </w:pPr>
      <w:r>
        <w:separator/>
      </w:r>
    </w:p>
  </w:endnote>
  <w:endnote w:type="continuationSeparator" w:id="0">
    <w:p w14:paraId="1FC98C50" w14:textId="77777777" w:rsidR="00BC0CAA" w:rsidRDefault="00BC0CAA"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99C32F" w14:textId="77777777" w:rsidR="00BC0CAA" w:rsidRDefault="00BC0CAA" w:rsidP="0048011A">
      <w:pPr>
        <w:spacing w:after="0" w:line="240" w:lineRule="auto"/>
      </w:pPr>
      <w:r>
        <w:separator/>
      </w:r>
    </w:p>
  </w:footnote>
  <w:footnote w:type="continuationSeparator" w:id="0">
    <w:p w14:paraId="0B3CB4EC" w14:textId="77777777" w:rsidR="00BC0CAA" w:rsidRDefault="00BC0CAA"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 w:numId="50" w16cid:durableId="154194136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85240727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204"/>
    <w:rsid w:val="00005C3A"/>
    <w:rsid w:val="000071B6"/>
    <w:rsid w:val="000076F1"/>
    <w:rsid w:val="00007B15"/>
    <w:rsid w:val="00007D1B"/>
    <w:rsid w:val="00010549"/>
    <w:rsid w:val="00010BB5"/>
    <w:rsid w:val="00011631"/>
    <w:rsid w:val="00011B3C"/>
    <w:rsid w:val="000121F0"/>
    <w:rsid w:val="00012660"/>
    <w:rsid w:val="00013937"/>
    <w:rsid w:val="00014605"/>
    <w:rsid w:val="00014CB6"/>
    <w:rsid w:val="00015495"/>
    <w:rsid w:val="0001607E"/>
    <w:rsid w:val="0001751F"/>
    <w:rsid w:val="00017DF5"/>
    <w:rsid w:val="0002008F"/>
    <w:rsid w:val="0002027E"/>
    <w:rsid w:val="000206DC"/>
    <w:rsid w:val="0002123D"/>
    <w:rsid w:val="00021899"/>
    <w:rsid w:val="00021F4C"/>
    <w:rsid w:val="00022366"/>
    <w:rsid w:val="0002272C"/>
    <w:rsid w:val="00023540"/>
    <w:rsid w:val="0002464A"/>
    <w:rsid w:val="000247AB"/>
    <w:rsid w:val="00025287"/>
    <w:rsid w:val="000254E5"/>
    <w:rsid w:val="00026043"/>
    <w:rsid w:val="0002622C"/>
    <w:rsid w:val="00026D03"/>
    <w:rsid w:val="000276C1"/>
    <w:rsid w:val="00030170"/>
    <w:rsid w:val="000308C0"/>
    <w:rsid w:val="000312C6"/>
    <w:rsid w:val="00031F81"/>
    <w:rsid w:val="000326E9"/>
    <w:rsid w:val="000326F1"/>
    <w:rsid w:val="00035365"/>
    <w:rsid w:val="0003590B"/>
    <w:rsid w:val="00035FB6"/>
    <w:rsid w:val="00036682"/>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4C95"/>
    <w:rsid w:val="0005612E"/>
    <w:rsid w:val="00056CB4"/>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0CD9"/>
    <w:rsid w:val="000813E9"/>
    <w:rsid w:val="00081C5C"/>
    <w:rsid w:val="00081C81"/>
    <w:rsid w:val="00081EA3"/>
    <w:rsid w:val="00082728"/>
    <w:rsid w:val="000835F0"/>
    <w:rsid w:val="00083C19"/>
    <w:rsid w:val="000842DC"/>
    <w:rsid w:val="000843C9"/>
    <w:rsid w:val="000847F2"/>
    <w:rsid w:val="00085692"/>
    <w:rsid w:val="00085E34"/>
    <w:rsid w:val="00086D9E"/>
    <w:rsid w:val="00087DA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ABC"/>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1D1"/>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E6"/>
    <w:rsid w:val="000C6933"/>
    <w:rsid w:val="000D0249"/>
    <w:rsid w:val="000D0671"/>
    <w:rsid w:val="000D0926"/>
    <w:rsid w:val="000D1543"/>
    <w:rsid w:val="000D3CAD"/>
    <w:rsid w:val="000D44AD"/>
    <w:rsid w:val="000D4CE2"/>
    <w:rsid w:val="000D53E4"/>
    <w:rsid w:val="000D5A28"/>
    <w:rsid w:val="000D5F6B"/>
    <w:rsid w:val="000D63E6"/>
    <w:rsid w:val="000D6F2C"/>
    <w:rsid w:val="000D7550"/>
    <w:rsid w:val="000D7BC6"/>
    <w:rsid w:val="000D7D54"/>
    <w:rsid w:val="000E0F72"/>
    <w:rsid w:val="000E409F"/>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35A3"/>
    <w:rsid w:val="001040F6"/>
    <w:rsid w:val="00104643"/>
    <w:rsid w:val="001051CC"/>
    <w:rsid w:val="00110049"/>
    <w:rsid w:val="00110317"/>
    <w:rsid w:val="001104D7"/>
    <w:rsid w:val="0011056B"/>
    <w:rsid w:val="00110FFB"/>
    <w:rsid w:val="00111C11"/>
    <w:rsid w:val="00112571"/>
    <w:rsid w:val="00112992"/>
    <w:rsid w:val="00112F03"/>
    <w:rsid w:val="00113C7C"/>
    <w:rsid w:val="00113EA1"/>
    <w:rsid w:val="00114A3E"/>
    <w:rsid w:val="0011519D"/>
    <w:rsid w:val="0011580B"/>
    <w:rsid w:val="00116D2A"/>
    <w:rsid w:val="00120116"/>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36815"/>
    <w:rsid w:val="00137D51"/>
    <w:rsid w:val="00137DB3"/>
    <w:rsid w:val="001400EC"/>
    <w:rsid w:val="001405F6"/>
    <w:rsid w:val="00140F2D"/>
    <w:rsid w:val="00141934"/>
    <w:rsid w:val="001422CC"/>
    <w:rsid w:val="001423A9"/>
    <w:rsid w:val="00142B87"/>
    <w:rsid w:val="00144ADB"/>
    <w:rsid w:val="00144FE3"/>
    <w:rsid w:val="00145AF2"/>
    <w:rsid w:val="001468F3"/>
    <w:rsid w:val="00147864"/>
    <w:rsid w:val="001506E8"/>
    <w:rsid w:val="001508A7"/>
    <w:rsid w:val="00150EC1"/>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4429"/>
    <w:rsid w:val="00175075"/>
    <w:rsid w:val="00175158"/>
    <w:rsid w:val="00175A80"/>
    <w:rsid w:val="00176A29"/>
    <w:rsid w:val="00177B2C"/>
    <w:rsid w:val="00177C2E"/>
    <w:rsid w:val="00177D70"/>
    <w:rsid w:val="001808F7"/>
    <w:rsid w:val="0018148C"/>
    <w:rsid w:val="001824EF"/>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4701"/>
    <w:rsid w:val="00194D19"/>
    <w:rsid w:val="00195032"/>
    <w:rsid w:val="00195C73"/>
    <w:rsid w:val="00196A9E"/>
    <w:rsid w:val="00197037"/>
    <w:rsid w:val="00197A9A"/>
    <w:rsid w:val="001A0CEF"/>
    <w:rsid w:val="001A0D7A"/>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2FD"/>
    <w:rsid w:val="001E1799"/>
    <w:rsid w:val="001E18BC"/>
    <w:rsid w:val="001E23E2"/>
    <w:rsid w:val="001E25A8"/>
    <w:rsid w:val="001E292A"/>
    <w:rsid w:val="001E404C"/>
    <w:rsid w:val="001E4332"/>
    <w:rsid w:val="001E4B9E"/>
    <w:rsid w:val="001E61BB"/>
    <w:rsid w:val="001E6991"/>
    <w:rsid w:val="001E6D27"/>
    <w:rsid w:val="001F01B6"/>
    <w:rsid w:val="001F1D11"/>
    <w:rsid w:val="001F1F5D"/>
    <w:rsid w:val="001F44C0"/>
    <w:rsid w:val="001F487B"/>
    <w:rsid w:val="001F5EEA"/>
    <w:rsid w:val="001F61D7"/>
    <w:rsid w:val="001F759D"/>
    <w:rsid w:val="00200067"/>
    <w:rsid w:val="002016D3"/>
    <w:rsid w:val="00201F4F"/>
    <w:rsid w:val="002026F3"/>
    <w:rsid w:val="00202770"/>
    <w:rsid w:val="0020336D"/>
    <w:rsid w:val="00203726"/>
    <w:rsid w:val="002038AE"/>
    <w:rsid w:val="00203D20"/>
    <w:rsid w:val="0020438B"/>
    <w:rsid w:val="0020473A"/>
    <w:rsid w:val="0020533E"/>
    <w:rsid w:val="00205509"/>
    <w:rsid w:val="0020555F"/>
    <w:rsid w:val="002061A0"/>
    <w:rsid w:val="00206783"/>
    <w:rsid w:val="002073CD"/>
    <w:rsid w:val="0021082C"/>
    <w:rsid w:val="00211C4D"/>
    <w:rsid w:val="002124B9"/>
    <w:rsid w:val="002129A8"/>
    <w:rsid w:val="00213DAC"/>
    <w:rsid w:val="00214F21"/>
    <w:rsid w:val="002155C2"/>
    <w:rsid w:val="0021636A"/>
    <w:rsid w:val="002164EC"/>
    <w:rsid w:val="00217137"/>
    <w:rsid w:val="00217ECD"/>
    <w:rsid w:val="00220E00"/>
    <w:rsid w:val="00221B47"/>
    <w:rsid w:val="00221B4F"/>
    <w:rsid w:val="00222216"/>
    <w:rsid w:val="0022225E"/>
    <w:rsid w:val="00222764"/>
    <w:rsid w:val="00222B33"/>
    <w:rsid w:val="00223063"/>
    <w:rsid w:val="002230AB"/>
    <w:rsid w:val="00223AE3"/>
    <w:rsid w:val="002245D0"/>
    <w:rsid w:val="0022537E"/>
    <w:rsid w:val="00225CEF"/>
    <w:rsid w:val="002264D2"/>
    <w:rsid w:val="00226E88"/>
    <w:rsid w:val="0022744D"/>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C56"/>
    <w:rsid w:val="00260DFD"/>
    <w:rsid w:val="00260FC8"/>
    <w:rsid w:val="002612A8"/>
    <w:rsid w:val="00261A3F"/>
    <w:rsid w:val="002634A9"/>
    <w:rsid w:val="00263807"/>
    <w:rsid w:val="00263CAE"/>
    <w:rsid w:val="0026403E"/>
    <w:rsid w:val="002641C3"/>
    <w:rsid w:val="0026477D"/>
    <w:rsid w:val="00264A2B"/>
    <w:rsid w:val="0026631D"/>
    <w:rsid w:val="00266C78"/>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80817"/>
    <w:rsid w:val="00280AE5"/>
    <w:rsid w:val="00280B01"/>
    <w:rsid w:val="00280D01"/>
    <w:rsid w:val="0028138F"/>
    <w:rsid w:val="002815D5"/>
    <w:rsid w:val="002817D8"/>
    <w:rsid w:val="00281E51"/>
    <w:rsid w:val="00283A13"/>
    <w:rsid w:val="00284588"/>
    <w:rsid w:val="0028473D"/>
    <w:rsid w:val="00285ECD"/>
    <w:rsid w:val="00285F86"/>
    <w:rsid w:val="00286120"/>
    <w:rsid w:val="00286414"/>
    <w:rsid w:val="00286536"/>
    <w:rsid w:val="0028708E"/>
    <w:rsid w:val="002870A2"/>
    <w:rsid w:val="00290A30"/>
    <w:rsid w:val="00290B19"/>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190B"/>
    <w:rsid w:val="002A2369"/>
    <w:rsid w:val="002A2401"/>
    <w:rsid w:val="002A25E5"/>
    <w:rsid w:val="002A2B50"/>
    <w:rsid w:val="002A37D7"/>
    <w:rsid w:val="002A3B54"/>
    <w:rsid w:val="002A3B7C"/>
    <w:rsid w:val="002A3F45"/>
    <w:rsid w:val="002A47FF"/>
    <w:rsid w:val="002A5B11"/>
    <w:rsid w:val="002A6540"/>
    <w:rsid w:val="002A67E7"/>
    <w:rsid w:val="002A6AB2"/>
    <w:rsid w:val="002A6F4B"/>
    <w:rsid w:val="002A7D37"/>
    <w:rsid w:val="002B007F"/>
    <w:rsid w:val="002B0752"/>
    <w:rsid w:val="002B0C65"/>
    <w:rsid w:val="002B0CCB"/>
    <w:rsid w:val="002B1ED7"/>
    <w:rsid w:val="002B225D"/>
    <w:rsid w:val="002B257A"/>
    <w:rsid w:val="002B3464"/>
    <w:rsid w:val="002B3886"/>
    <w:rsid w:val="002B3C26"/>
    <w:rsid w:val="002B3ED1"/>
    <w:rsid w:val="002B4132"/>
    <w:rsid w:val="002B4341"/>
    <w:rsid w:val="002B4347"/>
    <w:rsid w:val="002B498D"/>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BEC"/>
    <w:rsid w:val="002C5D72"/>
    <w:rsid w:val="002C76F3"/>
    <w:rsid w:val="002C7A04"/>
    <w:rsid w:val="002C7C8C"/>
    <w:rsid w:val="002D0104"/>
    <w:rsid w:val="002D09BD"/>
    <w:rsid w:val="002D0DE8"/>
    <w:rsid w:val="002D0E49"/>
    <w:rsid w:val="002D18CF"/>
    <w:rsid w:val="002D40A3"/>
    <w:rsid w:val="002D4862"/>
    <w:rsid w:val="002D4A95"/>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23D3"/>
    <w:rsid w:val="002F357D"/>
    <w:rsid w:val="002F488B"/>
    <w:rsid w:val="002F48D9"/>
    <w:rsid w:val="002F51A0"/>
    <w:rsid w:val="002F5F64"/>
    <w:rsid w:val="002F632D"/>
    <w:rsid w:val="002F6E22"/>
    <w:rsid w:val="002F7881"/>
    <w:rsid w:val="00301029"/>
    <w:rsid w:val="003013EC"/>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4D4C"/>
    <w:rsid w:val="003159A9"/>
    <w:rsid w:val="003160B6"/>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4E97"/>
    <w:rsid w:val="0034541A"/>
    <w:rsid w:val="003454DD"/>
    <w:rsid w:val="00346307"/>
    <w:rsid w:val="0034668A"/>
    <w:rsid w:val="00346AE9"/>
    <w:rsid w:val="00346C87"/>
    <w:rsid w:val="00347423"/>
    <w:rsid w:val="00347437"/>
    <w:rsid w:val="003475FC"/>
    <w:rsid w:val="00350BE2"/>
    <w:rsid w:val="0035129D"/>
    <w:rsid w:val="00351BA5"/>
    <w:rsid w:val="003521E8"/>
    <w:rsid w:val="003529B3"/>
    <w:rsid w:val="00352B12"/>
    <w:rsid w:val="0035317A"/>
    <w:rsid w:val="00353D9F"/>
    <w:rsid w:val="003541EF"/>
    <w:rsid w:val="00354413"/>
    <w:rsid w:val="003545A5"/>
    <w:rsid w:val="00355176"/>
    <w:rsid w:val="003552A5"/>
    <w:rsid w:val="003560E2"/>
    <w:rsid w:val="003564CE"/>
    <w:rsid w:val="00357E17"/>
    <w:rsid w:val="00360823"/>
    <w:rsid w:val="0036141D"/>
    <w:rsid w:val="003615B1"/>
    <w:rsid w:val="0036308C"/>
    <w:rsid w:val="00363539"/>
    <w:rsid w:val="00363790"/>
    <w:rsid w:val="0036434E"/>
    <w:rsid w:val="00364776"/>
    <w:rsid w:val="003647DA"/>
    <w:rsid w:val="003651BC"/>
    <w:rsid w:val="00365362"/>
    <w:rsid w:val="0036543C"/>
    <w:rsid w:val="003656DA"/>
    <w:rsid w:val="00365B30"/>
    <w:rsid w:val="003677A3"/>
    <w:rsid w:val="003702B4"/>
    <w:rsid w:val="00370A69"/>
    <w:rsid w:val="00372C5F"/>
    <w:rsid w:val="00372FB8"/>
    <w:rsid w:val="003731A4"/>
    <w:rsid w:val="003732F6"/>
    <w:rsid w:val="00373F05"/>
    <w:rsid w:val="00375CA6"/>
    <w:rsid w:val="00376A21"/>
    <w:rsid w:val="003770A7"/>
    <w:rsid w:val="003774B2"/>
    <w:rsid w:val="00377C21"/>
    <w:rsid w:val="00377F88"/>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710"/>
    <w:rsid w:val="003A5A0D"/>
    <w:rsid w:val="003A5CC7"/>
    <w:rsid w:val="003A649A"/>
    <w:rsid w:val="003A6AE7"/>
    <w:rsid w:val="003A6BCD"/>
    <w:rsid w:val="003A7278"/>
    <w:rsid w:val="003A7403"/>
    <w:rsid w:val="003A7799"/>
    <w:rsid w:val="003A7925"/>
    <w:rsid w:val="003B0ED0"/>
    <w:rsid w:val="003B0F58"/>
    <w:rsid w:val="003B2A72"/>
    <w:rsid w:val="003B36F0"/>
    <w:rsid w:val="003B3F70"/>
    <w:rsid w:val="003B66AB"/>
    <w:rsid w:val="003B6894"/>
    <w:rsid w:val="003B7832"/>
    <w:rsid w:val="003C05BE"/>
    <w:rsid w:val="003C1319"/>
    <w:rsid w:val="003C1579"/>
    <w:rsid w:val="003C15FA"/>
    <w:rsid w:val="003C2370"/>
    <w:rsid w:val="003C27BE"/>
    <w:rsid w:val="003C33F9"/>
    <w:rsid w:val="003C35B7"/>
    <w:rsid w:val="003C383A"/>
    <w:rsid w:val="003C3EF0"/>
    <w:rsid w:val="003C4CE1"/>
    <w:rsid w:val="003C4FFC"/>
    <w:rsid w:val="003C6C75"/>
    <w:rsid w:val="003C6E03"/>
    <w:rsid w:val="003D0915"/>
    <w:rsid w:val="003D207B"/>
    <w:rsid w:val="003D2080"/>
    <w:rsid w:val="003D269F"/>
    <w:rsid w:val="003D3045"/>
    <w:rsid w:val="003D4475"/>
    <w:rsid w:val="003D4B2A"/>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5C07"/>
    <w:rsid w:val="003E687E"/>
    <w:rsid w:val="003E7532"/>
    <w:rsid w:val="003E7D6D"/>
    <w:rsid w:val="003F069A"/>
    <w:rsid w:val="003F0B76"/>
    <w:rsid w:val="003F0CD9"/>
    <w:rsid w:val="003F1CFF"/>
    <w:rsid w:val="003F24A7"/>
    <w:rsid w:val="003F28EB"/>
    <w:rsid w:val="003F2A68"/>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6D0"/>
    <w:rsid w:val="00412DD3"/>
    <w:rsid w:val="00413629"/>
    <w:rsid w:val="00413C94"/>
    <w:rsid w:val="00413CE6"/>
    <w:rsid w:val="00413D49"/>
    <w:rsid w:val="00413E4A"/>
    <w:rsid w:val="00414AD9"/>
    <w:rsid w:val="004170AD"/>
    <w:rsid w:val="00417B04"/>
    <w:rsid w:val="00420730"/>
    <w:rsid w:val="00420C23"/>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2B67"/>
    <w:rsid w:val="004331C3"/>
    <w:rsid w:val="004331F2"/>
    <w:rsid w:val="00435EF5"/>
    <w:rsid w:val="00435F37"/>
    <w:rsid w:val="0043658F"/>
    <w:rsid w:val="004366B8"/>
    <w:rsid w:val="004367CF"/>
    <w:rsid w:val="00437687"/>
    <w:rsid w:val="00437BC5"/>
    <w:rsid w:val="004407F8"/>
    <w:rsid w:val="0044114C"/>
    <w:rsid w:val="00441DD6"/>
    <w:rsid w:val="004422BD"/>
    <w:rsid w:val="0044233C"/>
    <w:rsid w:val="0044244C"/>
    <w:rsid w:val="004424E4"/>
    <w:rsid w:val="004425D1"/>
    <w:rsid w:val="004429B5"/>
    <w:rsid w:val="004433BF"/>
    <w:rsid w:val="0044358A"/>
    <w:rsid w:val="00443FF9"/>
    <w:rsid w:val="00444E34"/>
    <w:rsid w:val="004455E3"/>
    <w:rsid w:val="00445CF5"/>
    <w:rsid w:val="004504F5"/>
    <w:rsid w:val="00450A08"/>
    <w:rsid w:val="00450ABD"/>
    <w:rsid w:val="00452A3F"/>
    <w:rsid w:val="00456533"/>
    <w:rsid w:val="00456960"/>
    <w:rsid w:val="00456FEE"/>
    <w:rsid w:val="00457894"/>
    <w:rsid w:val="00460272"/>
    <w:rsid w:val="00460D3B"/>
    <w:rsid w:val="00460EF9"/>
    <w:rsid w:val="004612A9"/>
    <w:rsid w:val="00461AD0"/>
    <w:rsid w:val="004622E0"/>
    <w:rsid w:val="004624F7"/>
    <w:rsid w:val="004625AE"/>
    <w:rsid w:val="004625FC"/>
    <w:rsid w:val="00463321"/>
    <w:rsid w:val="00463BBC"/>
    <w:rsid w:val="00464046"/>
    <w:rsid w:val="00464185"/>
    <w:rsid w:val="00465334"/>
    <w:rsid w:val="00465728"/>
    <w:rsid w:val="00465D85"/>
    <w:rsid w:val="004666E8"/>
    <w:rsid w:val="004669CC"/>
    <w:rsid w:val="0046713D"/>
    <w:rsid w:val="00467DD3"/>
    <w:rsid w:val="0047004E"/>
    <w:rsid w:val="0047022E"/>
    <w:rsid w:val="004703B8"/>
    <w:rsid w:val="004703DE"/>
    <w:rsid w:val="00470676"/>
    <w:rsid w:val="00470823"/>
    <w:rsid w:val="00470A9C"/>
    <w:rsid w:val="0047196B"/>
    <w:rsid w:val="00471FCD"/>
    <w:rsid w:val="00472D4A"/>
    <w:rsid w:val="0047303B"/>
    <w:rsid w:val="00473AC2"/>
    <w:rsid w:val="00474485"/>
    <w:rsid w:val="00474B0E"/>
    <w:rsid w:val="0047507C"/>
    <w:rsid w:val="00475A63"/>
    <w:rsid w:val="004760F2"/>
    <w:rsid w:val="00476BBD"/>
    <w:rsid w:val="00476D07"/>
    <w:rsid w:val="0048011A"/>
    <w:rsid w:val="00480616"/>
    <w:rsid w:val="00481CE8"/>
    <w:rsid w:val="004835AB"/>
    <w:rsid w:val="00484DA9"/>
    <w:rsid w:val="00485DF2"/>
    <w:rsid w:val="00486C4C"/>
    <w:rsid w:val="004876B4"/>
    <w:rsid w:val="0048781E"/>
    <w:rsid w:val="00487AF7"/>
    <w:rsid w:val="00490236"/>
    <w:rsid w:val="00491A55"/>
    <w:rsid w:val="0049224B"/>
    <w:rsid w:val="00492279"/>
    <w:rsid w:val="00493A10"/>
    <w:rsid w:val="00494803"/>
    <w:rsid w:val="00494BCF"/>
    <w:rsid w:val="00494C8E"/>
    <w:rsid w:val="0049525C"/>
    <w:rsid w:val="00495E6C"/>
    <w:rsid w:val="00496BB9"/>
    <w:rsid w:val="0049712E"/>
    <w:rsid w:val="004978CC"/>
    <w:rsid w:val="004A04F5"/>
    <w:rsid w:val="004A0FB3"/>
    <w:rsid w:val="004A11F9"/>
    <w:rsid w:val="004A2619"/>
    <w:rsid w:val="004A3314"/>
    <w:rsid w:val="004A3572"/>
    <w:rsid w:val="004A3631"/>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B27"/>
    <w:rsid w:val="004B5CCA"/>
    <w:rsid w:val="004B5EB6"/>
    <w:rsid w:val="004B5F92"/>
    <w:rsid w:val="004B78ED"/>
    <w:rsid w:val="004B79DB"/>
    <w:rsid w:val="004C0C10"/>
    <w:rsid w:val="004C21AD"/>
    <w:rsid w:val="004C34E4"/>
    <w:rsid w:val="004C39FA"/>
    <w:rsid w:val="004C3E7C"/>
    <w:rsid w:val="004C46AD"/>
    <w:rsid w:val="004C4C26"/>
    <w:rsid w:val="004C5C5F"/>
    <w:rsid w:val="004C5EBD"/>
    <w:rsid w:val="004C67A1"/>
    <w:rsid w:val="004C6A9B"/>
    <w:rsid w:val="004C714C"/>
    <w:rsid w:val="004C7168"/>
    <w:rsid w:val="004C7286"/>
    <w:rsid w:val="004C7D19"/>
    <w:rsid w:val="004D00FE"/>
    <w:rsid w:val="004D158C"/>
    <w:rsid w:val="004D19A9"/>
    <w:rsid w:val="004D1FF9"/>
    <w:rsid w:val="004D2CA0"/>
    <w:rsid w:val="004D3117"/>
    <w:rsid w:val="004D3F88"/>
    <w:rsid w:val="004D44A2"/>
    <w:rsid w:val="004D5B0D"/>
    <w:rsid w:val="004D5BFB"/>
    <w:rsid w:val="004D5DF1"/>
    <w:rsid w:val="004D720C"/>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4BCF"/>
    <w:rsid w:val="004E551F"/>
    <w:rsid w:val="004E5BE6"/>
    <w:rsid w:val="004E67CB"/>
    <w:rsid w:val="004E7028"/>
    <w:rsid w:val="004E778E"/>
    <w:rsid w:val="004E785E"/>
    <w:rsid w:val="004F0966"/>
    <w:rsid w:val="004F1410"/>
    <w:rsid w:val="004F5839"/>
    <w:rsid w:val="004F5B09"/>
    <w:rsid w:val="004F5ED2"/>
    <w:rsid w:val="004F6F29"/>
    <w:rsid w:val="004F7A4E"/>
    <w:rsid w:val="004F7BDD"/>
    <w:rsid w:val="00500778"/>
    <w:rsid w:val="005009A9"/>
    <w:rsid w:val="005015E4"/>
    <w:rsid w:val="0050219B"/>
    <w:rsid w:val="0050276E"/>
    <w:rsid w:val="00502B72"/>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17C83"/>
    <w:rsid w:val="00520A1D"/>
    <w:rsid w:val="00520A79"/>
    <w:rsid w:val="00522660"/>
    <w:rsid w:val="00525783"/>
    <w:rsid w:val="00525AE3"/>
    <w:rsid w:val="00526043"/>
    <w:rsid w:val="00526E3F"/>
    <w:rsid w:val="00527210"/>
    <w:rsid w:val="005305DF"/>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819"/>
    <w:rsid w:val="00554B08"/>
    <w:rsid w:val="00555263"/>
    <w:rsid w:val="00555D7E"/>
    <w:rsid w:val="00556068"/>
    <w:rsid w:val="00556E6C"/>
    <w:rsid w:val="00556F33"/>
    <w:rsid w:val="00557263"/>
    <w:rsid w:val="00560097"/>
    <w:rsid w:val="005605DD"/>
    <w:rsid w:val="0056197B"/>
    <w:rsid w:val="00561EE1"/>
    <w:rsid w:val="005640FA"/>
    <w:rsid w:val="005643E1"/>
    <w:rsid w:val="00564CBA"/>
    <w:rsid w:val="005652CF"/>
    <w:rsid w:val="00565482"/>
    <w:rsid w:val="00570691"/>
    <w:rsid w:val="00570E79"/>
    <w:rsid w:val="00571AB9"/>
    <w:rsid w:val="00574DC1"/>
    <w:rsid w:val="00574F00"/>
    <w:rsid w:val="005768BF"/>
    <w:rsid w:val="00576C84"/>
    <w:rsid w:val="00577196"/>
    <w:rsid w:val="00577920"/>
    <w:rsid w:val="00577ADA"/>
    <w:rsid w:val="00577EE4"/>
    <w:rsid w:val="005807BF"/>
    <w:rsid w:val="005817DA"/>
    <w:rsid w:val="00583447"/>
    <w:rsid w:val="00583E51"/>
    <w:rsid w:val="005854E8"/>
    <w:rsid w:val="005864B7"/>
    <w:rsid w:val="00586C5D"/>
    <w:rsid w:val="00587087"/>
    <w:rsid w:val="005906E6"/>
    <w:rsid w:val="00590F2C"/>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6356"/>
    <w:rsid w:val="005C786F"/>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5872"/>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7E0"/>
    <w:rsid w:val="005F79CB"/>
    <w:rsid w:val="0060006B"/>
    <w:rsid w:val="00600E77"/>
    <w:rsid w:val="00601636"/>
    <w:rsid w:val="0060172A"/>
    <w:rsid w:val="00601D2C"/>
    <w:rsid w:val="00601F1E"/>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4EEF"/>
    <w:rsid w:val="00615135"/>
    <w:rsid w:val="00616C49"/>
    <w:rsid w:val="0061704F"/>
    <w:rsid w:val="006179E5"/>
    <w:rsid w:val="0062140E"/>
    <w:rsid w:val="00622000"/>
    <w:rsid w:val="00622B0A"/>
    <w:rsid w:val="00623311"/>
    <w:rsid w:val="00623638"/>
    <w:rsid w:val="00623962"/>
    <w:rsid w:val="00623A34"/>
    <w:rsid w:val="006248FB"/>
    <w:rsid w:val="00624A63"/>
    <w:rsid w:val="00624AE6"/>
    <w:rsid w:val="00624F7E"/>
    <w:rsid w:val="00627141"/>
    <w:rsid w:val="00630B0F"/>
    <w:rsid w:val="00630FD4"/>
    <w:rsid w:val="006312D0"/>
    <w:rsid w:val="0063197D"/>
    <w:rsid w:val="0063203F"/>
    <w:rsid w:val="00632A0C"/>
    <w:rsid w:val="00632FB4"/>
    <w:rsid w:val="00634918"/>
    <w:rsid w:val="0063570C"/>
    <w:rsid w:val="00637727"/>
    <w:rsid w:val="006401DB"/>
    <w:rsid w:val="0064049A"/>
    <w:rsid w:val="0064077A"/>
    <w:rsid w:val="006421FE"/>
    <w:rsid w:val="0064344B"/>
    <w:rsid w:val="00643F04"/>
    <w:rsid w:val="006449D7"/>
    <w:rsid w:val="00644B19"/>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09FA"/>
    <w:rsid w:val="006612A6"/>
    <w:rsid w:val="006612B9"/>
    <w:rsid w:val="006622F6"/>
    <w:rsid w:val="00662359"/>
    <w:rsid w:val="00664379"/>
    <w:rsid w:val="0066455B"/>
    <w:rsid w:val="006656B5"/>
    <w:rsid w:val="00666333"/>
    <w:rsid w:val="00666358"/>
    <w:rsid w:val="00667FDB"/>
    <w:rsid w:val="006711AE"/>
    <w:rsid w:val="00672251"/>
    <w:rsid w:val="00672E5A"/>
    <w:rsid w:val="00672FF2"/>
    <w:rsid w:val="006735F9"/>
    <w:rsid w:val="0067432F"/>
    <w:rsid w:val="00675D3A"/>
    <w:rsid w:val="00675E95"/>
    <w:rsid w:val="006761A5"/>
    <w:rsid w:val="0067656E"/>
    <w:rsid w:val="00676C23"/>
    <w:rsid w:val="00676E2F"/>
    <w:rsid w:val="00676E8F"/>
    <w:rsid w:val="00676F94"/>
    <w:rsid w:val="0068088B"/>
    <w:rsid w:val="00680D49"/>
    <w:rsid w:val="006814E2"/>
    <w:rsid w:val="00683D88"/>
    <w:rsid w:val="00683E22"/>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D52"/>
    <w:rsid w:val="006A70EB"/>
    <w:rsid w:val="006B0F3C"/>
    <w:rsid w:val="006B1943"/>
    <w:rsid w:val="006B21B8"/>
    <w:rsid w:val="006B301E"/>
    <w:rsid w:val="006B3800"/>
    <w:rsid w:val="006B3BB1"/>
    <w:rsid w:val="006B5B6A"/>
    <w:rsid w:val="006B601A"/>
    <w:rsid w:val="006B61B0"/>
    <w:rsid w:val="006B78F9"/>
    <w:rsid w:val="006B7A76"/>
    <w:rsid w:val="006C030E"/>
    <w:rsid w:val="006C1390"/>
    <w:rsid w:val="006C20EC"/>
    <w:rsid w:val="006C27AD"/>
    <w:rsid w:val="006C3E6E"/>
    <w:rsid w:val="006C6219"/>
    <w:rsid w:val="006C6685"/>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5F72"/>
    <w:rsid w:val="006E786C"/>
    <w:rsid w:val="006E78F8"/>
    <w:rsid w:val="006F015C"/>
    <w:rsid w:val="006F098D"/>
    <w:rsid w:val="006F1D54"/>
    <w:rsid w:val="006F4112"/>
    <w:rsid w:val="006F462F"/>
    <w:rsid w:val="006F5211"/>
    <w:rsid w:val="006F6557"/>
    <w:rsid w:val="006F704A"/>
    <w:rsid w:val="007000A1"/>
    <w:rsid w:val="00700A8F"/>
    <w:rsid w:val="007020CA"/>
    <w:rsid w:val="007031A1"/>
    <w:rsid w:val="0070353E"/>
    <w:rsid w:val="0070394E"/>
    <w:rsid w:val="0070428A"/>
    <w:rsid w:val="0070433B"/>
    <w:rsid w:val="00704A32"/>
    <w:rsid w:val="00704A94"/>
    <w:rsid w:val="00704CD1"/>
    <w:rsid w:val="0070506A"/>
    <w:rsid w:val="00706267"/>
    <w:rsid w:val="00707439"/>
    <w:rsid w:val="00707907"/>
    <w:rsid w:val="00707A1A"/>
    <w:rsid w:val="00707EB5"/>
    <w:rsid w:val="0071023A"/>
    <w:rsid w:val="0071024D"/>
    <w:rsid w:val="007108BF"/>
    <w:rsid w:val="00710CAF"/>
    <w:rsid w:val="007111D1"/>
    <w:rsid w:val="007116B7"/>
    <w:rsid w:val="00711F76"/>
    <w:rsid w:val="007135AF"/>
    <w:rsid w:val="007135B6"/>
    <w:rsid w:val="00713BC2"/>
    <w:rsid w:val="007140D5"/>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5D2"/>
    <w:rsid w:val="00725ABF"/>
    <w:rsid w:val="00725FE2"/>
    <w:rsid w:val="00726537"/>
    <w:rsid w:val="0073023F"/>
    <w:rsid w:val="007302A6"/>
    <w:rsid w:val="00730BA9"/>
    <w:rsid w:val="00731E67"/>
    <w:rsid w:val="007322A2"/>
    <w:rsid w:val="00732EE2"/>
    <w:rsid w:val="00733094"/>
    <w:rsid w:val="00733411"/>
    <w:rsid w:val="00733C34"/>
    <w:rsid w:val="00734567"/>
    <w:rsid w:val="00735D97"/>
    <w:rsid w:val="00736BD6"/>
    <w:rsid w:val="00737879"/>
    <w:rsid w:val="00740A48"/>
    <w:rsid w:val="00741075"/>
    <w:rsid w:val="00741707"/>
    <w:rsid w:val="00741D8D"/>
    <w:rsid w:val="0074207C"/>
    <w:rsid w:val="00742F5B"/>
    <w:rsid w:val="007433AF"/>
    <w:rsid w:val="0074356D"/>
    <w:rsid w:val="00743DD7"/>
    <w:rsid w:val="00744874"/>
    <w:rsid w:val="00744C8F"/>
    <w:rsid w:val="00745AA5"/>
    <w:rsid w:val="00745C08"/>
    <w:rsid w:val="0074727B"/>
    <w:rsid w:val="00750697"/>
    <w:rsid w:val="00750B45"/>
    <w:rsid w:val="007513B8"/>
    <w:rsid w:val="00751C66"/>
    <w:rsid w:val="00752C9F"/>
    <w:rsid w:val="007539BD"/>
    <w:rsid w:val="00754797"/>
    <w:rsid w:val="00754C82"/>
    <w:rsid w:val="00755CB4"/>
    <w:rsid w:val="007566AD"/>
    <w:rsid w:val="007571AD"/>
    <w:rsid w:val="007572FE"/>
    <w:rsid w:val="00757DBE"/>
    <w:rsid w:val="007605CD"/>
    <w:rsid w:val="00760994"/>
    <w:rsid w:val="007616AB"/>
    <w:rsid w:val="007619D4"/>
    <w:rsid w:val="0076204D"/>
    <w:rsid w:val="007637ED"/>
    <w:rsid w:val="00764B3C"/>
    <w:rsid w:val="00765180"/>
    <w:rsid w:val="00766106"/>
    <w:rsid w:val="00770131"/>
    <w:rsid w:val="00770338"/>
    <w:rsid w:val="007705E2"/>
    <w:rsid w:val="00771015"/>
    <w:rsid w:val="00771ABB"/>
    <w:rsid w:val="00771BB5"/>
    <w:rsid w:val="00772733"/>
    <w:rsid w:val="00773036"/>
    <w:rsid w:val="007734C5"/>
    <w:rsid w:val="007748EF"/>
    <w:rsid w:val="00776ADB"/>
    <w:rsid w:val="00780097"/>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6782"/>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2FA8"/>
    <w:rsid w:val="007D35B1"/>
    <w:rsid w:val="007D3729"/>
    <w:rsid w:val="007D3B9B"/>
    <w:rsid w:val="007D4B82"/>
    <w:rsid w:val="007D66D3"/>
    <w:rsid w:val="007D6BCE"/>
    <w:rsid w:val="007D7032"/>
    <w:rsid w:val="007D7612"/>
    <w:rsid w:val="007E0A3E"/>
    <w:rsid w:val="007E0F28"/>
    <w:rsid w:val="007E23EF"/>
    <w:rsid w:val="007E3410"/>
    <w:rsid w:val="007E3AAF"/>
    <w:rsid w:val="007E420D"/>
    <w:rsid w:val="007E44E5"/>
    <w:rsid w:val="007E507C"/>
    <w:rsid w:val="007E5309"/>
    <w:rsid w:val="007E5FCF"/>
    <w:rsid w:val="007E6196"/>
    <w:rsid w:val="007E6EA2"/>
    <w:rsid w:val="007E71DF"/>
    <w:rsid w:val="007E7700"/>
    <w:rsid w:val="007F0925"/>
    <w:rsid w:val="007F184B"/>
    <w:rsid w:val="007F208A"/>
    <w:rsid w:val="007F259A"/>
    <w:rsid w:val="007F2F5E"/>
    <w:rsid w:val="007F4D0A"/>
    <w:rsid w:val="007F5B75"/>
    <w:rsid w:val="007F7180"/>
    <w:rsid w:val="007F74C2"/>
    <w:rsid w:val="007F7557"/>
    <w:rsid w:val="0080024C"/>
    <w:rsid w:val="00801447"/>
    <w:rsid w:val="00801A4B"/>
    <w:rsid w:val="00801DA4"/>
    <w:rsid w:val="00802FB8"/>
    <w:rsid w:val="00804029"/>
    <w:rsid w:val="008046B3"/>
    <w:rsid w:val="008047F6"/>
    <w:rsid w:val="00805158"/>
    <w:rsid w:val="0080562B"/>
    <w:rsid w:val="008059B0"/>
    <w:rsid w:val="00805D12"/>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3D2"/>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2D80"/>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05A5"/>
    <w:rsid w:val="008706CB"/>
    <w:rsid w:val="0087154A"/>
    <w:rsid w:val="008724F0"/>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1DD0"/>
    <w:rsid w:val="008828C1"/>
    <w:rsid w:val="008835C5"/>
    <w:rsid w:val="008843B7"/>
    <w:rsid w:val="008845B1"/>
    <w:rsid w:val="00884897"/>
    <w:rsid w:val="00884F60"/>
    <w:rsid w:val="008852BA"/>
    <w:rsid w:val="00887718"/>
    <w:rsid w:val="00891079"/>
    <w:rsid w:val="0089162D"/>
    <w:rsid w:val="008918FC"/>
    <w:rsid w:val="008920C8"/>
    <w:rsid w:val="00893C44"/>
    <w:rsid w:val="00894A53"/>
    <w:rsid w:val="0089611E"/>
    <w:rsid w:val="00896156"/>
    <w:rsid w:val="0089723C"/>
    <w:rsid w:val="0089792E"/>
    <w:rsid w:val="008A0EAC"/>
    <w:rsid w:val="008A1053"/>
    <w:rsid w:val="008A157F"/>
    <w:rsid w:val="008A1A37"/>
    <w:rsid w:val="008A2C76"/>
    <w:rsid w:val="008A2DE4"/>
    <w:rsid w:val="008A4670"/>
    <w:rsid w:val="008A4C1D"/>
    <w:rsid w:val="008A5688"/>
    <w:rsid w:val="008A6DAA"/>
    <w:rsid w:val="008A7F70"/>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C7EDC"/>
    <w:rsid w:val="008D0572"/>
    <w:rsid w:val="008D0CFE"/>
    <w:rsid w:val="008D2139"/>
    <w:rsid w:val="008D2F5C"/>
    <w:rsid w:val="008D3A71"/>
    <w:rsid w:val="008D4968"/>
    <w:rsid w:val="008D4AC8"/>
    <w:rsid w:val="008D651C"/>
    <w:rsid w:val="008D6BFF"/>
    <w:rsid w:val="008E0918"/>
    <w:rsid w:val="008E0ACF"/>
    <w:rsid w:val="008E1BED"/>
    <w:rsid w:val="008E212C"/>
    <w:rsid w:val="008E269E"/>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7C7"/>
    <w:rsid w:val="008F38A3"/>
    <w:rsid w:val="008F3B4C"/>
    <w:rsid w:val="008F5912"/>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2CB3"/>
    <w:rsid w:val="00923213"/>
    <w:rsid w:val="0092401D"/>
    <w:rsid w:val="0092429F"/>
    <w:rsid w:val="009249D8"/>
    <w:rsid w:val="00925176"/>
    <w:rsid w:val="009251A3"/>
    <w:rsid w:val="00925702"/>
    <w:rsid w:val="00925955"/>
    <w:rsid w:val="00925A02"/>
    <w:rsid w:val="00926E13"/>
    <w:rsid w:val="00927DA7"/>
    <w:rsid w:val="0093192D"/>
    <w:rsid w:val="00931974"/>
    <w:rsid w:val="00932B9F"/>
    <w:rsid w:val="00932F3A"/>
    <w:rsid w:val="00933144"/>
    <w:rsid w:val="009338A1"/>
    <w:rsid w:val="009340DA"/>
    <w:rsid w:val="009353F0"/>
    <w:rsid w:val="00936420"/>
    <w:rsid w:val="0093661F"/>
    <w:rsid w:val="00936D88"/>
    <w:rsid w:val="00936F41"/>
    <w:rsid w:val="009374D2"/>
    <w:rsid w:val="00937758"/>
    <w:rsid w:val="00940254"/>
    <w:rsid w:val="009406D5"/>
    <w:rsid w:val="0094085C"/>
    <w:rsid w:val="00940F49"/>
    <w:rsid w:val="0094157F"/>
    <w:rsid w:val="0094181A"/>
    <w:rsid w:val="00941D16"/>
    <w:rsid w:val="00944152"/>
    <w:rsid w:val="009448F8"/>
    <w:rsid w:val="00944E35"/>
    <w:rsid w:val="009469FF"/>
    <w:rsid w:val="00947F4C"/>
    <w:rsid w:val="00951BB6"/>
    <w:rsid w:val="00952215"/>
    <w:rsid w:val="0095272C"/>
    <w:rsid w:val="00952ECB"/>
    <w:rsid w:val="00953731"/>
    <w:rsid w:val="00953DA1"/>
    <w:rsid w:val="0095473F"/>
    <w:rsid w:val="00954EAF"/>
    <w:rsid w:val="009564AD"/>
    <w:rsid w:val="00956790"/>
    <w:rsid w:val="00956990"/>
    <w:rsid w:val="009569F2"/>
    <w:rsid w:val="009579D3"/>
    <w:rsid w:val="00962106"/>
    <w:rsid w:val="00962785"/>
    <w:rsid w:val="00963046"/>
    <w:rsid w:val="00963D72"/>
    <w:rsid w:val="00964049"/>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77868"/>
    <w:rsid w:val="00982DAA"/>
    <w:rsid w:val="00982EB0"/>
    <w:rsid w:val="009832BE"/>
    <w:rsid w:val="0098471E"/>
    <w:rsid w:val="00984817"/>
    <w:rsid w:val="00984D1C"/>
    <w:rsid w:val="00985F0B"/>
    <w:rsid w:val="0098747E"/>
    <w:rsid w:val="00987795"/>
    <w:rsid w:val="00987A1D"/>
    <w:rsid w:val="00987E83"/>
    <w:rsid w:val="00990710"/>
    <w:rsid w:val="00991B0D"/>
    <w:rsid w:val="00992568"/>
    <w:rsid w:val="00992DFC"/>
    <w:rsid w:val="00993525"/>
    <w:rsid w:val="0099387F"/>
    <w:rsid w:val="0099503C"/>
    <w:rsid w:val="00995C8D"/>
    <w:rsid w:val="00995E09"/>
    <w:rsid w:val="00996B9C"/>
    <w:rsid w:val="00996CA2"/>
    <w:rsid w:val="009973C1"/>
    <w:rsid w:val="0099779F"/>
    <w:rsid w:val="00997B35"/>
    <w:rsid w:val="009A13DE"/>
    <w:rsid w:val="009A1A1B"/>
    <w:rsid w:val="009A1B7F"/>
    <w:rsid w:val="009A20B0"/>
    <w:rsid w:val="009A2B7B"/>
    <w:rsid w:val="009A399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3F0"/>
    <w:rsid w:val="009B77A7"/>
    <w:rsid w:val="009B7919"/>
    <w:rsid w:val="009B7DEA"/>
    <w:rsid w:val="009C002B"/>
    <w:rsid w:val="009C0D0C"/>
    <w:rsid w:val="009C10C4"/>
    <w:rsid w:val="009C10D7"/>
    <w:rsid w:val="009C1CF5"/>
    <w:rsid w:val="009C1E7E"/>
    <w:rsid w:val="009C264B"/>
    <w:rsid w:val="009C2E91"/>
    <w:rsid w:val="009C3636"/>
    <w:rsid w:val="009C3B80"/>
    <w:rsid w:val="009C4618"/>
    <w:rsid w:val="009C499A"/>
    <w:rsid w:val="009C5786"/>
    <w:rsid w:val="009C62D0"/>
    <w:rsid w:val="009C680D"/>
    <w:rsid w:val="009D05EB"/>
    <w:rsid w:val="009D0785"/>
    <w:rsid w:val="009D2FEC"/>
    <w:rsid w:val="009D368F"/>
    <w:rsid w:val="009D42E1"/>
    <w:rsid w:val="009D4F38"/>
    <w:rsid w:val="009D6B2F"/>
    <w:rsid w:val="009E37F4"/>
    <w:rsid w:val="009E4831"/>
    <w:rsid w:val="009E562D"/>
    <w:rsid w:val="009E6EE6"/>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5B23"/>
    <w:rsid w:val="00A1699C"/>
    <w:rsid w:val="00A20F92"/>
    <w:rsid w:val="00A21576"/>
    <w:rsid w:val="00A2167F"/>
    <w:rsid w:val="00A219E1"/>
    <w:rsid w:val="00A21C6E"/>
    <w:rsid w:val="00A23E89"/>
    <w:rsid w:val="00A242D1"/>
    <w:rsid w:val="00A24D46"/>
    <w:rsid w:val="00A26803"/>
    <w:rsid w:val="00A30D83"/>
    <w:rsid w:val="00A311B6"/>
    <w:rsid w:val="00A31C53"/>
    <w:rsid w:val="00A327ED"/>
    <w:rsid w:val="00A33DF7"/>
    <w:rsid w:val="00A33ED1"/>
    <w:rsid w:val="00A34D2E"/>
    <w:rsid w:val="00A35531"/>
    <w:rsid w:val="00A3579B"/>
    <w:rsid w:val="00A35ABE"/>
    <w:rsid w:val="00A36416"/>
    <w:rsid w:val="00A365E5"/>
    <w:rsid w:val="00A36B96"/>
    <w:rsid w:val="00A3704B"/>
    <w:rsid w:val="00A400FD"/>
    <w:rsid w:val="00A40105"/>
    <w:rsid w:val="00A4016F"/>
    <w:rsid w:val="00A402CC"/>
    <w:rsid w:val="00A40D6A"/>
    <w:rsid w:val="00A42917"/>
    <w:rsid w:val="00A43521"/>
    <w:rsid w:val="00A43AF9"/>
    <w:rsid w:val="00A43BFD"/>
    <w:rsid w:val="00A44760"/>
    <w:rsid w:val="00A45A39"/>
    <w:rsid w:val="00A45D0C"/>
    <w:rsid w:val="00A463EB"/>
    <w:rsid w:val="00A464D0"/>
    <w:rsid w:val="00A46922"/>
    <w:rsid w:val="00A46B4C"/>
    <w:rsid w:val="00A46C9C"/>
    <w:rsid w:val="00A4741E"/>
    <w:rsid w:val="00A47BD1"/>
    <w:rsid w:val="00A5164F"/>
    <w:rsid w:val="00A5247B"/>
    <w:rsid w:val="00A530F7"/>
    <w:rsid w:val="00A53545"/>
    <w:rsid w:val="00A538DC"/>
    <w:rsid w:val="00A5452A"/>
    <w:rsid w:val="00A5607B"/>
    <w:rsid w:val="00A566A2"/>
    <w:rsid w:val="00A566DC"/>
    <w:rsid w:val="00A566E0"/>
    <w:rsid w:val="00A56BB2"/>
    <w:rsid w:val="00A56C36"/>
    <w:rsid w:val="00A573BB"/>
    <w:rsid w:val="00A57746"/>
    <w:rsid w:val="00A57854"/>
    <w:rsid w:val="00A57AF2"/>
    <w:rsid w:val="00A60C09"/>
    <w:rsid w:val="00A6144D"/>
    <w:rsid w:val="00A615A6"/>
    <w:rsid w:val="00A61951"/>
    <w:rsid w:val="00A61BEE"/>
    <w:rsid w:val="00A61C2D"/>
    <w:rsid w:val="00A62426"/>
    <w:rsid w:val="00A63E8B"/>
    <w:rsid w:val="00A6441B"/>
    <w:rsid w:val="00A6516C"/>
    <w:rsid w:val="00A6542F"/>
    <w:rsid w:val="00A6544C"/>
    <w:rsid w:val="00A65AC7"/>
    <w:rsid w:val="00A66264"/>
    <w:rsid w:val="00A66EE3"/>
    <w:rsid w:val="00A67A8A"/>
    <w:rsid w:val="00A67BD9"/>
    <w:rsid w:val="00A67F22"/>
    <w:rsid w:val="00A7038E"/>
    <w:rsid w:val="00A7131B"/>
    <w:rsid w:val="00A71CB5"/>
    <w:rsid w:val="00A71EA1"/>
    <w:rsid w:val="00A72A7B"/>
    <w:rsid w:val="00A749F5"/>
    <w:rsid w:val="00A74EC2"/>
    <w:rsid w:val="00A75531"/>
    <w:rsid w:val="00A75D93"/>
    <w:rsid w:val="00A76E48"/>
    <w:rsid w:val="00A76F21"/>
    <w:rsid w:val="00A77613"/>
    <w:rsid w:val="00A7766C"/>
    <w:rsid w:val="00A806C0"/>
    <w:rsid w:val="00A80C0F"/>
    <w:rsid w:val="00A811F3"/>
    <w:rsid w:val="00A81528"/>
    <w:rsid w:val="00A81D9E"/>
    <w:rsid w:val="00A84625"/>
    <w:rsid w:val="00A84DAB"/>
    <w:rsid w:val="00A85636"/>
    <w:rsid w:val="00A85A74"/>
    <w:rsid w:val="00A85B39"/>
    <w:rsid w:val="00A8600B"/>
    <w:rsid w:val="00A86DCB"/>
    <w:rsid w:val="00A87F7A"/>
    <w:rsid w:val="00A90ADE"/>
    <w:rsid w:val="00A91052"/>
    <w:rsid w:val="00A942DA"/>
    <w:rsid w:val="00A970B5"/>
    <w:rsid w:val="00A97D13"/>
    <w:rsid w:val="00A97FB4"/>
    <w:rsid w:val="00AA01D3"/>
    <w:rsid w:val="00AA0382"/>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C7FEB"/>
    <w:rsid w:val="00AD1CC4"/>
    <w:rsid w:val="00AD1D9B"/>
    <w:rsid w:val="00AD26A5"/>
    <w:rsid w:val="00AD31C1"/>
    <w:rsid w:val="00AD3A80"/>
    <w:rsid w:val="00AD3CBF"/>
    <w:rsid w:val="00AD469F"/>
    <w:rsid w:val="00AD4FC8"/>
    <w:rsid w:val="00AD55F9"/>
    <w:rsid w:val="00AD5765"/>
    <w:rsid w:val="00AD579A"/>
    <w:rsid w:val="00AD5972"/>
    <w:rsid w:val="00AD73FA"/>
    <w:rsid w:val="00AE02E0"/>
    <w:rsid w:val="00AE08CC"/>
    <w:rsid w:val="00AE0B14"/>
    <w:rsid w:val="00AE0C5A"/>
    <w:rsid w:val="00AE16C4"/>
    <w:rsid w:val="00AE17E8"/>
    <w:rsid w:val="00AE1BE9"/>
    <w:rsid w:val="00AE2861"/>
    <w:rsid w:val="00AE38F8"/>
    <w:rsid w:val="00AE3E65"/>
    <w:rsid w:val="00AE43C8"/>
    <w:rsid w:val="00AE4E0E"/>
    <w:rsid w:val="00AE4E77"/>
    <w:rsid w:val="00AE5021"/>
    <w:rsid w:val="00AE5288"/>
    <w:rsid w:val="00AE5366"/>
    <w:rsid w:val="00AE5916"/>
    <w:rsid w:val="00AE66F8"/>
    <w:rsid w:val="00AE6B94"/>
    <w:rsid w:val="00AE6F38"/>
    <w:rsid w:val="00AE73C1"/>
    <w:rsid w:val="00AE73D5"/>
    <w:rsid w:val="00AF0A9D"/>
    <w:rsid w:val="00AF0F70"/>
    <w:rsid w:val="00AF188F"/>
    <w:rsid w:val="00AF2488"/>
    <w:rsid w:val="00AF268B"/>
    <w:rsid w:val="00AF2AA4"/>
    <w:rsid w:val="00AF3100"/>
    <w:rsid w:val="00AF36BB"/>
    <w:rsid w:val="00AF4070"/>
    <w:rsid w:val="00AF4809"/>
    <w:rsid w:val="00AF4E29"/>
    <w:rsid w:val="00AF5CB5"/>
    <w:rsid w:val="00AF6914"/>
    <w:rsid w:val="00AF6BCB"/>
    <w:rsid w:val="00AF73D4"/>
    <w:rsid w:val="00AF7E17"/>
    <w:rsid w:val="00B00135"/>
    <w:rsid w:val="00B017B2"/>
    <w:rsid w:val="00B01DB2"/>
    <w:rsid w:val="00B01DDD"/>
    <w:rsid w:val="00B03A81"/>
    <w:rsid w:val="00B04431"/>
    <w:rsid w:val="00B047E9"/>
    <w:rsid w:val="00B048F9"/>
    <w:rsid w:val="00B0528B"/>
    <w:rsid w:val="00B100FE"/>
    <w:rsid w:val="00B10227"/>
    <w:rsid w:val="00B11F0A"/>
    <w:rsid w:val="00B12BE3"/>
    <w:rsid w:val="00B12FCE"/>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4BCC"/>
    <w:rsid w:val="00B253D7"/>
    <w:rsid w:val="00B25F67"/>
    <w:rsid w:val="00B264A8"/>
    <w:rsid w:val="00B307C8"/>
    <w:rsid w:val="00B31E62"/>
    <w:rsid w:val="00B3253C"/>
    <w:rsid w:val="00B33A9C"/>
    <w:rsid w:val="00B34F19"/>
    <w:rsid w:val="00B35C64"/>
    <w:rsid w:val="00B35D4D"/>
    <w:rsid w:val="00B36666"/>
    <w:rsid w:val="00B37992"/>
    <w:rsid w:val="00B40583"/>
    <w:rsid w:val="00B4107E"/>
    <w:rsid w:val="00B41F0C"/>
    <w:rsid w:val="00B426F3"/>
    <w:rsid w:val="00B4529A"/>
    <w:rsid w:val="00B459EF"/>
    <w:rsid w:val="00B465D8"/>
    <w:rsid w:val="00B46C92"/>
    <w:rsid w:val="00B472E8"/>
    <w:rsid w:val="00B5067D"/>
    <w:rsid w:val="00B5091F"/>
    <w:rsid w:val="00B513B2"/>
    <w:rsid w:val="00B51B9D"/>
    <w:rsid w:val="00B51DFD"/>
    <w:rsid w:val="00B52DAC"/>
    <w:rsid w:val="00B52DD7"/>
    <w:rsid w:val="00B5345D"/>
    <w:rsid w:val="00B54926"/>
    <w:rsid w:val="00B54C2C"/>
    <w:rsid w:val="00B54E70"/>
    <w:rsid w:val="00B55961"/>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EE6"/>
    <w:rsid w:val="00B81174"/>
    <w:rsid w:val="00B81F20"/>
    <w:rsid w:val="00B81FE9"/>
    <w:rsid w:val="00B822B6"/>
    <w:rsid w:val="00B82367"/>
    <w:rsid w:val="00B85B18"/>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B4D"/>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976"/>
    <w:rsid w:val="00BB7CD9"/>
    <w:rsid w:val="00BC076A"/>
    <w:rsid w:val="00BC0878"/>
    <w:rsid w:val="00BC0CAA"/>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A11"/>
    <w:rsid w:val="00BD22A5"/>
    <w:rsid w:val="00BD4BEA"/>
    <w:rsid w:val="00BD5827"/>
    <w:rsid w:val="00BD6B4A"/>
    <w:rsid w:val="00BD7379"/>
    <w:rsid w:val="00BE0919"/>
    <w:rsid w:val="00BE364B"/>
    <w:rsid w:val="00BE45BB"/>
    <w:rsid w:val="00BE4D2F"/>
    <w:rsid w:val="00BE5442"/>
    <w:rsid w:val="00BE5464"/>
    <w:rsid w:val="00BE60BB"/>
    <w:rsid w:val="00BE6924"/>
    <w:rsid w:val="00BE721E"/>
    <w:rsid w:val="00BF0240"/>
    <w:rsid w:val="00BF024F"/>
    <w:rsid w:val="00BF077E"/>
    <w:rsid w:val="00BF0AC2"/>
    <w:rsid w:val="00BF3096"/>
    <w:rsid w:val="00BF36B5"/>
    <w:rsid w:val="00BF36EB"/>
    <w:rsid w:val="00BF3F96"/>
    <w:rsid w:val="00BF40BD"/>
    <w:rsid w:val="00BF4BE0"/>
    <w:rsid w:val="00BF57A2"/>
    <w:rsid w:val="00BF71A5"/>
    <w:rsid w:val="00BF784C"/>
    <w:rsid w:val="00C00AB2"/>
    <w:rsid w:val="00C00EFE"/>
    <w:rsid w:val="00C014DA"/>
    <w:rsid w:val="00C02727"/>
    <w:rsid w:val="00C02995"/>
    <w:rsid w:val="00C0319A"/>
    <w:rsid w:val="00C0452D"/>
    <w:rsid w:val="00C0764A"/>
    <w:rsid w:val="00C079AA"/>
    <w:rsid w:val="00C079FA"/>
    <w:rsid w:val="00C07BC8"/>
    <w:rsid w:val="00C10B33"/>
    <w:rsid w:val="00C10CEB"/>
    <w:rsid w:val="00C113D4"/>
    <w:rsid w:val="00C115A4"/>
    <w:rsid w:val="00C11975"/>
    <w:rsid w:val="00C11CAE"/>
    <w:rsid w:val="00C124E7"/>
    <w:rsid w:val="00C12AF4"/>
    <w:rsid w:val="00C13610"/>
    <w:rsid w:val="00C14A3A"/>
    <w:rsid w:val="00C14C11"/>
    <w:rsid w:val="00C154A2"/>
    <w:rsid w:val="00C1595C"/>
    <w:rsid w:val="00C16110"/>
    <w:rsid w:val="00C1681E"/>
    <w:rsid w:val="00C2013A"/>
    <w:rsid w:val="00C21F7D"/>
    <w:rsid w:val="00C22527"/>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268E1"/>
    <w:rsid w:val="00C27DFD"/>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5CC2"/>
    <w:rsid w:val="00C4691F"/>
    <w:rsid w:val="00C50B36"/>
    <w:rsid w:val="00C53464"/>
    <w:rsid w:val="00C546BB"/>
    <w:rsid w:val="00C5473A"/>
    <w:rsid w:val="00C54A0E"/>
    <w:rsid w:val="00C5568A"/>
    <w:rsid w:val="00C5588E"/>
    <w:rsid w:val="00C558C4"/>
    <w:rsid w:val="00C55C97"/>
    <w:rsid w:val="00C56425"/>
    <w:rsid w:val="00C56CBC"/>
    <w:rsid w:val="00C57464"/>
    <w:rsid w:val="00C576B5"/>
    <w:rsid w:val="00C605B2"/>
    <w:rsid w:val="00C60719"/>
    <w:rsid w:val="00C619BF"/>
    <w:rsid w:val="00C62558"/>
    <w:rsid w:val="00C6267D"/>
    <w:rsid w:val="00C62876"/>
    <w:rsid w:val="00C632AC"/>
    <w:rsid w:val="00C63A90"/>
    <w:rsid w:val="00C63CDA"/>
    <w:rsid w:val="00C63D79"/>
    <w:rsid w:val="00C64242"/>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3F90"/>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371D"/>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022C"/>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145"/>
    <w:rsid w:val="00CE19E5"/>
    <w:rsid w:val="00CE2192"/>
    <w:rsid w:val="00CE3275"/>
    <w:rsid w:val="00CE3701"/>
    <w:rsid w:val="00CE435C"/>
    <w:rsid w:val="00CE5A34"/>
    <w:rsid w:val="00CE5DF6"/>
    <w:rsid w:val="00CE60C4"/>
    <w:rsid w:val="00CE6581"/>
    <w:rsid w:val="00CE68D1"/>
    <w:rsid w:val="00CE748C"/>
    <w:rsid w:val="00CE7497"/>
    <w:rsid w:val="00CF16E1"/>
    <w:rsid w:val="00CF1F18"/>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27569"/>
    <w:rsid w:val="00D30828"/>
    <w:rsid w:val="00D3192D"/>
    <w:rsid w:val="00D32220"/>
    <w:rsid w:val="00D325C9"/>
    <w:rsid w:val="00D33268"/>
    <w:rsid w:val="00D33397"/>
    <w:rsid w:val="00D33AA2"/>
    <w:rsid w:val="00D33AE7"/>
    <w:rsid w:val="00D33C64"/>
    <w:rsid w:val="00D33FEE"/>
    <w:rsid w:val="00D34381"/>
    <w:rsid w:val="00D34411"/>
    <w:rsid w:val="00D34BAE"/>
    <w:rsid w:val="00D369EE"/>
    <w:rsid w:val="00D37B81"/>
    <w:rsid w:val="00D37CF6"/>
    <w:rsid w:val="00D37D22"/>
    <w:rsid w:val="00D4020C"/>
    <w:rsid w:val="00D406FC"/>
    <w:rsid w:val="00D408AE"/>
    <w:rsid w:val="00D40AD4"/>
    <w:rsid w:val="00D4167C"/>
    <w:rsid w:val="00D41D9D"/>
    <w:rsid w:val="00D41F1E"/>
    <w:rsid w:val="00D4206F"/>
    <w:rsid w:val="00D4208A"/>
    <w:rsid w:val="00D421AD"/>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667"/>
    <w:rsid w:val="00D827F1"/>
    <w:rsid w:val="00D834B9"/>
    <w:rsid w:val="00D84566"/>
    <w:rsid w:val="00D84A99"/>
    <w:rsid w:val="00D84E0D"/>
    <w:rsid w:val="00D857DC"/>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57A"/>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048"/>
    <w:rsid w:val="00DC725F"/>
    <w:rsid w:val="00DD0021"/>
    <w:rsid w:val="00DD00C5"/>
    <w:rsid w:val="00DD0943"/>
    <w:rsid w:val="00DD1D23"/>
    <w:rsid w:val="00DD33FB"/>
    <w:rsid w:val="00DD3E0A"/>
    <w:rsid w:val="00DD5000"/>
    <w:rsid w:val="00DD6076"/>
    <w:rsid w:val="00DD7367"/>
    <w:rsid w:val="00DD7B2C"/>
    <w:rsid w:val="00DD7B3C"/>
    <w:rsid w:val="00DD7CFB"/>
    <w:rsid w:val="00DE0CF1"/>
    <w:rsid w:val="00DE24C3"/>
    <w:rsid w:val="00DE25A2"/>
    <w:rsid w:val="00DE306A"/>
    <w:rsid w:val="00DE31A8"/>
    <w:rsid w:val="00DE3BC3"/>
    <w:rsid w:val="00DE4020"/>
    <w:rsid w:val="00DE4E25"/>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868"/>
    <w:rsid w:val="00E029E2"/>
    <w:rsid w:val="00E03DC4"/>
    <w:rsid w:val="00E03FCE"/>
    <w:rsid w:val="00E040DA"/>
    <w:rsid w:val="00E041A8"/>
    <w:rsid w:val="00E04756"/>
    <w:rsid w:val="00E047BB"/>
    <w:rsid w:val="00E048C4"/>
    <w:rsid w:val="00E06BE1"/>
    <w:rsid w:val="00E06CEE"/>
    <w:rsid w:val="00E10595"/>
    <w:rsid w:val="00E11170"/>
    <w:rsid w:val="00E11B6F"/>
    <w:rsid w:val="00E11BF1"/>
    <w:rsid w:val="00E13CFA"/>
    <w:rsid w:val="00E143CB"/>
    <w:rsid w:val="00E14D1E"/>
    <w:rsid w:val="00E15682"/>
    <w:rsid w:val="00E15883"/>
    <w:rsid w:val="00E167D2"/>
    <w:rsid w:val="00E17376"/>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4B69"/>
    <w:rsid w:val="00E45283"/>
    <w:rsid w:val="00E46363"/>
    <w:rsid w:val="00E4662B"/>
    <w:rsid w:val="00E466EF"/>
    <w:rsid w:val="00E46A49"/>
    <w:rsid w:val="00E4762D"/>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57576"/>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3F9C"/>
    <w:rsid w:val="00EB4E9A"/>
    <w:rsid w:val="00EB5E27"/>
    <w:rsid w:val="00EB79BC"/>
    <w:rsid w:val="00EC0B72"/>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55A"/>
    <w:rsid w:val="00ED2B1A"/>
    <w:rsid w:val="00ED40FD"/>
    <w:rsid w:val="00ED422B"/>
    <w:rsid w:val="00ED4C68"/>
    <w:rsid w:val="00ED51C0"/>
    <w:rsid w:val="00ED577E"/>
    <w:rsid w:val="00ED60B0"/>
    <w:rsid w:val="00ED6A2F"/>
    <w:rsid w:val="00ED7283"/>
    <w:rsid w:val="00EE0255"/>
    <w:rsid w:val="00EE0989"/>
    <w:rsid w:val="00EE128C"/>
    <w:rsid w:val="00EE1AA9"/>
    <w:rsid w:val="00EE1C7B"/>
    <w:rsid w:val="00EE1F9F"/>
    <w:rsid w:val="00EE22BF"/>
    <w:rsid w:val="00EE2E20"/>
    <w:rsid w:val="00EE2E75"/>
    <w:rsid w:val="00EE3103"/>
    <w:rsid w:val="00EE328A"/>
    <w:rsid w:val="00EE445C"/>
    <w:rsid w:val="00EE4941"/>
    <w:rsid w:val="00EE643C"/>
    <w:rsid w:val="00EE70FA"/>
    <w:rsid w:val="00EE7AB0"/>
    <w:rsid w:val="00EF058F"/>
    <w:rsid w:val="00EF1207"/>
    <w:rsid w:val="00EF155A"/>
    <w:rsid w:val="00EF19C7"/>
    <w:rsid w:val="00EF21C9"/>
    <w:rsid w:val="00EF3646"/>
    <w:rsid w:val="00EF3743"/>
    <w:rsid w:val="00EF3CFF"/>
    <w:rsid w:val="00EF4B4C"/>
    <w:rsid w:val="00EF5869"/>
    <w:rsid w:val="00EF5C2C"/>
    <w:rsid w:val="00EF5EBF"/>
    <w:rsid w:val="00EF725A"/>
    <w:rsid w:val="00F020A1"/>
    <w:rsid w:val="00F0478D"/>
    <w:rsid w:val="00F04B23"/>
    <w:rsid w:val="00F04DAB"/>
    <w:rsid w:val="00F05242"/>
    <w:rsid w:val="00F06714"/>
    <w:rsid w:val="00F072E0"/>
    <w:rsid w:val="00F0781F"/>
    <w:rsid w:val="00F103A0"/>
    <w:rsid w:val="00F105C4"/>
    <w:rsid w:val="00F10770"/>
    <w:rsid w:val="00F11006"/>
    <w:rsid w:val="00F115A8"/>
    <w:rsid w:val="00F11677"/>
    <w:rsid w:val="00F12485"/>
    <w:rsid w:val="00F1396A"/>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2E48"/>
    <w:rsid w:val="00F33CBB"/>
    <w:rsid w:val="00F35373"/>
    <w:rsid w:val="00F36627"/>
    <w:rsid w:val="00F3683A"/>
    <w:rsid w:val="00F36D8F"/>
    <w:rsid w:val="00F37F24"/>
    <w:rsid w:val="00F40081"/>
    <w:rsid w:val="00F406F3"/>
    <w:rsid w:val="00F406FD"/>
    <w:rsid w:val="00F41B50"/>
    <w:rsid w:val="00F4314F"/>
    <w:rsid w:val="00F4479D"/>
    <w:rsid w:val="00F44BA4"/>
    <w:rsid w:val="00F44CEE"/>
    <w:rsid w:val="00F44DFA"/>
    <w:rsid w:val="00F45680"/>
    <w:rsid w:val="00F458C8"/>
    <w:rsid w:val="00F459A1"/>
    <w:rsid w:val="00F4683B"/>
    <w:rsid w:val="00F470FE"/>
    <w:rsid w:val="00F476BF"/>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5768"/>
    <w:rsid w:val="00F65AAD"/>
    <w:rsid w:val="00F66878"/>
    <w:rsid w:val="00F66AE6"/>
    <w:rsid w:val="00F67877"/>
    <w:rsid w:val="00F67DBC"/>
    <w:rsid w:val="00F701C1"/>
    <w:rsid w:val="00F7136D"/>
    <w:rsid w:val="00F71BE9"/>
    <w:rsid w:val="00F72FEA"/>
    <w:rsid w:val="00F734B4"/>
    <w:rsid w:val="00F735E9"/>
    <w:rsid w:val="00F73859"/>
    <w:rsid w:val="00F73DC0"/>
    <w:rsid w:val="00F7427F"/>
    <w:rsid w:val="00F7462B"/>
    <w:rsid w:val="00F75280"/>
    <w:rsid w:val="00F75329"/>
    <w:rsid w:val="00F75E4D"/>
    <w:rsid w:val="00F769C1"/>
    <w:rsid w:val="00F76C5E"/>
    <w:rsid w:val="00F77FD9"/>
    <w:rsid w:val="00F802E3"/>
    <w:rsid w:val="00F81A0C"/>
    <w:rsid w:val="00F81D2D"/>
    <w:rsid w:val="00F82E94"/>
    <w:rsid w:val="00F836C1"/>
    <w:rsid w:val="00F85A55"/>
    <w:rsid w:val="00F85F99"/>
    <w:rsid w:val="00F862FA"/>
    <w:rsid w:val="00F86325"/>
    <w:rsid w:val="00F863F7"/>
    <w:rsid w:val="00F90D0A"/>
    <w:rsid w:val="00F91AB7"/>
    <w:rsid w:val="00F91FBD"/>
    <w:rsid w:val="00F92706"/>
    <w:rsid w:val="00F93B08"/>
    <w:rsid w:val="00F93B2C"/>
    <w:rsid w:val="00F93C71"/>
    <w:rsid w:val="00F942A1"/>
    <w:rsid w:val="00F94400"/>
    <w:rsid w:val="00F94531"/>
    <w:rsid w:val="00F95408"/>
    <w:rsid w:val="00F95B24"/>
    <w:rsid w:val="00F95F86"/>
    <w:rsid w:val="00F960AF"/>
    <w:rsid w:val="00F96A2F"/>
    <w:rsid w:val="00FA1458"/>
    <w:rsid w:val="00FA192F"/>
    <w:rsid w:val="00FA22F0"/>
    <w:rsid w:val="00FA2D7B"/>
    <w:rsid w:val="00FA4D16"/>
    <w:rsid w:val="00FA50DF"/>
    <w:rsid w:val="00FA52A7"/>
    <w:rsid w:val="00FA54D7"/>
    <w:rsid w:val="00FA5C28"/>
    <w:rsid w:val="00FA6687"/>
    <w:rsid w:val="00FA6709"/>
    <w:rsid w:val="00FA6CAC"/>
    <w:rsid w:val="00FA71D8"/>
    <w:rsid w:val="00FA7AE0"/>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753"/>
    <w:rsid w:val="00FE0E54"/>
    <w:rsid w:val="00FE1AAE"/>
    <w:rsid w:val="00FE2561"/>
    <w:rsid w:val="00FE25B5"/>
    <w:rsid w:val="00FE2A77"/>
    <w:rsid w:val="00FE3B32"/>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ind w:left="759" w:hanging="578"/>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qFormat/>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 w:type="character" w:styleId="UnresolvedMention">
    <w:name w:val="Unresolved Mention"/>
    <w:basedOn w:val="DefaultParagraphFont"/>
    <w:uiPriority w:val="99"/>
    <w:semiHidden/>
    <w:unhideWhenUsed/>
    <w:rsid w:val="00C93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767">
      <w:bodyDiv w:val="1"/>
      <w:marLeft w:val="0"/>
      <w:marRight w:val="0"/>
      <w:marTop w:val="0"/>
      <w:marBottom w:val="0"/>
      <w:divBdr>
        <w:top w:val="none" w:sz="0" w:space="0" w:color="auto"/>
        <w:left w:val="none" w:sz="0" w:space="0" w:color="auto"/>
        <w:bottom w:val="none" w:sz="0" w:space="0" w:color="auto"/>
        <w:right w:val="none" w:sz="0" w:space="0" w:color="auto"/>
      </w:divBdr>
      <w:divsChild>
        <w:div w:id="1543060120">
          <w:marLeft w:val="0"/>
          <w:marRight w:val="0"/>
          <w:marTop w:val="0"/>
          <w:marBottom w:val="0"/>
          <w:divBdr>
            <w:top w:val="none" w:sz="0" w:space="0" w:color="auto"/>
            <w:left w:val="none" w:sz="0" w:space="0" w:color="auto"/>
            <w:bottom w:val="none" w:sz="0" w:space="0" w:color="auto"/>
            <w:right w:val="none" w:sz="0" w:space="0" w:color="auto"/>
          </w:divBdr>
          <w:divsChild>
            <w:div w:id="16306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9402">
      <w:bodyDiv w:val="1"/>
      <w:marLeft w:val="0"/>
      <w:marRight w:val="0"/>
      <w:marTop w:val="0"/>
      <w:marBottom w:val="0"/>
      <w:divBdr>
        <w:top w:val="none" w:sz="0" w:space="0" w:color="auto"/>
        <w:left w:val="none" w:sz="0" w:space="0" w:color="auto"/>
        <w:bottom w:val="none" w:sz="0" w:space="0" w:color="auto"/>
        <w:right w:val="none" w:sz="0" w:space="0" w:color="auto"/>
      </w:divBdr>
      <w:divsChild>
        <w:div w:id="341784523">
          <w:marLeft w:val="0"/>
          <w:marRight w:val="0"/>
          <w:marTop w:val="0"/>
          <w:marBottom w:val="0"/>
          <w:divBdr>
            <w:top w:val="none" w:sz="0" w:space="0" w:color="auto"/>
            <w:left w:val="none" w:sz="0" w:space="0" w:color="auto"/>
            <w:bottom w:val="none" w:sz="0" w:space="0" w:color="auto"/>
            <w:right w:val="none" w:sz="0" w:space="0" w:color="auto"/>
          </w:divBdr>
          <w:divsChild>
            <w:div w:id="7949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61627558">
      <w:bodyDiv w:val="1"/>
      <w:marLeft w:val="0"/>
      <w:marRight w:val="0"/>
      <w:marTop w:val="0"/>
      <w:marBottom w:val="0"/>
      <w:divBdr>
        <w:top w:val="none" w:sz="0" w:space="0" w:color="auto"/>
        <w:left w:val="none" w:sz="0" w:space="0" w:color="auto"/>
        <w:bottom w:val="none" w:sz="0" w:space="0" w:color="auto"/>
        <w:right w:val="none" w:sz="0" w:space="0" w:color="auto"/>
      </w:divBdr>
      <w:divsChild>
        <w:div w:id="1532064873">
          <w:marLeft w:val="0"/>
          <w:marRight w:val="0"/>
          <w:marTop w:val="0"/>
          <w:marBottom w:val="0"/>
          <w:divBdr>
            <w:top w:val="none" w:sz="0" w:space="0" w:color="auto"/>
            <w:left w:val="none" w:sz="0" w:space="0" w:color="auto"/>
            <w:bottom w:val="none" w:sz="0" w:space="0" w:color="auto"/>
            <w:right w:val="none" w:sz="0" w:space="0" w:color="auto"/>
          </w:divBdr>
          <w:divsChild>
            <w:div w:id="3239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334261126">
      <w:bodyDiv w:val="1"/>
      <w:marLeft w:val="0"/>
      <w:marRight w:val="0"/>
      <w:marTop w:val="0"/>
      <w:marBottom w:val="0"/>
      <w:divBdr>
        <w:top w:val="none" w:sz="0" w:space="0" w:color="auto"/>
        <w:left w:val="none" w:sz="0" w:space="0" w:color="auto"/>
        <w:bottom w:val="none" w:sz="0" w:space="0" w:color="auto"/>
        <w:right w:val="none" w:sz="0" w:space="0" w:color="auto"/>
      </w:divBdr>
      <w:divsChild>
        <w:div w:id="1159157880">
          <w:marLeft w:val="0"/>
          <w:marRight w:val="0"/>
          <w:marTop w:val="0"/>
          <w:marBottom w:val="0"/>
          <w:divBdr>
            <w:top w:val="none" w:sz="0" w:space="0" w:color="auto"/>
            <w:left w:val="none" w:sz="0" w:space="0" w:color="auto"/>
            <w:bottom w:val="none" w:sz="0" w:space="0" w:color="auto"/>
            <w:right w:val="none" w:sz="0" w:space="0" w:color="auto"/>
          </w:divBdr>
          <w:divsChild>
            <w:div w:id="21317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861222">
      <w:bodyDiv w:val="1"/>
      <w:marLeft w:val="0"/>
      <w:marRight w:val="0"/>
      <w:marTop w:val="0"/>
      <w:marBottom w:val="0"/>
      <w:divBdr>
        <w:top w:val="none" w:sz="0" w:space="0" w:color="auto"/>
        <w:left w:val="none" w:sz="0" w:space="0" w:color="auto"/>
        <w:bottom w:val="none" w:sz="0" w:space="0" w:color="auto"/>
        <w:right w:val="none" w:sz="0" w:space="0" w:color="auto"/>
      </w:divBdr>
      <w:divsChild>
        <w:div w:id="1038512507">
          <w:marLeft w:val="0"/>
          <w:marRight w:val="0"/>
          <w:marTop w:val="0"/>
          <w:marBottom w:val="0"/>
          <w:divBdr>
            <w:top w:val="none" w:sz="0" w:space="0" w:color="auto"/>
            <w:left w:val="none" w:sz="0" w:space="0" w:color="auto"/>
            <w:bottom w:val="none" w:sz="0" w:space="0" w:color="auto"/>
            <w:right w:val="none" w:sz="0" w:space="0" w:color="auto"/>
          </w:divBdr>
          <w:divsChild>
            <w:div w:id="44292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5353">
      <w:bodyDiv w:val="1"/>
      <w:marLeft w:val="0"/>
      <w:marRight w:val="0"/>
      <w:marTop w:val="0"/>
      <w:marBottom w:val="0"/>
      <w:divBdr>
        <w:top w:val="none" w:sz="0" w:space="0" w:color="auto"/>
        <w:left w:val="none" w:sz="0" w:space="0" w:color="auto"/>
        <w:bottom w:val="none" w:sz="0" w:space="0" w:color="auto"/>
        <w:right w:val="none" w:sz="0" w:space="0" w:color="auto"/>
      </w:divBdr>
      <w:divsChild>
        <w:div w:id="719086916">
          <w:marLeft w:val="0"/>
          <w:marRight w:val="0"/>
          <w:marTop w:val="0"/>
          <w:marBottom w:val="0"/>
          <w:divBdr>
            <w:top w:val="none" w:sz="0" w:space="0" w:color="auto"/>
            <w:left w:val="none" w:sz="0" w:space="0" w:color="auto"/>
            <w:bottom w:val="none" w:sz="0" w:space="0" w:color="auto"/>
            <w:right w:val="none" w:sz="0" w:space="0" w:color="auto"/>
          </w:divBdr>
          <w:divsChild>
            <w:div w:id="9267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011">
      <w:bodyDiv w:val="1"/>
      <w:marLeft w:val="0"/>
      <w:marRight w:val="0"/>
      <w:marTop w:val="0"/>
      <w:marBottom w:val="0"/>
      <w:divBdr>
        <w:top w:val="none" w:sz="0" w:space="0" w:color="auto"/>
        <w:left w:val="none" w:sz="0" w:space="0" w:color="auto"/>
        <w:bottom w:val="none" w:sz="0" w:space="0" w:color="auto"/>
        <w:right w:val="none" w:sz="0" w:space="0" w:color="auto"/>
      </w:divBdr>
      <w:divsChild>
        <w:div w:id="1753694304">
          <w:marLeft w:val="0"/>
          <w:marRight w:val="0"/>
          <w:marTop w:val="0"/>
          <w:marBottom w:val="0"/>
          <w:divBdr>
            <w:top w:val="none" w:sz="0" w:space="0" w:color="auto"/>
            <w:left w:val="none" w:sz="0" w:space="0" w:color="auto"/>
            <w:bottom w:val="none" w:sz="0" w:space="0" w:color="auto"/>
            <w:right w:val="none" w:sz="0" w:space="0" w:color="auto"/>
          </w:divBdr>
          <w:divsChild>
            <w:div w:id="184381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6951827">
      <w:bodyDiv w:val="1"/>
      <w:marLeft w:val="0"/>
      <w:marRight w:val="0"/>
      <w:marTop w:val="0"/>
      <w:marBottom w:val="0"/>
      <w:divBdr>
        <w:top w:val="none" w:sz="0" w:space="0" w:color="auto"/>
        <w:left w:val="none" w:sz="0" w:space="0" w:color="auto"/>
        <w:bottom w:val="none" w:sz="0" w:space="0" w:color="auto"/>
        <w:right w:val="none" w:sz="0" w:space="0" w:color="auto"/>
      </w:divBdr>
      <w:divsChild>
        <w:div w:id="918757353">
          <w:marLeft w:val="0"/>
          <w:marRight w:val="0"/>
          <w:marTop w:val="0"/>
          <w:marBottom w:val="0"/>
          <w:divBdr>
            <w:top w:val="none" w:sz="0" w:space="0" w:color="auto"/>
            <w:left w:val="none" w:sz="0" w:space="0" w:color="auto"/>
            <w:bottom w:val="none" w:sz="0" w:space="0" w:color="auto"/>
            <w:right w:val="none" w:sz="0" w:space="0" w:color="auto"/>
          </w:divBdr>
          <w:divsChild>
            <w:div w:id="176214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sChild>
        <w:div w:id="1940797786">
          <w:marLeft w:val="0"/>
          <w:marRight w:val="0"/>
          <w:marTop w:val="0"/>
          <w:marBottom w:val="0"/>
          <w:divBdr>
            <w:top w:val="none" w:sz="0" w:space="0" w:color="auto"/>
            <w:left w:val="none" w:sz="0" w:space="0" w:color="auto"/>
            <w:bottom w:val="none" w:sz="0" w:space="0" w:color="auto"/>
            <w:right w:val="none" w:sz="0" w:space="0" w:color="auto"/>
          </w:divBdr>
          <w:divsChild>
            <w:div w:id="7889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200">
      <w:bodyDiv w:val="1"/>
      <w:marLeft w:val="0"/>
      <w:marRight w:val="0"/>
      <w:marTop w:val="0"/>
      <w:marBottom w:val="0"/>
      <w:divBdr>
        <w:top w:val="none" w:sz="0" w:space="0" w:color="auto"/>
        <w:left w:val="none" w:sz="0" w:space="0" w:color="auto"/>
        <w:bottom w:val="none" w:sz="0" w:space="0" w:color="auto"/>
        <w:right w:val="none" w:sz="0" w:space="0" w:color="auto"/>
      </w:divBdr>
      <w:divsChild>
        <w:div w:id="634141018">
          <w:marLeft w:val="0"/>
          <w:marRight w:val="0"/>
          <w:marTop w:val="0"/>
          <w:marBottom w:val="0"/>
          <w:divBdr>
            <w:top w:val="none" w:sz="0" w:space="0" w:color="auto"/>
            <w:left w:val="none" w:sz="0" w:space="0" w:color="auto"/>
            <w:bottom w:val="none" w:sz="0" w:space="0" w:color="auto"/>
            <w:right w:val="none" w:sz="0" w:space="0" w:color="auto"/>
          </w:divBdr>
          <w:divsChild>
            <w:div w:id="8921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371227530">
      <w:bodyDiv w:val="1"/>
      <w:marLeft w:val="0"/>
      <w:marRight w:val="0"/>
      <w:marTop w:val="0"/>
      <w:marBottom w:val="0"/>
      <w:divBdr>
        <w:top w:val="none" w:sz="0" w:space="0" w:color="auto"/>
        <w:left w:val="none" w:sz="0" w:space="0" w:color="auto"/>
        <w:bottom w:val="none" w:sz="0" w:space="0" w:color="auto"/>
        <w:right w:val="none" w:sz="0" w:space="0" w:color="auto"/>
      </w:divBdr>
      <w:divsChild>
        <w:div w:id="725377029">
          <w:marLeft w:val="0"/>
          <w:marRight w:val="0"/>
          <w:marTop w:val="0"/>
          <w:marBottom w:val="0"/>
          <w:divBdr>
            <w:top w:val="none" w:sz="0" w:space="0" w:color="auto"/>
            <w:left w:val="none" w:sz="0" w:space="0" w:color="auto"/>
            <w:bottom w:val="none" w:sz="0" w:space="0" w:color="auto"/>
            <w:right w:val="none" w:sz="0" w:space="0" w:color="auto"/>
          </w:divBdr>
          <w:divsChild>
            <w:div w:id="1403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sChild>
        <w:div w:id="1174880990">
          <w:marLeft w:val="0"/>
          <w:marRight w:val="0"/>
          <w:marTop w:val="0"/>
          <w:marBottom w:val="0"/>
          <w:divBdr>
            <w:top w:val="none" w:sz="0" w:space="0" w:color="auto"/>
            <w:left w:val="none" w:sz="0" w:space="0" w:color="auto"/>
            <w:bottom w:val="none" w:sz="0" w:space="0" w:color="auto"/>
            <w:right w:val="none" w:sz="0" w:space="0" w:color="auto"/>
          </w:divBdr>
          <w:divsChild>
            <w:div w:id="20360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21322">
      <w:bodyDiv w:val="1"/>
      <w:marLeft w:val="0"/>
      <w:marRight w:val="0"/>
      <w:marTop w:val="0"/>
      <w:marBottom w:val="0"/>
      <w:divBdr>
        <w:top w:val="none" w:sz="0" w:space="0" w:color="auto"/>
        <w:left w:val="none" w:sz="0" w:space="0" w:color="auto"/>
        <w:bottom w:val="none" w:sz="0" w:space="0" w:color="auto"/>
        <w:right w:val="none" w:sz="0" w:space="0" w:color="auto"/>
      </w:divBdr>
      <w:divsChild>
        <w:div w:id="1693722122">
          <w:marLeft w:val="0"/>
          <w:marRight w:val="0"/>
          <w:marTop w:val="0"/>
          <w:marBottom w:val="0"/>
          <w:divBdr>
            <w:top w:val="none" w:sz="0" w:space="0" w:color="auto"/>
            <w:left w:val="none" w:sz="0" w:space="0" w:color="auto"/>
            <w:bottom w:val="none" w:sz="0" w:space="0" w:color="auto"/>
            <w:right w:val="none" w:sz="0" w:space="0" w:color="auto"/>
          </w:divBdr>
          <w:divsChild>
            <w:div w:id="3132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482771067">
      <w:bodyDiv w:val="1"/>
      <w:marLeft w:val="0"/>
      <w:marRight w:val="0"/>
      <w:marTop w:val="0"/>
      <w:marBottom w:val="0"/>
      <w:divBdr>
        <w:top w:val="none" w:sz="0" w:space="0" w:color="auto"/>
        <w:left w:val="none" w:sz="0" w:space="0" w:color="auto"/>
        <w:bottom w:val="none" w:sz="0" w:space="0" w:color="auto"/>
        <w:right w:val="none" w:sz="0" w:space="0" w:color="auto"/>
      </w:divBdr>
      <w:divsChild>
        <w:div w:id="1008631379">
          <w:marLeft w:val="0"/>
          <w:marRight w:val="0"/>
          <w:marTop w:val="0"/>
          <w:marBottom w:val="0"/>
          <w:divBdr>
            <w:top w:val="none" w:sz="0" w:space="0" w:color="auto"/>
            <w:left w:val="none" w:sz="0" w:space="0" w:color="auto"/>
            <w:bottom w:val="none" w:sz="0" w:space="0" w:color="auto"/>
            <w:right w:val="none" w:sz="0" w:space="0" w:color="auto"/>
          </w:divBdr>
          <w:divsChild>
            <w:div w:id="4353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6324">
      <w:bodyDiv w:val="1"/>
      <w:marLeft w:val="0"/>
      <w:marRight w:val="0"/>
      <w:marTop w:val="0"/>
      <w:marBottom w:val="0"/>
      <w:divBdr>
        <w:top w:val="none" w:sz="0" w:space="0" w:color="auto"/>
        <w:left w:val="none" w:sz="0" w:space="0" w:color="auto"/>
        <w:bottom w:val="none" w:sz="0" w:space="0" w:color="auto"/>
        <w:right w:val="none" w:sz="0" w:space="0" w:color="auto"/>
      </w:divBdr>
      <w:divsChild>
        <w:div w:id="1044989262">
          <w:marLeft w:val="0"/>
          <w:marRight w:val="0"/>
          <w:marTop w:val="0"/>
          <w:marBottom w:val="0"/>
          <w:divBdr>
            <w:top w:val="none" w:sz="0" w:space="0" w:color="auto"/>
            <w:left w:val="none" w:sz="0" w:space="0" w:color="auto"/>
            <w:bottom w:val="none" w:sz="0" w:space="0" w:color="auto"/>
            <w:right w:val="none" w:sz="0" w:space="0" w:color="auto"/>
          </w:divBdr>
          <w:divsChild>
            <w:div w:id="20659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936020">
      <w:bodyDiv w:val="1"/>
      <w:marLeft w:val="0"/>
      <w:marRight w:val="0"/>
      <w:marTop w:val="0"/>
      <w:marBottom w:val="0"/>
      <w:divBdr>
        <w:top w:val="none" w:sz="0" w:space="0" w:color="auto"/>
        <w:left w:val="none" w:sz="0" w:space="0" w:color="auto"/>
        <w:bottom w:val="none" w:sz="0" w:space="0" w:color="auto"/>
        <w:right w:val="none" w:sz="0" w:space="0" w:color="auto"/>
      </w:divBdr>
      <w:divsChild>
        <w:div w:id="2075933159">
          <w:marLeft w:val="0"/>
          <w:marRight w:val="0"/>
          <w:marTop w:val="0"/>
          <w:marBottom w:val="0"/>
          <w:divBdr>
            <w:top w:val="none" w:sz="0" w:space="0" w:color="auto"/>
            <w:left w:val="none" w:sz="0" w:space="0" w:color="auto"/>
            <w:bottom w:val="none" w:sz="0" w:space="0" w:color="auto"/>
            <w:right w:val="none" w:sz="0" w:space="0" w:color="auto"/>
          </w:divBdr>
          <w:divsChild>
            <w:div w:id="5670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6914">
      <w:bodyDiv w:val="1"/>
      <w:marLeft w:val="0"/>
      <w:marRight w:val="0"/>
      <w:marTop w:val="0"/>
      <w:marBottom w:val="0"/>
      <w:divBdr>
        <w:top w:val="none" w:sz="0" w:space="0" w:color="auto"/>
        <w:left w:val="none" w:sz="0" w:space="0" w:color="auto"/>
        <w:bottom w:val="none" w:sz="0" w:space="0" w:color="auto"/>
        <w:right w:val="none" w:sz="0" w:space="0" w:color="auto"/>
      </w:divBdr>
      <w:divsChild>
        <w:div w:id="131338094">
          <w:marLeft w:val="0"/>
          <w:marRight w:val="0"/>
          <w:marTop w:val="0"/>
          <w:marBottom w:val="0"/>
          <w:divBdr>
            <w:top w:val="none" w:sz="0" w:space="0" w:color="auto"/>
            <w:left w:val="none" w:sz="0" w:space="0" w:color="auto"/>
            <w:bottom w:val="none" w:sz="0" w:space="0" w:color="auto"/>
            <w:right w:val="none" w:sz="0" w:space="0" w:color="auto"/>
          </w:divBdr>
          <w:divsChild>
            <w:div w:id="2305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 w:id="2103986366">
      <w:bodyDiv w:val="1"/>
      <w:marLeft w:val="0"/>
      <w:marRight w:val="0"/>
      <w:marTop w:val="0"/>
      <w:marBottom w:val="0"/>
      <w:divBdr>
        <w:top w:val="none" w:sz="0" w:space="0" w:color="auto"/>
        <w:left w:val="none" w:sz="0" w:space="0" w:color="auto"/>
        <w:bottom w:val="none" w:sz="0" w:space="0" w:color="auto"/>
        <w:right w:val="none" w:sz="0" w:space="0" w:color="auto"/>
      </w:divBdr>
      <w:divsChild>
        <w:div w:id="859702656">
          <w:marLeft w:val="0"/>
          <w:marRight w:val="0"/>
          <w:marTop w:val="0"/>
          <w:marBottom w:val="0"/>
          <w:divBdr>
            <w:top w:val="none" w:sz="0" w:space="0" w:color="auto"/>
            <w:left w:val="none" w:sz="0" w:space="0" w:color="auto"/>
            <w:bottom w:val="none" w:sz="0" w:space="0" w:color="auto"/>
            <w:right w:val="none" w:sz="0" w:space="0" w:color="auto"/>
          </w:divBdr>
          <w:divsChild>
            <w:div w:id="9426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127.0.0.1:3000"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localhost:3000"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3</TotalTime>
  <Pages>51</Pages>
  <Words>22177</Words>
  <Characters>121975</Characters>
  <Application>Microsoft Office Word</Application>
  <DocSecurity>0</DocSecurity>
  <Lines>1016</Lines>
  <Paragraphs>2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43865</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216</cp:revision>
  <cp:lastPrinted>2024-09-03T21:37:00Z</cp:lastPrinted>
  <dcterms:created xsi:type="dcterms:W3CDTF">2022-06-30T23:54:00Z</dcterms:created>
  <dcterms:modified xsi:type="dcterms:W3CDTF">2024-10-18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7"&gt;&lt;session id="eOxsvjrw"/&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